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F3B6E0" w14:textId="25A19451" w:rsidR="00AF3FDB" w:rsidRPr="006178E2" w:rsidRDefault="00AF3FDB" w:rsidP="00B85F6D">
      <w:pPr>
        <w:spacing w:line="480" w:lineRule="auto"/>
        <w:rPr>
          <w:b/>
        </w:rPr>
      </w:pPr>
      <w:r w:rsidRPr="006178E2">
        <w:rPr>
          <w:b/>
        </w:rPr>
        <w:t>Follow-up care after treatment for prostate cancer: evaluation of a supported self-management and remote surveillance pr</w:t>
      </w:r>
      <w:bookmarkStart w:id="0" w:name="_GoBack"/>
      <w:bookmarkEnd w:id="0"/>
      <w:r w:rsidRPr="006178E2">
        <w:rPr>
          <w:b/>
        </w:rPr>
        <w:t xml:space="preserve">ogramme </w:t>
      </w:r>
    </w:p>
    <w:p w14:paraId="0BBB9AAD" w14:textId="71EFACBA" w:rsidR="00AF3FDB" w:rsidRPr="006178E2" w:rsidRDefault="00AF3FDB" w:rsidP="00B85F6D">
      <w:pPr>
        <w:spacing w:line="480" w:lineRule="auto"/>
      </w:pPr>
      <w:r w:rsidRPr="006178E2">
        <w:t xml:space="preserve">Jane </w:t>
      </w:r>
      <w:r w:rsidR="00176848" w:rsidRPr="006178E2">
        <w:t>Frankland, Hazel</w:t>
      </w:r>
      <w:r w:rsidRPr="006178E2">
        <w:t xml:space="preserve"> Brodie, Deborah Cooke, Claire Foster, Rebecca Fost</w:t>
      </w:r>
      <w:r w:rsidR="008E3D73" w:rsidRPr="006178E2">
        <w:t xml:space="preserve">er, Heather Gage, Jake Jordan, </w:t>
      </w:r>
      <w:r w:rsidRPr="006178E2">
        <w:t>Ines Mesa-Eguiagaray, Ruth Pickering  and Alison Richardson.</w:t>
      </w:r>
    </w:p>
    <w:p w14:paraId="76B6709F" w14:textId="77777777" w:rsidR="006178E2" w:rsidRDefault="006178E2" w:rsidP="00B85F6D">
      <w:pPr>
        <w:spacing w:line="480" w:lineRule="auto"/>
        <w:rPr>
          <w:b/>
        </w:rPr>
      </w:pPr>
    </w:p>
    <w:p w14:paraId="6B6ECB00" w14:textId="77777777" w:rsidR="00DD4ADA" w:rsidRPr="007D7091" w:rsidRDefault="00DD4ADA" w:rsidP="00B85F6D">
      <w:pPr>
        <w:spacing w:line="480" w:lineRule="auto"/>
        <w:rPr>
          <w:b/>
        </w:rPr>
      </w:pPr>
      <w:r w:rsidRPr="007D7091">
        <w:rPr>
          <w:b/>
        </w:rPr>
        <w:t xml:space="preserve">Corresponding author: </w:t>
      </w:r>
    </w:p>
    <w:p w14:paraId="146E9EE9" w14:textId="71017E00" w:rsidR="00DD4ADA" w:rsidRDefault="006F3403" w:rsidP="00B85F6D">
      <w:pPr>
        <w:spacing w:line="480" w:lineRule="auto"/>
      </w:pPr>
      <w:r>
        <w:t>Jane Frankland</w:t>
      </w:r>
    </w:p>
    <w:p w14:paraId="650B883C" w14:textId="77777777" w:rsidR="006178E2" w:rsidRPr="007D7091" w:rsidRDefault="006178E2" w:rsidP="006178E2">
      <w:pPr>
        <w:spacing w:line="480" w:lineRule="auto"/>
      </w:pPr>
      <w:r w:rsidRPr="007D7091">
        <w:t>University of Southampton</w:t>
      </w:r>
    </w:p>
    <w:p w14:paraId="72D3174D" w14:textId="1CDEF7B4" w:rsidR="00DD4ADA" w:rsidRPr="007D7091" w:rsidRDefault="00E95A3F" w:rsidP="00B85F6D">
      <w:pPr>
        <w:spacing w:line="480" w:lineRule="auto"/>
      </w:pPr>
      <w:r w:rsidRPr="007D7091">
        <w:t>School</w:t>
      </w:r>
      <w:r w:rsidR="00DD4ADA" w:rsidRPr="007D7091">
        <w:t xml:space="preserve"> of Health Sciences</w:t>
      </w:r>
    </w:p>
    <w:p w14:paraId="3C189060" w14:textId="77777777" w:rsidR="00DD4ADA" w:rsidRPr="007D7091" w:rsidRDefault="00DD4ADA" w:rsidP="00B85F6D">
      <w:pPr>
        <w:spacing w:line="480" w:lineRule="auto"/>
      </w:pPr>
      <w:r w:rsidRPr="007D7091">
        <w:t>Highfield</w:t>
      </w:r>
    </w:p>
    <w:p w14:paraId="15677BDC" w14:textId="77777777" w:rsidR="00DD4ADA" w:rsidRPr="007D7091" w:rsidRDefault="00DD4ADA" w:rsidP="00B85F6D">
      <w:pPr>
        <w:spacing w:line="480" w:lineRule="auto"/>
      </w:pPr>
      <w:r w:rsidRPr="007D7091">
        <w:t>Southampton</w:t>
      </w:r>
    </w:p>
    <w:p w14:paraId="3E075740" w14:textId="77777777" w:rsidR="00DD4ADA" w:rsidRPr="007D7091" w:rsidRDefault="00DD4ADA" w:rsidP="00B85F6D">
      <w:pPr>
        <w:spacing w:line="480" w:lineRule="auto"/>
      </w:pPr>
      <w:r w:rsidRPr="007D7091">
        <w:t>SO17 1BJ</w:t>
      </w:r>
    </w:p>
    <w:p w14:paraId="3AAB1229" w14:textId="77777777" w:rsidR="00DD4ADA" w:rsidRPr="007D7091" w:rsidRDefault="006118B7" w:rsidP="00B85F6D">
      <w:pPr>
        <w:spacing w:line="480" w:lineRule="auto"/>
      </w:pPr>
      <w:hyperlink r:id="rId8" w:history="1">
        <w:r w:rsidR="00C10459" w:rsidRPr="007D7091">
          <w:rPr>
            <w:rStyle w:val="Hyperlink"/>
          </w:rPr>
          <w:t>j.l.frankland@soton.ac.uk</w:t>
        </w:r>
      </w:hyperlink>
    </w:p>
    <w:p w14:paraId="0A7E8714" w14:textId="77777777" w:rsidR="00DD4ADA" w:rsidRPr="007D7091" w:rsidRDefault="00DD4ADA" w:rsidP="00B85F6D">
      <w:pPr>
        <w:spacing w:line="480" w:lineRule="auto"/>
      </w:pPr>
      <w:r w:rsidRPr="007D7091">
        <w:tab/>
      </w:r>
    </w:p>
    <w:p w14:paraId="3310D079" w14:textId="77777777" w:rsidR="00DD4ADA" w:rsidRDefault="00DD4ADA" w:rsidP="00B85F6D">
      <w:pPr>
        <w:spacing w:line="480" w:lineRule="auto"/>
      </w:pPr>
      <w:r w:rsidRPr="007D7091">
        <w:t>Hazel Brodie</w:t>
      </w:r>
    </w:p>
    <w:p w14:paraId="08E4315E" w14:textId="77777777" w:rsidR="006178E2" w:rsidRDefault="006178E2" w:rsidP="006178E2">
      <w:pPr>
        <w:spacing w:line="480" w:lineRule="auto"/>
      </w:pPr>
      <w:r w:rsidRPr="007D7091">
        <w:t>University of Southampton</w:t>
      </w:r>
    </w:p>
    <w:p w14:paraId="271A935E" w14:textId="682EB67D" w:rsidR="00DD4ADA" w:rsidRPr="007D7091" w:rsidRDefault="00E95A3F" w:rsidP="00B85F6D">
      <w:pPr>
        <w:spacing w:line="480" w:lineRule="auto"/>
      </w:pPr>
      <w:r w:rsidRPr="007D7091">
        <w:t>School</w:t>
      </w:r>
      <w:r w:rsidR="00DD4ADA" w:rsidRPr="007D7091">
        <w:t xml:space="preserve"> of Health Sciences</w:t>
      </w:r>
    </w:p>
    <w:p w14:paraId="11B88E8F" w14:textId="77777777" w:rsidR="00C93ED6" w:rsidRPr="007D7091" w:rsidRDefault="00C93ED6" w:rsidP="00C93ED6">
      <w:pPr>
        <w:spacing w:line="480" w:lineRule="auto"/>
      </w:pPr>
      <w:r w:rsidRPr="007D7091">
        <w:t>Highfield</w:t>
      </w:r>
    </w:p>
    <w:p w14:paraId="7041C356" w14:textId="77777777" w:rsidR="00C93ED6" w:rsidRPr="007D7091" w:rsidRDefault="00C93ED6" w:rsidP="00C93ED6">
      <w:pPr>
        <w:spacing w:line="480" w:lineRule="auto"/>
      </w:pPr>
      <w:r w:rsidRPr="007D7091">
        <w:lastRenderedPageBreak/>
        <w:t>Southampton</w:t>
      </w:r>
    </w:p>
    <w:p w14:paraId="25EFADB5" w14:textId="77777777" w:rsidR="00C93ED6" w:rsidRDefault="00C93ED6" w:rsidP="00C93ED6">
      <w:pPr>
        <w:spacing w:line="480" w:lineRule="auto"/>
      </w:pPr>
      <w:r w:rsidRPr="007D7091">
        <w:t>SO17 1BJ</w:t>
      </w:r>
    </w:p>
    <w:p w14:paraId="0CD351CE" w14:textId="07CD05A4" w:rsidR="006178E2" w:rsidRPr="007D7091" w:rsidRDefault="006178E2" w:rsidP="00C93ED6">
      <w:pPr>
        <w:spacing w:line="480" w:lineRule="auto"/>
      </w:pPr>
      <w:r w:rsidRPr="006178E2">
        <w:t>H.Brod</w:t>
      </w:r>
      <w:r>
        <w:t>ie@soton.ac.uk</w:t>
      </w:r>
    </w:p>
    <w:p w14:paraId="61038C77" w14:textId="77777777" w:rsidR="00DD4ADA" w:rsidRPr="007D7091" w:rsidRDefault="00DD4ADA" w:rsidP="00B85F6D">
      <w:pPr>
        <w:spacing w:line="480" w:lineRule="auto"/>
      </w:pPr>
    </w:p>
    <w:p w14:paraId="6030A0DF" w14:textId="77777777" w:rsidR="00DD4ADA" w:rsidRPr="007D7091" w:rsidRDefault="00DD4ADA" w:rsidP="00B85F6D">
      <w:pPr>
        <w:spacing w:line="480" w:lineRule="auto"/>
      </w:pPr>
      <w:r w:rsidRPr="007D7091">
        <w:t>Deborah Cooke,</w:t>
      </w:r>
    </w:p>
    <w:p w14:paraId="1BA7417B" w14:textId="77777777" w:rsidR="00C93ED6" w:rsidRDefault="00C93ED6" w:rsidP="00C93ED6">
      <w:pPr>
        <w:spacing w:line="480" w:lineRule="auto"/>
      </w:pPr>
      <w:r>
        <w:t>University of Surrey</w:t>
      </w:r>
    </w:p>
    <w:p w14:paraId="6F2BE671" w14:textId="77777777" w:rsidR="00C93ED6" w:rsidRDefault="00C93ED6" w:rsidP="00C93ED6">
      <w:pPr>
        <w:spacing w:line="480" w:lineRule="auto"/>
      </w:pPr>
      <w:r>
        <w:t>School of Health Sciences</w:t>
      </w:r>
    </w:p>
    <w:p w14:paraId="3CDF6F7D" w14:textId="08ADE295" w:rsidR="00C93ED6" w:rsidRDefault="00C93ED6" w:rsidP="00C93ED6">
      <w:pPr>
        <w:spacing w:line="480" w:lineRule="auto"/>
      </w:pPr>
      <w:r>
        <w:t>Guildford</w:t>
      </w:r>
    </w:p>
    <w:p w14:paraId="667E96E9" w14:textId="77777777" w:rsidR="00D03DB8" w:rsidRDefault="00C93ED6" w:rsidP="00C93ED6">
      <w:pPr>
        <w:spacing w:line="480" w:lineRule="auto"/>
      </w:pPr>
      <w:r>
        <w:t xml:space="preserve">Surrey  </w:t>
      </w:r>
    </w:p>
    <w:p w14:paraId="29A5B1DA" w14:textId="217060AF" w:rsidR="00C93ED6" w:rsidRDefault="00C93ED6" w:rsidP="00C93ED6">
      <w:pPr>
        <w:spacing w:line="480" w:lineRule="auto"/>
      </w:pPr>
      <w:r>
        <w:t>GU2 7XH</w:t>
      </w:r>
    </w:p>
    <w:p w14:paraId="11DA33BE" w14:textId="60A0BA64" w:rsidR="00C93ED6" w:rsidRPr="007D7091" w:rsidRDefault="00C93ED6" w:rsidP="00C93ED6">
      <w:pPr>
        <w:spacing w:line="480" w:lineRule="auto"/>
      </w:pPr>
      <w:r w:rsidRPr="00C93ED6">
        <w:t>d.cooke@surrey.ac.uk</w:t>
      </w:r>
    </w:p>
    <w:p w14:paraId="048471E4" w14:textId="3591BA6F" w:rsidR="00DD4ADA" w:rsidRPr="007D7091" w:rsidRDefault="00DD4ADA" w:rsidP="00B85F6D">
      <w:pPr>
        <w:spacing w:line="480" w:lineRule="auto"/>
      </w:pPr>
      <w:r w:rsidRPr="007D7091">
        <w:t> </w:t>
      </w:r>
    </w:p>
    <w:p w14:paraId="6811F02C" w14:textId="77777777" w:rsidR="00DD4ADA" w:rsidRPr="007D7091" w:rsidRDefault="00DD4ADA" w:rsidP="00B85F6D">
      <w:pPr>
        <w:spacing w:line="480" w:lineRule="auto"/>
      </w:pPr>
      <w:r w:rsidRPr="007D7091">
        <w:t>Claire Foster</w:t>
      </w:r>
    </w:p>
    <w:p w14:paraId="6C05C058" w14:textId="77777777" w:rsidR="006178E2" w:rsidRDefault="006178E2" w:rsidP="006178E2">
      <w:pPr>
        <w:spacing w:line="480" w:lineRule="auto"/>
      </w:pPr>
      <w:r w:rsidRPr="007D7091">
        <w:t>University of Southampton</w:t>
      </w:r>
    </w:p>
    <w:p w14:paraId="33B0ED83" w14:textId="77777777" w:rsidR="006178E2" w:rsidRPr="007D7091" w:rsidRDefault="006178E2" w:rsidP="006178E2">
      <w:pPr>
        <w:spacing w:line="480" w:lineRule="auto"/>
      </w:pPr>
      <w:r w:rsidRPr="007D7091">
        <w:t>School of Health Sciences</w:t>
      </w:r>
    </w:p>
    <w:p w14:paraId="25948E49" w14:textId="77777777" w:rsidR="006178E2" w:rsidRPr="007D7091" w:rsidRDefault="006178E2" w:rsidP="006178E2">
      <w:pPr>
        <w:spacing w:line="480" w:lineRule="auto"/>
      </w:pPr>
      <w:r w:rsidRPr="007D7091">
        <w:t>Highfield</w:t>
      </w:r>
    </w:p>
    <w:p w14:paraId="4F235C3D" w14:textId="77777777" w:rsidR="006178E2" w:rsidRPr="007D7091" w:rsidRDefault="006178E2" w:rsidP="006178E2">
      <w:pPr>
        <w:spacing w:line="480" w:lineRule="auto"/>
      </w:pPr>
      <w:r w:rsidRPr="007D7091">
        <w:t>Southampton</w:t>
      </w:r>
    </w:p>
    <w:p w14:paraId="1A966236" w14:textId="77777777" w:rsidR="006178E2" w:rsidRDefault="006178E2" w:rsidP="006178E2">
      <w:pPr>
        <w:spacing w:line="480" w:lineRule="auto"/>
      </w:pPr>
      <w:r w:rsidRPr="007D7091">
        <w:t>SO17 1BJ</w:t>
      </w:r>
    </w:p>
    <w:p w14:paraId="1F0074F5" w14:textId="1464941D" w:rsidR="00DD4ADA" w:rsidRDefault="006118B7" w:rsidP="00B85F6D">
      <w:pPr>
        <w:spacing w:line="480" w:lineRule="auto"/>
      </w:pPr>
      <w:hyperlink r:id="rId9" w:history="1">
        <w:r w:rsidR="00D03DB8" w:rsidRPr="00A32478">
          <w:rPr>
            <w:rStyle w:val="Hyperlink"/>
          </w:rPr>
          <w:t>C.L.Foster@soton.ac.uk</w:t>
        </w:r>
      </w:hyperlink>
    </w:p>
    <w:p w14:paraId="01281A6C" w14:textId="77777777" w:rsidR="00D03DB8" w:rsidRPr="007D7091" w:rsidRDefault="00D03DB8" w:rsidP="00B85F6D">
      <w:pPr>
        <w:spacing w:line="480" w:lineRule="auto"/>
      </w:pPr>
    </w:p>
    <w:p w14:paraId="6F93A914" w14:textId="77777777" w:rsidR="00DD4ADA" w:rsidRPr="007D7091" w:rsidRDefault="00DD4ADA" w:rsidP="00B85F6D">
      <w:pPr>
        <w:spacing w:line="480" w:lineRule="auto"/>
      </w:pPr>
      <w:r w:rsidRPr="007D7091">
        <w:t>Rebecca Foster</w:t>
      </w:r>
    </w:p>
    <w:p w14:paraId="79EA588E" w14:textId="77777777" w:rsidR="006178E2" w:rsidRDefault="006178E2" w:rsidP="006178E2">
      <w:pPr>
        <w:spacing w:line="480" w:lineRule="auto"/>
      </w:pPr>
      <w:r w:rsidRPr="007D7091">
        <w:t>University of Southampton</w:t>
      </w:r>
    </w:p>
    <w:p w14:paraId="2E5435FA" w14:textId="77777777" w:rsidR="006178E2" w:rsidRPr="007D7091" w:rsidRDefault="006178E2" w:rsidP="006178E2">
      <w:pPr>
        <w:spacing w:line="480" w:lineRule="auto"/>
      </w:pPr>
      <w:r w:rsidRPr="007D7091">
        <w:t>School of Health Sciences</w:t>
      </w:r>
    </w:p>
    <w:p w14:paraId="6FA781EC" w14:textId="77777777" w:rsidR="006178E2" w:rsidRPr="007D7091" w:rsidRDefault="006178E2" w:rsidP="006178E2">
      <w:pPr>
        <w:spacing w:line="480" w:lineRule="auto"/>
      </w:pPr>
      <w:r w:rsidRPr="007D7091">
        <w:t>Highfield</w:t>
      </w:r>
    </w:p>
    <w:p w14:paraId="08302D3B" w14:textId="77777777" w:rsidR="006178E2" w:rsidRPr="007D7091" w:rsidRDefault="006178E2" w:rsidP="006178E2">
      <w:pPr>
        <w:spacing w:line="480" w:lineRule="auto"/>
      </w:pPr>
      <w:r w:rsidRPr="007D7091">
        <w:t>Southampton</w:t>
      </w:r>
    </w:p>
    <w:p w14:paraId="3B43D287" w14:textId="77777777" w:rsidR="006178E2" w:rsidRDefault="006178E2" w:rsidP="006178E2">
      <w:pPr>
        <w:spacing w:line="480" w:lineRule="auto"/>
      </w:pPr>
      <w:r w:rsidRPr="007D7091">
        <w:t>SO17 1BJ</w:t>
      </w:r>
    </w:p>
    <w:p w14:paraId="4ECBB322" w14:textId="7A40AA27" w:rsidR="00C93ED6" w:rsidRPr="007D7091" w:rsidRDefault="00C93ED6" w:rsidP="00B85F6D">
      <w:pPr>
        <w:spacing w:line="480" w:lineRule="auto"/>
      </w:pPr>
      <w:r>
        <w:t>R.M.Foster@soton.ac.uk</w:t>
      </w:r>
    </w:p>
    <w:p w14:paraId="78DCEF62" w14:textId="77777777" w:rsidR="00DD4ADA" w:rsidRPr="007D7091" w:rsidRDefault="00DD4ADA" w:rsidP="00B85F6D">
      <w:pPr>
        <w:spacing w:line="480" w:lineRule="auto"/>
      </w:pPr>
    </w:p>
    <w:p w14:paraId="4ED87FD8" w14:textId="77777777" w:rsidR="00DD4ADA" w:rsidRDefault="00DD4ADA" w:rsidP="00B85F6D">
      <w:pPr>
        <w:spacing w:line="480" w:lineRule="auto"/>
      </w:pPr>
      <w:r w:rsidRPr="007D7091">
        <w:t>Heather Gage</w:t>
      </w:r>
    </w:p>
    <w:p w14:paraId="2993AB1F" w14:textId="02DE81C0" w:rsidR="00C93ED6" w:rsidRPr="007D7091" w:rsidRDefault="00C93ED6" w:rsidP="00B85F6D">
      <w:pPr>
        <w:spacing w:line="480" w:lineRule="auto"/>
      </w:pPr>
      <w:r w:rsidRPr="007D7091">
        <w:t>University of Surrey</w:t>
      </w:r>
    </w:p>
    <w:p w14:paraId="02B5FFA9" w14:textId="77777777" w:rsidR="00EE0424" w:rsidRPr="007D7091" w:rsidRDefault="00EE0424" w:rsidP="00B85F6D">
      <w:pPr>
        <w:spacing w:line="480" w:lineRule="auto"/>
      </w:pPr>
      <w:r w:rsidRPr="007D7091">
        <w:t>Surrey Health Economics Centre</w:t>
      </w:r>
    </w:p>
    <w:p w14:paraId="1B1D987D" w14:textId="77777777" w:rsidR="00EE0424" w:rsidRPr="007D7091" w:rsidRDefault="00EE0424" w:rsidP="00B85F6D">
      <w:pPr>
        <w:spacing w:line="480" w:lineRule="auto"/>
      </w:pPr>
      <w:r w:rsidRPr="007D7091">
        <w:t>Department of Clinical and Experimental Medicine</w:t>
      </w:r>
    </w:p>
    <w:p w14:paraId="14AC7EFE" w14:textId="77777777" w:rsidR="00C93ED6" w:rsidRDefault="00C93ED6" w:rsidP="00C93ED6">
      <w:pPr>
        <w:spacing w:line="480" w:lineRule="auto"/>
      </w:pPr>
      <w:r>
        <w:t>Guildford</w:t>
      </w:r>
    </w:p>
    <w:p w14:paraId="38909A29" w14:textId="77777777" w:rsidR="00C93ED6" w:rsidRDefault="00C93ED6" w:rsidP="00C93ED6">
      <w:pPr>
        <w:spacing w:line="480" w:lineRule="auto"/>
      </w:pPr>
      <w:r>
        <w:t xml:space="preserve"> Surrey</w:t>
      </w:r>
    </w:p>
    <w:p w14:paraId="01623B42" w14:textId="1E76E01A" w:rsidR="00C93ED6" w:rsidRDefault="00C93ED6" w:rsidP="00C93ED6">
      <w:pPr>
        <w:spacing w:line="480" w:lineRule="auto"/>
      </w:pPr>
      <w:r>
        <w:t xml:space="preserve"> GU2 7XH</w:t>
      </w:r>
    </w:p>
    <w:p w14:paraId="39162BFE" w14:textId="45B388BD" w:rsidR="00C93ED6" w:rsidRPr="007D7091" w:rsidRDefault="00C93ED6" w:rsidP="00B85F6D">
      <w:pPr>
        <w:spacing w:line="480" w:lineRule="auto"/>
      </w:pPr>
      <w:r w:rsidRPr="00C93ED6">
        <w:t>h.gage@surrey.ac.uk</w:t>
      </w:r>
    </w:p>
    <w:p w14:paraId="4C3C7FB3" w14:textId="77777777" w:rsidR="00DD4ADA" w:rsidRPr="007D7091" w:rsidRDefault="00DD4ADA" w:rsidP="00B85F6D">
      <w:pPr>
        <w:spacing w:line="480" w:lineRule="auto"/>
      </w:pPr>
    </w:p>
    <w:p w14:paraId="47FBD9D5" w14:textId="77777777" w:rsidR="00DD4ADA" w:rsidRDefault="00DD4ADA" w:rsidP="00B85F6D">
      <w:pPr>
        <w:spacing w:line="480" w:lineRule="auto"/>
      </w:pPr>
      <w:r w:rsidRPr="007D7091">
        <w:t>Jake Jordan</w:t>
      </w:r>
    </w:p>
    <w:p w14:paraId="1EB71C1D" w14:textId="1BC868D5" w:rsidR="00C93ED6" w:rsidRPr="007D7091" w:rsidRDefault="00C93ED6" w:rsidP="00B85F6D">
      <w:pPr>
        <w:spacing w:line="480" w:lineRule="auto"/>
      </w:pPr>
      <w:r w:rsidRPr="007D7091">
        <w:t>University of Surrey</w:t>
      </w:r>
    </w:p>
    <w:p w14:paraId="078E8E37" w14:textId="77777777" w:rsidR="00EE0424" w:rsidRPr="007D7091" w:rsidRDefault="00EE0424" w:rsidP="00B85F6D">
      <w:pPr>
        <w:spacing w:line="480" w:lineRule="auto"/>
      </w:pPr>
      <w:r w:rsidRPr="007D7091">
        <w:t>Surrey Health Economics Centre</w:t>
      </w:r>
    </w:p>
    <w:p w14:paraId="02F28596" w14:textId="77777777" w:rsidR="00EE0424" w:rsidRPr="007D7091" w:rsidRDefault="00EE0424" w:rsidP="00B85F6D">
      <w:pPr>
        <w:spacing w:line="480" w:lineRule="auto"/>
      </w:pPr>
      <w:r w:rsidRPr="007D7091">
        <w:t>Department of Clinical and Experimental Medicine</w:t>
      </w:r>
    </w:p>
    <w:p w14:paraId="62C69370" w14:textId="77777777" w:rsidR="00C93ED6" w:rsidRDefault="00C93ED6" w:rsidP="00C93ED6">
      <w:pPr>
        <w:spacing w:line="480" w:lineRule="auto"/>
      </w:pPr>
      <w:r>
        <w:t>Guildford</w:t>
      </w:r>
    </w:p>
    <w:p w14:paraId="771308C6" w14:textId="77777777" w:rsidR="00C93ED6" w:rsidRDefault="00C93ED6" w:rsidP="00C93ED6">
      <w:pPr>
        <w:spacing w:line="480" w:lineRule="auto"/>
      </w:pPr>
      <w:r>
        <w:t xml:space="preserve"> Surrey</w:t>
      </w:r>
    </w:p>
    <w:p w14:paraId="6CA6F4DD" w14:textId="30449302" w:rsidR="00C93ED6" w:rsidRDefault="00C93ED6" w:rsidP="00C93ED6">
      <w:pPr>
        <w:spacing w:line="480" w:lineRule="auto"/>
      </w:pPr>
      <w:r>
        <w:t xml:space="preserve"> GU2 7XH</w:t>
      </w:r>
    </w:p>
    <w:p w14:paraId="02888D04" w14:textId="61E1FD21" w:rsidR="00C93ED6" w:rsidRPr="007D7091" w:rsidRDefault="00C93ED6" w:rsidP="00B85F6D">
      <w:pPr>
        <w:spacing w:line="480" w:lineRule="auto"/>
      </w:pPr>
      <w:r w:rsidRPr="00C93ED6">
        <w:t>jake.jordan@surrey.ac.uk</w:t>
      </w:r>
    </w:p>
    <w:p w14:paraId="64754D7B" w14:textId="77777777" w:rsidR="00DD4ADA" w:rsidRPr="007D7091" w:rsidRDefault="00DD4ADA" w:rsidP="00B85F6D">
      <w:pPr>
        <w:spacing w:line="480" w:lineRule="auto"/>
      </w:pPr>
    </w:p>
    <w:p w14:paraId="2FCA680E" w14:textId="77777777" w:rsidR="00640704" w:rsidRPr="007D7091" w:rsidRDefault="00640704" w:rsidP="00B85F6D">
      <w:pPr>
        <w:spacing w:line="480" w:lineRule="auto"/>
      </w:pPr>
      <w:r w:rsidRPr="007D7091">
        <w:t>Ines Mesa-Eguiagaray</w:t>
      </w:r>
    </w:p>
    <w:p w14:paraId="6F39F737" w14:textId="3322CF7B" w:rsidR="006178E2" w:rsidRDefault="006178E2" w:rsidP="00B85F6D">
      <w:pPr>
        <w:spacing w:line="480" w:lineRule="auto"/>
      </w:pPr>
      <w:r w:rsidRPr="007D7091">
        <w:t>University of Edinburgh</w:t>
      </w:r>
    </w:p>
    <w:p w14:paraId="0306AB6B" w14:textId="77777777" w:rsidR="00640704" w:rsidRPr="007D7091" w:rsidRDefault="00640704" w:rsidP="00B85F6D">
      <w:pPr>
        <w:spacing w:line="480" w:lineRule="auto"/>
      </w:pPr>
      <w:r w:rsidRPr="007D7091">
        <w:t xml:space="preserve">Usher Institute of Population Health Sciences and Informatics, </w:t>
      </w:r>
    </w:p>
    <w:p w14:paraId="7D79966D" w14:textId="77777777" w:rsidR="006178E2" w:rsidRDefault="006178E2" w:rsidP="006178E2">
      <w:pPr>
        <w:spacing w:line="480" w:lineRule="auto"/>
      </w:pPr>
      <w:r>
        <w:t>Nine Edinburgh BioQuarter</w:t>
      </w:r>
    </w:p>
    <w:p w14:paraId="3C8CC02B" w14:textId="77777777" w:rsidR="006178E2" w:rsidRDefault="006178E2" w:rsidP="006178E2">
      <w:pPr>
        <w:spacing w:line="480" w:lineRule="auto"/>
      </w:pPr>
      <w:r>
        <w:t xml:space="preserve"> 9 Little France Road</w:t>
      </w:r>
    </w:p>
    <w:p w14:paraId="031EFA5C" w14:textId="045FB0E1" w:rsidR="006178E2" w:rsidRDefault="006178E2" w:rsidP="006178E2">
      <w:pPr>
        <w:spacing w:line="480" w:lineRule="auto"/>
      </w:pPr>
      <w:r>
        <w:t>Edinburgh</w:t>
      </w:r>
    </w:p>
    <w:p w14:paraId="34F292DF" w14:textId="6A70759C" w:rsidR="006178E2" w:rsidRDefault="006178E2" w:rsidP="006178E2">
      <w:pPr>
        <w:spacing w:line="480" w:lineRule="auto"/>
      </w:pPr>
      <w:r>
        <w:t>EH16 4UX</w:t>
      </w:r>
    </w:p>
    <w:p w14:paraId="56AFD70A" w14:textId="3952D257" w:rsidR="00C93ED6" w:rsidRPr="007D7091" w:rsidRDefault="00C93ED6" w:rsidP="00B85F6D">
      <w:pPr>
        <w:spacing w:line="480" w:lineRule="auto"/>
      </w:pPr>
      <w:r w:rsidRPr="00C93ED6">
        <w:t>I.Mesa-Eguiagaray@ed.ac.uk</w:t>
      </w:r>
    </w:p>
    <w:p w14:paraId="1A794101" w14:textId="77777777" w:rsidR="00DD4ADA" w:rsidRPr="007D7091" w:rsidRDefault="00DD4ADA" w:rsidP="00B85F6D">
      <w:pPr>
        <w:spacing w:line="480" w:lineRule="auto"/>
      </w:pPr>
    </w:p>
    <w:p w14:paraId="38BF7EA2" w14:textId="77777777" w:rsidR="00DD4ADA" w:rsidRDefault="00DD4ADA" w:rsidP="00B85F6D">
      <w:pPr>
        <w:spacing w:line="480" w:lineRule="auto"/>
      </w:pPr>
      <w:r w:rsidRPr="007D7091">
        <w:t>Ruth Pickering</w:t>
      </w:r>
    </w:p>
    <w:p w14:paraId="366FC8FB" w14:textId="77777777" w:rsidR="006178E2" w:rsidRDefault="006178E2" w:rsidP="006178E2">
      <w:pPr>
        <w:spacing w:line="480" w:lineRule="auto"/>
      </w:pPr>
      <w:r w:rsidRPr="007D7091">
        <w:t>University of Southampton</w:t>
      </w:r>
    </w:p>
    <w:p w14:paraId="2569DA54" w14:textId="77777777" w:rsidR="00DD4ADA" w:rsidRPr="007D7091" w:rsidRDefault="00DD4ADA" w:rsidP="00B85F6D">
      <w:pPr>
        <w:spacing w:line="480" w:lineRule="auto"/>
      </w:pPr>
      <w:r w:rsidRPr="007D7091">
        <w:t>Faculty of Medicine</w:t>
      </w:r>
    </w:p>
    <w:p w14:paraId="64B83F5F" w14:textId="77777777" w:rsidR="00C93ED6" w:rsidRPr="007D7091" w:rsidRDefault="00C93ED6" w:rsidP="00C93ED6">
      <w:pPr>
        <w:spacing w:line="480" w:lineRule="auto"/>
      </w:pPr>
      <w:r w:rsidRPr="007D7091">
        <w:t>Highfield</w:t>
      </w:r>
    </w:p>
    <w:p w14:paraId="0B641EE5" w14:textId="77777777" w:rsidR="00C93ED6" w:rsidRPr="007D7091" w:rsidRDefault="00C93ED6" w:rsidP="00C93ED6">
      <w:pPr>
        <w:spacing w:line="480" w:lineRule="auto"/>
      </w:pPr>
      <w:r w:rsidRPr="007D7091">
        <w:t>Southampton</w:t>
      </w:r>
    </w:p>
    <w:p w14:paraId="1B01E294" w14:textId="77777777" w:rsidR="00C93ED6" w:rsidRDefault="00C93ED6" w:rsidP="00C93ED6">
      <w:pPr>
        <w:spacing w:line="480" w:lineRule="auto"/>
      </w:pPr>
      <w:r w:rsidRPr="007D7091">
        <w:t>SO17 1BJ</w:t>
      </w:r>
    </w:p>
    <w:p w14:paraId="1CD54157" w14:textId="34A63187" w:rsidR="00C93ED6" w:rsidRPr="007D7091" w:rsidRDefault="00C93ED6" w:rsidP="00C93ED6">
      <w:pPr>
        <w:spacing w:line="480" w:lineRule="auto"/>
      </w:pPr>
      <w:r>
        <w:t>R.M.Pickering@soton.ac.uk</w:t>
      </w:r>
    </w:p>
    <w:p w14:paraId="6F439934" w14:textId="77777777" w:rsidR="00C93ED6" w:rsidRPr="007D7091" w:rsidRDefault="00C93ED6" w:rsidP="00B85F6D">
      <w:pPr>
        <w:spacing w:line="480" w:lineRule="auto"/>
      </w:pPr>
    </w:p>
    <w:p w14:paraId="6A36449C" w14:textId="77777777" w:rsidR="00DD4ADA" w:rsidRPr="007D7091" w:rsidRDefault="00DD4ADA" w:rsidP="00B85F6D">
      <w:pPr>
        <w:spacing w:line="480" w:lineRule="auto"/>
      </w:pPr>
    </w:p>
    <w:p w14:paraId="3EF3152D" w14:textId="77777777" w:rsidR="00DD4ADA" w:rsidRPr="007D7091" w:rsidRDefault="00DD4ADA" w:rsidP="00B85F6D">
      <w:pPr>
        <w:spacing w:line="480" w:lineRule="auto"/>
      </w:pPr>
      <w:r w:rsidRPr="007D7091">
        <w:t>Alison Richardson</w:t>
      </w:r>
    </w:p>
    <w:p w14:paraId="0E802688" w14:textId="57F39C0B" w:rsidR="00DD4ADA" w:rsidRDefault="00DD4ADA" w:rsidP="00B85F6D">
      <w:pPr>
        <w:spacing w:line="480" w:lineRule="auto"/>
      </w:pPr>
      <w:r w:rsidRPr="007D7091">
        <w:t>University of Southampton</w:t>
      </w:r>
      <w:r w:rsidR="006178E2">
        <w:t xml:space="preserve">, </w:t>
      </w:r>
      <w:r w:rsidR="006178E2" w:rsidRPr="007D7091">
        <w:t>School of Health Sciences</w:t>
      </w:r>
      <w:r w:rsidRPr="007D7091">
        <w:t xml:space="preserve"> and University Hospital Southampton NHS Foundation Trust</w:t>
      </w:r>
    </w:p>
    <w:p w14:paraId="48860B44" w14:textId="77777777" w:rsidR="00C93ED6" w:rsidRPr="007D7091" w:rsidRDefault="00C93ED6" w:rsidP="00C93ED6">
      <w:pPr>
        <w:spacing w:line="480" w:lineRule="auto"/>
      </w:pPr>
      <w:r w:rsidRPr="007D7091">
        <w:t>Highfield</w:t>
      </w:r>
    </w:p>
    <w:p w14:paraId="596B1E85" w14:textId="77777777" w:rsidR="00C93ED6" w:rsidRPr="007D7091" w:rsidRDefault="00C93ED6" w:rsidP="00C93ED6">
      <w:pPr>
        <w:spacing w:line="480" w:lineRule="auto"/>
      </w:pPr>
      <w:r w:rsidRPr="007D7091">
        <w:t>Southampton</w:t>
      </w:r>
    </w:p>
    <w:p w14:paraId="590F1033" w14:textId="77777777" w:rsidR="006178E2" w:rsidRDefault="00C93ED6" w:rsidP="00B85F6D">
      <w:pPr>
        <w:spacing w:line="480" w:lineRule="auto"/>
      </w:pPr>
      <w:r w:rsidRPr="007D7091">
        <w:t>SO17 1BJ</w:t>
      </w:r>
    </w:p>
    <w:p w14:paraId="58E03976" w14:textId="7E47CD7D" w:rsidR="00C93ED6" w:rsidRPr="007D7091" w:rsidRDefault="006178E2" w:rsidP="00B85F6D">
      <w:pPr>
        <w:spacing w:line="480" w:lineRule="auto"/>
      </w:pPr>
      <w:r>
        <w:t>alison.richardson@soton.ac.uk</w:t>
      </w:r>
    </w:p>
    <w:p w14:paraId="1A368D7A" w14:textId="77777777" w:rsidR="008527EB" w:rsidRPr="007D7091" w:rsidRDefault="008527EB" w:rsidP="00B85F6D">
      <w:pPr>
        <w:spacing w:line="480" w:lineRule="auto"/>
        <w:rPr>
          <w:b/>
        </w:rPr>
      </w:pPr>
    </w:p>
    <w:p w14:paraId="1EB5CF9A" w14:textId="77777777" w:rsidR="0012385C" w:rsidRPr="007D7091" w:rsidRDefault="0012385C" w:rsidP="00B85F6D">
      <w:pPr>
        <w:spacing w:line="480" w:lineRule="auto"/>
        <w:rPr>
          <w:b/>
        </w:rPr>
      </w:pPr>
    </w:p>
    <w:p w14:paraId="3FE9F69A" w14:textId="32C6F1C1" w:rsidR="008527EB" w:rsidRPr="007D7091" w:rsidRDefault="008527EB" w:rsidP="00B85F6D">
      <w:pPr>
        <w:spacing w:line="480" w:lineRule="auto"/>
        <w:rPr>
          <w:b/>
        </w:rPr>
      </w:pPr>
      <w:r w:rsidRPr="007D7091">
        <w:rPr>
          <w:b/>
        </w:rPr>
        <w:br w:type="page"/>
      </w:r>
    </w:p>
    <w:p w14:paraId="0DA63981" w14:textId="46696BD2" w:rsidR="00C91B37" w:rsidRPr="00065D84" w:rsidRDefault="00C91B37" w:rsidP="00B85F6D">
      <w:pPr>
        <w:spacing w:line="480" w:lineRule="auto"/>
        <w:rPr>
          <w:b/>
          <w:color w:val="FF0000"/>
        </w:rPr>
      </w:pPr>
      <w:r w:rsidRPr="007D7091">
        <w:rPr>
          <w:b/>
        </w:rPr>
        <w:lastRenderedPageBreak/>
        <w:t xml:space="preserve">Abstract </w:t>
      </w:r>
    </w:p>
    <w:p w14:paraId="3D37BCC0" w14:textId="497FDFA4" w:rsidR="00BA32CE" w:rsidRPr="007D7091" w:rsidRDefault="00BA32CE" w:rsidP="00B85F6D">
      <w:pPr>
        <w:spacing w:line="480" w:lineRule="auto"/>
      </w:pPr>
      <w:r w:rsidRPr="007D7091">
        <w:rPr>
          <w:b/>
        </w:rPr>
        <w:t>Background:</w:t>
      </w:r>
      <w:r w:rsidRPr="007D7091">
        <w:t xml:space="preserve"> Alternative</w:t>
      </w:r>
      <w:r w:rsidR="00DE1A0D" w:rsidRPr="007D7091">
        <w:t xml:space="preserve"> models </w:t>
      </w:r>
      <w:r w:rsidR="00860742" w:rsidRPr="007D7091">
        <w:t xml:space="preserve">of </w:t>
      </w:r>
      <w:r w:rsidR="00860742" w:rsidRPr="007D7091" w:rsidDel="00DE1A0D">
        <w:t>cancer</w:t>
      </w:r>
      <w:r w:rsidRPr="007D7091">
        <w:t xml:space="preserve"> </w:t>
      </w:r>
      <w:r w:rsidR="000502E5" w:rsidRPr="007D7091">
        <w:t>follow-up</w:t>
      </w:r>
      <w:r w:rsidRPr="007D7091">
        <w:t xml:space="preserve"> care are needed </w:t>
      </w:r>
      <w:r w:rsidR="00DE1A0D" w:rsidRPr="007D7091">
        <w:t>to</w:t>
      </w:r>
      <w:r w:rsidRPr="007D7091">
        <w:t xml:space="preserve"> ameliorate pressure on services and better meet survivors’ long-term needs. This paper reports an evaluation of a</w:t>
      </w:r>
      <w:r w:rsidR="007210D0">
        <w:t xml:space="preserve"> service improvement initiative for </w:t>
      </w:r>
      <w:r w:rsidR="002369B7">
        <w:t xml:space="preserve">the </w:t>
      </w:r>
      <w:r w:rsidR="002369B7" w:rsidRPr="007D7091">
        <w:t>follow</w:t>
      </w:r>
      <w:r w:rsidR="00A76E50" w:rsidRPr="007D7091">
        <w:t>-</w:t>
      </w:r>
      <w:r w:rsidR="00213048" w:rsidRPr="007D7091">
        <w:t xml:space="preserve">up </w:t>
      </w:r>
      <w:r w:rsidR="00771092" w:rsidRPr="007D7091">
        <w:t xml:space="preserve">care </w:t>
      </w:r>
      <w:r w:rsidR="00771092">
        <w:t>of</w:t>
      </w:r>
      <w:r w:rsidR="007210D0">
        <w:t xml:space="preserve"> </w:t>
      </w:r>
      <w:r w:rsidRPr="007D7091">
        <w:t>prostate cancer patients based</w:t>
      </w:r>
      <w:r w:rsidR="007450A0" w:rsidRPr="007D7091">
        <w:t xml:space="preserve"> on remote monitoring and supported self-management. </w:t>
      </w:r>
    </w:p>
    <w:p w14:paraId="1E50ED3D" w14:textId="688240C1" w:rsidR="00BA32CE" w:rsidRPr="007D7091" w:rsidRDefault="00BA32CE" w:rsidP="00B85F6D">
      <w:pPr>
        <w:spacing w:line="480" w:lineRule="auto"/>
      </w:pPr>
      <w:r w:rsidRPr="007D7091">
        <w:rPr>
          <w:b/>
        </w:rPr>
        <w:t>Methods:</w:t>
      </w:r>
      <w:r w:rsidRPr="007D7091">
        <w:t xml:space="preserve"> </w:t>
      </w:r>
      <w:r w:rsidR="00C247CC">
        <w:t xml:space="preserve">This multi-centred, historically controlled </w:t>
      </w:r>
      <w:r w:rsidR="007210D0">
        <w:t>study compared p</w:t>
      </w:r>
      <w:r w:rsidRPr="007D7091">
        <w:t>atient reported outcomes</w:t>
      </w:r>
      <w:r w:rsidR="004B4FA9" w:rsidRPr="007D7091">
        <w:t xml:space="preserve"> </w:t>
      </w:r>
      <w:r w:rsidR="007210D0">
        <w:t xml:space="preserve">of </w:t>
      </w:r>
      <w:r w:rsidRPr="007D7091">
        <w:t>men experiencing</w:t>
      </w:r>
      <w:r w:rsidR="00B26688" w:rsidRPr="007D7091">
        <w:t xml:space="preserve"> the</w:t>
      </w:r>
      <w:r w:rsidRPr="007D7091">
        <w:t xml:space="preserve"> </w:t>
      </w:r>
      <w:bookmarkStart w:id="1" w:name="_Hlk514404054"/>
      <w:r w:rsidR="00C247CC">
        <w:t>new Programme with</w:t>
      </w:r>
      <w:r w:rsidR="00DF038D">
        <w:t xml:space="preserve"> </w:t>
      </w:r>
      <w:r w:rsidR="00B22657" w:rsidRPr="007D7091">
        <w:t xml:space="preserve">men </w:t>
      </w:r>
      <w:r w:rsidR="003F10C6" w:rsidRPr="007D7091">
        <w:t xml:space="preserve">experiencing </w:t>
      </w:r>
      <w:r w:rsidR="00C247CC">
        <w:t xml:space="preserve">a </w:t>
      </w:r>
      <w:r w:rsidR="003F10C6" w:rsidRPr="007D7091">
        <w:t>traditional</w:t>
      </w:r>
      <w:r w:rsidR="00B22657" w:rsidRPr="007D7091">
        <w:t xml:space="preserve"> </w:t>
      </w:r>
      <w:r w:rsidR="00C247CC">
        <w:t xml:space="preserve">clinic appointment model of </w:t>
      </w:r>
      <w:r w:rsidR="00B22657" w:rsidRPr="007D7091">
        <w:t>follow</w:t>
      </w:r>
      <w:r w:rsidR="000502E5" w:rsidRPr="007D7091">
        <w:t>-</w:t>
      </w:r>
      <w:r w:rsidR="00B22657" w:rsidRPr="007D7091">
        <w:t xml:space="preserve">up </w:t>
      </w:r>
      <w:bookmarkEnd w:id="1"/>
      <w:r w:rsidR="003F10C6" w:rsidRPr="007D7091">
        <w:t>care</w:t>
      </w:r>
      <w:r w:rsidR="00350663" w:rsidRPr="00433AE6">
        <w:t xml:space="preserve">, </w:t>
      </w:r>
      <w:r w:rsidR="007445E8">
        <w:t xml:space="preserve">who were </w:t>
      </w:r>
      <w:r w:rsidR="00350663" w:rsidRPr="00433AE6">
        <w:t xml:space="preserve">recruited in the period immediately prior to the </w:t>
      </w:r>
      <w:r w:rsidR="00350663" w:rsidRPr="00EB11B9">
        <w:t>introduction</w:t>
      </w:r>
      <w:r w:rsidR="00350663" w:rsidRPr="00B45180">
        <w:t xml:space="preserve"> of the Programme</w:t>
      </w:r>
      <w:r w:rsidR="00C247CC" w:rsidRPr="00B45180">
        <w:t xml:space="preserve">. </w:t>
      </w:r>
      <w:r w:rsidR="007871C1">
        <w:t xml:space="preserve"> Data were collected by </w:t>
      </w:r>
      <w:r w:rsidR="002369B7">
        <w:t>self-completed</w:t>
      </w:r>
      <w:r w:rsidR="007871C1">
        <w:t xml:space="preserve"> questionnaires, with </w:t>
      </w:r>
      <w:r w:rsidR="00F41841">
        <w:t>follow</w:t>
      </w:r>
      <w:r w:rsidR="00C247CC">
        <w:t xml:space="preserve"> up </w:t>
      </w:r>
      <w:r w:rsidR="00F41841">
        <w:t>measurement</w:t>
      </w:r>
      <w:r w:rsidR="003F10C6" w:rsidRPr="007D7091">
        <w:t xml:space="preserve"> at</w:t>
      </w:r>
      <w:r w:rsidR="00645DC0" w:rsidRPr="007D7091">
        <w:t xml:space="preserve"> four and eight months post-baseline</w:t>
      </w:r>
      <w:r w:rsidR="00991368" w:rsidRPr="007D7091">
        <w:t>.</w:t>
      </w:r>
      <w:r w:rsidRPr="007D7091">
        <w:t xml:space="preserve"> </w:t>
      </w:r>
      <w:r w:rsidR="007210D0">
        <w:t xml:space="preserve">The primary outcome was men’s unmet </w:t>
      </w:r>
      <w:r w:rsidR="00C247CC">
        <w:t xml:space="preserve">survivorship </w:t>
      </w:r>
      <w:r w:rsidR="007210D0">
        <w:t>need</w:t>
      </w:r>
      <w:r w:rsidR="00C247CC">
        <w:t>s</w:t>
      </w:r>
      <w:r w:rsidR="00DF038D">
        <w:t>, measured by the Cancer Survivors</w:t>
      </w:r>
      <w:r w:rsidR="00C247CC">
        <w:t>’</w:t>
      </w:r>
      <w:r w:rsidR="00F41841">
        <w:t xml:space="preserve"> Unmet Needs Survey</w:t>
      </w:r>
      <w:r w:rsidR="007210D0">
        <w:t xml:space="preserve">. </w:t>
      </w:r>
      <w:r w:rsidR="00DF038D">
        <w:t xml:space="preserve">Secondary outcomes </w:t>
      </w:r>
      <w:r w:rsidR="00C247CC" w:rsidRPr="007871C1">
        <w:t xml:space="preserve">included </w:t>
      </w:r>
      <w:r w:rsidR="007871C1" w:rsidRPr="007871C1">
        <w:t>cancer specific quality of life, psychological wellbeing</w:t>
      </w:r>
      <w:r w:rsidR="007871C1">
        <w:t xml:space="preserve"> and satisfaction with care</w:t>
      </w:r>
      <w:r w:rsidR="007871C1" w:rsidRPr="007871C1">
        <w:t>.</w:t>
      </w:r>
      <w:r w:rsidR="00DF038D" w:rsidRPr="007871C1">
        <w:t xml:space="preserve"> </w:t>
      </w:r>
      <w:r w:rsidR="00C247CC" w:rsidRPr="007871C1">
        <w:t>The</w:t>
      </w:r>
      <w:r w:rsidR="00C247CC">
        <w:t xml:space="preserve"> analysis was intention</w:t>
      </w:r>
      <w:r w:rsidR="00B83750">
        <w:t xml:space="preserve"> </w:t>
      </w:r>
      <w:r w:rsidR="00C247CC">
        <w:t>to</w:t>
      </w:r>
      <w:r w:rsidR="00B83750">
        <w:t xml:space="preserve"> </w:t>
      </w:r>
      <w:r w:rsidR="00C247CC">
        <w:t xml:space="preserve">treat. </w:t>
      </w:r>
      <w:r w:rsidR="007210D0">
        <w:t>Regression</w:t>
      </w:r>
      <w:r w:rsidR="002369B7">
        <w:t xml:space="preserve"> analyses were conducted for outcomes at each time point separately, controlling for pre-defined clinical and demographic variables. </w:t>
      </w:r>
      <w:r w:rsidR="007210D0">
        <w:t xml:space="preserve"> </w:t>
      </w:r>
      <w:r w:rsidR="002369B7">
        <w:t xml:space="preserve">All outcome analyses </w:t>
      </w:r>
      <w:r w:rsidR="00F41841">
        <w:t>are presented in the paper</w:t>
      </w:r>
      <w:r w:rsidR="007210D0">
        <w:t xml:space="preserve">. </w:t>
      </w:r>
      <w:r w:rsidR="00DF5FE5" w:rsidRPr="00DF5FE5">
        <w:t>Costs were c</w:t>
      </w:r>
      <w:r w:rsidR="003A5B78">
        <w:t>ompared between the two groups.</w:t>
      </w:r>
    </w:p>
    <w:p w14:paraId="60AF53CB" w14:textId="27E3F1FC" w:rsidR="007F4DDC" w:rsidRPr="007D7091" w:rsidRDefault="00BA32CE" w:rsidP="00B85F6D">
      <w:pPr>
        <w:spacing w:line="480" w:lineRule="auto"/>
        <w:rPr>
          <w:b/>
        </w:rPr>
      </w:pPr>
      <w:r w:rsidRPr="007D7091">
        <w:rPr>
          <w:b/>
        </w:rPr>
        <w:t xml:space="preserve">Results: </w:t>
      </w:r>
      <w:r w:rsidR="00F0000B" w:rsidRPr="007D7091">
        <w:rPr>
          <w:b/>
        </w:rPr>
        <w:t xml:space="preserve"> </w:t>
      </w:r>
    </w:p>
    <w:p w14:paraId="50651C8F" w14:textId="6E857DDB" w:rsidR="007450A0" w:rsidRPr="007D7091" w:rsidRDefault="00946D0D" w:rsidP="00B85F6D">
      <w:pPr>
        <w:spacing w:line="480" w:lineRule="auto"/>
      </w:pPr>
      <w:r w:rsidRPr="00AD2284">
        <w:t>627 men</w:t>
      </w:r>
      <w:r w:rsidR="007210D0" w:rsidRPr="00AD2284">
        <w:t xml:space="preserve"> </w:t>
      </w:r>
      <w:r w:rsidR="00C247CC" w:rsidRPr="00AD2284">
        <w:t>(61%</w:t>
      </w:r>
      <w:r w:rsidR="00271F99" w:rsidRPr="00AD2284">
        <w:t xml:space="preserve">) were </w:t>
      </w:r>
      <w:r w:rsidRPr="00AD2284">
        <w:t xml:space="preserve">consented to take part in the study (293 </w:t>
      </w:r>
      <w:r w:rsidR="007210D0" w:rsidRPr="00AD2284">
        <w:t xml:space="preserve">in the Programme </w:t>
      </w:r>
      <w:r w:rsidRPr="00AD2284">
        <w:t>and 334 in the comparator group.)</w:t>
      </w:r>
      <w:r w:rsidR="00DF5FE5">
        <w:t xml:space="preserve">  </w:t>
      </w:r>
      <w:r w:rsidR="00DF5FE5" w:rsidRPr="007E5A8C">
        <w:t xml:space="preserve">Regarding the primary measure of unmet survivorship needs, 25 of 26 comparisons favoured the Programme, of which 4 were statistically significant. For the secondary measures of activation for self-management, quality of life, </w:t>
      </w:r>
      <w:r w:rsidR="00DF5FE5" w:rsidRPr="007E5A8C">
        <w:lastRenderedPageBreak/>
        <w:t>psychological well-being and lifestyle, 20 of 32 comparisons favoured the Programme and 3 were statistically significant. There were 22 items on the satisfaction with care questionnaire and 13 were statistically significant.</w:t>
      </w:r>
      <w:r w:rsidR="00DF5FE5">
        <w:t xml:space="preserve"> Per partici</w:t>
      </w:r>
      <w:r w:rsidR="00382EAE">
        <w:t>pant costs (British pounds, 2015</w:t>
      </w:r>
      <w:r w:rsidR="00DF5FE5">
        <w:t>) in the 8 month follow up period were slightly lower in the p</w:t>
      </w:r>
      <w:r w:rsidR="00DF5FE5" w:rsidRPr="007D7091">
        <w:t xml:space="preserve">rogramme </w:t>
      </w:r>
      <w:r w:rsidR="00DF5FE5">
        <w:t xml:space="preserve">than in the comparator group (£289 versus £327). </w:t>
      </w:r>
      <w:r w:rsidR="00AE5C2E" w:rsidRPr="007D7091">
        <w:t>The Programme was acceptable to patients.</w:t>
      </w:r>
    </w:p>
    <w:p w14:paraId="2E5C2248" w14:textId="60A891F9" w:rsidR="007450A0" w:rsidRPr="007D7091" w:rsidRDefault="007450A0" w:rsidP="00B85F6D">
      <w:pPr>
        <w:spacing w:line="480" w:lineRule="auto"/>
      </w:pPr>
      <w:r w:rsidRPr="007D7091">
        <w:rPr>
          <w:b/>
        </w:rPr>
        <w:t>Conclusion:</w:t>
      </w:r>
      <w:r w:rsidRPr="007D7091">
        <w:t xml:space="preserve"> The Programme </w:t>
      </w:r>
      <w:r w:rsidR="00213048" w:rsidRPr="007D7091">
        <w:t xml:space="preserve">is shown </w:t>
      </w:r>
      <w:r w:rsidRPr="007D7091">
        <w:t xml:space="preserve">to be broadly comparable to traditional follow-up care in </w:t>
      </w:r>
      <w:r w:rsidR="00DF5FE5">
        <w:t xml:space="preserve"> all respects, </w:t>
      </w:r>
      <w:r w:rsidR="00DF5FE5" w:rsidRPr="007D7091">
        <w:t>adding</w:t>
      </w:r>
      <w:r w:rsidRPr="007D7091">
        <w:t xml:space="preserve"> to evidence of the viability of such models. </w:t>
      </w:r>
    </w:p>
    <w:p w14:paraId="30E91693" w14:textId="7954BD4C" w:rsidR="004E4F63" w:rsidRPr="007D7091" w:rsidRDefault="008527EB" w:rsidP="00B85F6D">
      <w:pPr>
        <w:spacing w:line="480" w:lineRule="auto"/>
      </w:pPr>
      <w:r w:rsidRPr="007D7091">
        <w:rPr>
          <w:b/>
        </w:rPr>
        <w:t>Keywords</w:t>
      </w:r>
      <w:r w:rsidRPr="007D7091">
        <w:t xml:space="preserve"> </w:t>
      </w:r>
      <w:r w:rsidR="00BA32CE" w:rsidRPr="007D7091">
        <w:t xml:space="preserve"> </w:t>
      </w:r>
    </w:p>
    <w:p w14:paraId="54869AA8" w14:textId="3DF4DC18" w:rsidR="00307635" w:rsidRDefault="00BA32CE" w:rsidP="00B85F6D">
      <w:pPr>
        <w:spacing w:line="480" w:lineRule="auto"/>
      </w:pPr>
      <w:r w:rsidRPr="007D7091">
        <w:t xml:space="preserve">evaluation, </w:t>
      </w:r>
      <w:r w:rsidR="00220983" w:rsidRPr="007D7091">
        <w:t xml:space="preserve">cancer, </w:t>
      </w:r>
      <w:r w:rsidR="000502E5" w:rsidRPr="007D7091">
        <w:t>follow-up</w:t>
      </w:r>
      <w:r w:rsidR="00220983" w:rsidRPr="007D7091">
        <w:t xml:space="preserve"> care, </w:t>
      </w:r>
      <w:r w:rsidRPr="007D7091">
        <w:t>prostate, patient</w:t>
      </w:r>
      <w:r w:rsidR="00772EBE" w:rsidRPr="007D7091">
        <w:t>-</w:t>
      </w:r>
      <w:r w:rsidRPr="007D7091">
        <w:t>led, patient</w:t>
      </w:r>
      <w:r w:rsidR="00772EBE" w:rsidRPr="007D7091">
        <w:t>-</w:t>
      </w:r>
      <w:r w:rsidRPr="007D7091">
        <w:t xml:space="preserve">triggered, supported self-management, remote </w:t>
      </w:r>
      <w:r w:rsidR="00E37EA4" w:rsidRPr="007D7091">
        <w:t>surveillance</w:t>
      </w:r>
      <w:r w:rsidRPr="007D7091">
        <w:t xml:space="preserve">, </w:t>
      </w:r>
      <w:r w:rsidR="00220983" w:rsidRPr="007D7091">
        <w:t>effectiveness, cost</w:t>
      </w:r>
      <w:r w:rsidR="00DA5DDE" w:rsidRPr="007D7091">
        <w:t>-</w:t>
      </w:r>
      <w:r w:rsidR="00220983" w:rsidRPr="007D7091">
        <w:t>effectiveness</w:t>
      </w:r>
    </w:p>
    <w:p w14:paraId="152BFDA1" w14:textId="77777777" w:rsidR="00624996" w:rsidRPr="007D7091" w:rsidRDefault="00624996" w:rsidP="00B85F6D">
      <w:pPr>
        <w:spacing w:line="480" w:lineRule="auto"/>
      </w:pPr>
    </w:p>
    <w:p w14:paraId="3CFEE0C1" w14:textId="427FE6C1" w:rsidR="00224249" w:rsidRPr="007D7091" w:rsidRDefault="00355587" w:rsidP="00B85F6D">
      <w:pPr>
        <w:spacing w:line="480" w:lineRule="auto"/>
        <w:rPr>
          <w:b/>
        </w:rPr>
      </w:pPr>
      <w:r>
        <w:rPr>
          <w:b/>
        </w:rPr>
        <w:t>Background</w:t>
      </w:r>
    </w:p>
    <w:p w14:paraId="19011399" w14:textId="5E4DB725" w:rsidR="00EF5AA0" w:rsidRPr="007D7091" w:rsidRDefault="00DC52BA" w:rsidP="00B85F6D">
      <w:pPr>
        <w:spacing w:line="480" w:lineRule="auto"/>
      </w:pPr>
      <w:r w:rsidRPr="007D7091">
        <w:t>While</w:t>
      </w:r>
      <w:r w:rsidR="002D69B8" w:rsidRPr="007D7091">
        <w:t xml:space="preserve"> there is a trend in developed countries of lengthening survival following cancer treatment</w:t>
      </w:r>
      <w:r w:rsidR="008C4198">
        <w:t xml:space="preserve"> </w:t>
      </w:r>
      <w:r w:rsidR="00ED29F0" w:rsidRPr="007D7091">
        <w:fldChar w:fldCharType="begin">
          <w:fldData xml:space="preserve">PEVuZE5vdGU+PENpdGU+PEF1dGhvcj5NYWRkYW1zPC9BdXRob3I+PFllYXI+MjAxMjwvWWVhcj48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</w:fldData>
        </w:fldChar>
      </w:r>
      <w:r w:rsidR="00A66889">
        <w:instrText xml:space="preserve"> ADDIN EN.CITE </w:instrText>
      </w:r>
      <w:r w:rsidR="00A66889">
        <w:fldChar w:fldCharType="begin">
          <w:fldData xml:space="preserve">PEVuZE5vdGU+PENpdGU+PEF1dGhvcj5NYWRkYW1zPC9BdXRob3I+PFllYXI+MjAxMjwvWWVhcj48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</w:fldData>
        </w:fldChar>
      </w:r>
      <w:r w:rsidR="00A66889">
        <w:instrText xml:space="preserve"> ADDIN EN.CITE.DATA </w:instrText>
      </w:r>
      <w:r w:rsidR="00A66889">
        <w:fldChar w:fldCharType="end"/>
      </w:r>
      <w:r w:rsidR="00ED29F0" w:rsidRPr="007D7091">
        <w:fldChar w:fldCharType="separate"/>
      </w:r>
      <w:r w:rsidR="00A66889">
        <w:rPr>
          <w:noProof/>
        </w:rPr>
        <w:t>(1, 2)</w:t>
      </w:r>
      <w:r w:rsidR="00ED29F0" w:rsidRPr="007D7091">
        <w:fldChar w:fldCharType="end"/>
      </w:r>
      <w:r w:rsidR="002D69B8" w:rsidRPr="007D7091">
        <w:t>, cancer</w:t>
      </w:r>
      <w:r w:rsidRPr="007D7091">
        <w:t xml:space="preserve"> survivors are often</w:t>
      </w:r>
      <w:r w:rsidR="001B40B1" w:rsidRPr="007D7091">
        <w:t xml:space="preserve"> left with symptoms, </w:t>
      </w:r>
      <w:r w:rsidRPr="007D7091">
        <w:t>side effects</w:t>
      </w:r>
      <w:r w:rsidR="001B40B1" w:rsidRPr="007D7091">
        <w:t xml:space="preserve"> and</w:t>
      </w:r>
      <w:r w:rsidRPr="007D7091">
        <w:t xml:space="preserve"> </w:t>
      </w:r>
      <w:r w:rsidR="001B40B1" w:rsidRPr="007D7091">
        <w:t xml:space="preserve">psychological concerns </w:t>
      </w:r>
      <w:r w:rsidR="002D69B8" w:rsidRPr="007D7091">
        <w:t xml:space="preserve">as a </w:t>
      </w:r>
      <w:r w:rsidR="001B40B1" w:rsidRPr="007D7091">
        <w:t>consequence of their treatment</w:t>
      </w:r>
      <w:r w:rsidR="008C4198">
        <w:t xml:space="preserve"> </w:t>
      </w:r>
      <w:r w:rsidR="00356F66" w:rsidRPr="007D7091">
        <w:fldChar w:fldCharType="begin">
          <w:fldData xml:space="preserve">PEVuZE5vdGU+PENpdGU+PEF1dGhvcj5IYXJyaW5ndG9uPC9BdXRob3I+PFllYXI+MjAxMDwvWWVh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</w:fldData>
        </w:fldChar>
      </w:r>
      <w:r w:rsidR="00154454">
        <w:instrText xml:space="preserve"> ADDIN EN.CITE </w:instrText>
      </w:r>
      <w:r w:rsidR="00154454">
        <w:fldChar w:fldCharType="begin">
          <w:fldData xml:space="preserve">PEVuZE5vdGU+PENpdGU+PEF1dGhvcj5IYXJyaW5ndG9uPC9BdXRob3I+PFllYXI+MjAxMDwvWWVh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</w:fldData>
        </w:fldChar>
      </w:r>
      <w:r w:rsidR="00154454">
        <w:instrText xml:space="preserve"> ADDIN EN.CITE.DATA </w:instrText>
      </w:r>
      <w:r w:rsidR="00154454">
        <w:fldChar w:fldCharType="end"/>
      </w:r>
      <w:r w:rsidR="00356F66" w:rsidRPr="007D7091">
        <w:fldChar w:fldCharType="separate"/>
      </w:r>
      <w:r w:rsidR="00A66889">
        <w:rPr>
          <w:noProof/>
        </w:rPr>
        <w:t>(3, 4)</w:t>
      </w:r>
      <w:r w:rsidR="00356F66" w:rsidRPr="007D7091">
        <w:fldChar w:fldCharType="end"/>
      </w:r>
      <w:r w:rsidR="00356F66" w:rsidRPr="007D7091">
        <w:t xml:space="preserve">. </w:t>
      </w:r>
      <w:r w:rsidRPr="007D7091">
        <w:t xml:space="preserve">For men who have been treated </w:t>
      </w:r>
      <w:r w:rsidR="001B40B1" w:rsidRPr="007D7091">
        <w:t>for</w:t>
      </w:r>
      <w:r w:rsidRPr="007D7091">
        <w:t xml:space="preserve"> prostate cancer </w:t>
      </w:r>
      <w:r w:rsidR="008F2BFB" w:rsidRPr="007D7091">
        <w:t>this includes</w:t>
      </w:r>
      <w:r w:rsidR="00ED29F0" w:rsidRPr="007D7091">
        <w:t xml:space="preserve"> physical needs</w:t>
      </w:r>
      <w:r w:rsidR="00A14E4C" w:rsidRPr="007D7091">
        <w:t>,</w:t>
      </w:r>
      <w:r w:rsidR="00ED29F0" w:rsidRPr="007D7091">
        <w:t xml:space="preserve"> such as urinary and bowel </w:t>
      </w:r>
      <w:r w:rsidR="00A14E4C" w:rsidRPr="007D7091">
        <w:t>problems</w:t>
      </w:r>
      <w:r w:rsidR="00ED29F0" w:rsidRPr="007D7091">
        <w:t xml:space="preserve"> and hot flushes, and psychological needs related to sexual dysfunction</w:t>
      </w:r>
      <w:r w:rsidR="008C4198">
        <w:t xml:space="preserve"> </w:t>
      </w:r>
      <w:r w:rsidR="008F2BFB" w:rsidRPr="007D7091">
        <w:fldChar w:fldCharType="begin">
          <w:fldData xml:space="preserve">PEVuZE5vdGU+PENpdGU+PEF1dGhvcj5QYXRlcnNvbjwvQXV0aG9yPjxZZWFyPjIwMTU8L1llYXI+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</w:fldData>
        </w:fldChar>
      </w:r>
      <w:r w:rsidR="00A66889">
        <w:instrText xml:space="preserve"> ADDIN EN.CITE </w:instrText>
      </w:r>
      <w:r w:rsidR="00A66889">
        <w:fldChar w:fldCharType="begin">
          <w:fldData xml:space="preserve">PEVuZE5vdGU+PENpdGU+PEF1dGhvcj5QYXRlcnNvbjwvQXV0aG9yPjxZZWFyPjIwMTU8L1llYXI+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</w:fldData>
        </w:fldChar>
      </w:r>
      <w:r w:rsidR="00A66889">
        <w:instrText xml:space="preserve"> ADDIN EN.CITE.DATA </w:instrText>
      </w:r>
      <w:r w:rsidR="00A66889">
        <w:fldChar w:fldCharType="end"/>
      </w:r>
      <w:r w:rsidR="008F2BFB" w:rsidRPr="007D7091">
        <w:fldChar w:fldCharType="separate"/>
      </w:r>
      <w:r w:rsidR="00A66889">
        <w:rPr>
          <w:noProof/>
        </w:rPr>
        <w:t>(5-7)</w:t>
      </w:r>
      <w:r w:rsidR="008F2BFB" w:rsidRPr="007D7091">
        <w:fldChar w:fldCharType="end"/>
      </w:r>
      <w:r w:rsidR="002D69B8" w:rsidRPr="007D7091">
        <w:t xml:space="preserve">. </w:t>
      </w:r>
      <w:r w:rsidR="008D3AD3" w:rsidRPr="007D7091">
        <w:t xml:space="preserve">The </w:t>
      </w:r>
      <w:r w:rsidR="00930C95" w:rsidRPr="007D7091">
        <w:t>common</w:t>
      </w:r>
      <w:r w:rsidR="00DA5DDE" w:rsidRPr="007D7091">
        <w:t xml:space="preserve"> </w:t>
      </w:r>
      <w:r w:rsidR="00BE3257" w:rsidRPr="007D7091">
        <w:t xml:space="preserve">approach to </w:t>
      </w:r>
      <w:r w:rsidR="008D3AD3" w:rsidRPr="007D7091">
        <w:t xml:space="preserve">cancer </w:t>
      </w:r>
      <w:r w:rsidR="000502E5" w:rsidRPr="007D7091">
        <w:t>follow-up</w:t>
      </w:r>
      <w:r w:rsidR="00BE3257" w:rsidRPr="007D7091">
        <w:t xml:space="preserve"> care</w:t>
      </w:r>
      <w:r w:rsidR="008D3AD3" w:rsidRPr="007D7091">
        <w:t>,</w:t>
      </w:r>
      <w:r w:rsidR="00BE3257" w:rsidRPr="007D7091">
        <w:t xml:space="preserve"> </w:t>
      </w:r>
      <w:r w:rsidR="008D3AD3" w:rsidRPr="007D7091">
        <w:t>of</w:t>
      </w:r>
      <w:r w:rsidR="00BE3257" w:rsidRPr="007D7091">
        <w:t xml:space="preserve"> routine </w:t>
      </w:r>
      <w:r w:rsidR="004E1DF2" w:rsidRPr="007D7091">
        <w:t>clinic</w:t>
      </w:r>
      <w:r w:rsidR="009A5D6D" w:rsidRPr="007D7091">
        <w:t>/</w:t>
      </w:r>
      <w:r w:rsidR="00930C95" w:rsidRPr="007D7091">
        <w:t>office-based</w:t>
      </w:r>
      <w:r w:rsidR="00BE3257" w:rsidRPr="007D7091">
        <w:t xml:space="preserve"> appointments for all patients at pre-specified </w:t>
      </w:r>
      <w:r w:rsidR="008D3AD3" w:rsidRPr="007D7091">
        <w:t>intervals, does</w:t>
      </w:r>
      <w:r w:rsidR="002D69B8" w:rsidRPr="007D7091">
        <w:t xml:space="preserve"> not </w:t>
      </w:r>
      <w:r w:rsidR="00BE3257" w:rsidRPr="007D7091">
        <w:t xml:space="preserve">always </w:t>
      </w:r>
      <w:r w:rsidR="00A14E4C" w:rsidRPr="007D7091">
        <w:t>lead to</w:t>
      </w:r>
      <w:r w:rsidR="00BE3257" w:rsidRPr="007D7091">
        <w:t xml:space="preserve"> </w:t>
      </w:r>
      <w:r w:rsidR="008A34BC" w:rsidRPr="007D7091">
        <w:t>these needs</w:t>
      </w:r>
      <w:r w:rsidR="00A14E4C" w:rsidRPr="007D7091">
        <w:t xml:space="preserve"> being addressed</w:t>
      </w:r>
      <w:r w:rsidR="008C4198">
        <w:t xml:space="preserve"> </w:t>
      </w:r>
      <w:r w:rsidR="00EF7E87" w:rsidRPr="007D7091">
        <w:fldChar w:fldCharType="begin">
          <w:fldData xml:space="preserve">PEVuZE5vdGU+PENpdGU+PEF1dGhvcj5ESCBNYWNtaWxsYW4gQ2FuY2VyIFN1cHBvcnQgJmFtcDsg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==
</w:fldData>
        </w:fldChar>
      </w:r>
      <w:r w:rsidR="00A66889">
        <w:instrText xml:space="preserve"> ADDIN EN.CITE </w:instrText>
      </w:r>
      <w:r w:rsidR="00A66889">
        <w:fldChar w:fldCharType="begin">
          <w:fldData xml:space="preserve">PEVuZE5vdGU+PENpdGU+PEF1dGhvcj5ESCBNYWNtaWxsYW4gQ2FuY2VyIFN1cHBvcnQgJmFtcDsg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==
</w:fldData>
        </w:fldChar>
      </w:r>
      <w:r w:rsidR="00A66889">
        <w:instrText xml:space="preserve"> ADDIN EN.CITE.DATA </w:instrText>
      </w:r>
      <w:r w:rsidR="00A66889">
        <w:fldChar w:fldCharType="end"/>
      </w:r>
      <w:r w:rsidR="00EF7E87" w:rsidRPr="007D7091">
        <w:fldChar w:fldCharType="separate"/>
      </w:r>
      <w:r w:rsidR="00A66889">
        <w:rPr>
          <w:noProof/>
        </w:rPr>
        <w:t>(8, 9)</w:t>
      </w:r>
      <w:r w:rsidR="00EF7E87" w:rsidRPr="007D7091">
        <w:fldChar w:fldCharType="end"/>
      </w:r>
      <w:r w:rsidR="008A34BC" w:rsidRPr="007D7091">
        <w:t>. In addition,</w:t>
      </w:r>
      <w:r w:rsidR="009A5D6D" w:rsidRPr="007D7091">
        <w:t xml:space="preserve"> the</w:t>
      </w:r>
      <w:r w:rsidR="008A34BC" w:rsidRPr="007D7091">
        <w:t xml:space="preserve"> increasing numbers </w:t>
      </w:r>
      <w:r w:rsidR="001B40B1" w:rsidRPr="007D7091">
        <w:t xml:space="preserve">of cancer survivors in </w:t>
      </w:r>
      <w:r w:rsidR="000502E5" w:rsidRPr="007D7091">
        <w:t>follow-up</w:t>
      </w:r>
      <w:r w:rsidR="00367111" w:rsidRPr="007D7091">
        <w:t xml:space="preserve"> </w:t>
      </w:r>
      <w:r w:rsidR="00D8338E" w:rsidRPr="007D7091">
        <w:t xml:space="preserve">care </w:t>
      </w:r>
      <w:r w:rsidR="00367111" w:rsidRPr="007D7091">
        <w:t>over</w:t>
      </w:r>
      <w:r w:rsidR="008A6B95" w:rsidRPr="007D7091">
        <w:t xml:space="preserve"> a long period of </w:t>
      </w:r>
      <w:r w:rsidR="00860742" w:rsidRPr="007D7091">
        <w:t>time means</w:t>
      </w:r>
      <w:r w:rsidR="00192808" w:rsidRPr="007D7091">
        <w:t xml:space="preserve"> a system of</w:t>
      </w:r>
      <w:r w:rsidR="00367111" w:rsidRPr="007D7091">
        <w:t xml:space="preserve"> review </w:t>
      </w:r>
      <w:r w:rsidR="00D222B4" w:rsidRPr="007D7091">
        <w:t xml:space="preserve">involving </w:t>
      </w:r>
      <w:r w:rsidR="00367111" w:rsidRPr="007D7091">
        <w:t xml:space="preserve">direct contact for all </w:t>
      </w:r>
      <w:r w:rsidR="00860742" w:rsidRPr="007D7091">
        <w:lastRenderedPageBreak/>
        <w:t>patients is</w:t>
      </w:r>
      <w:r w:rsidR="00DC535E" w:rsidRPr="007D7091">
        <w:t xml:space="preserve"> </w:t>
      </w:r>
      <w:r w:rsidR="00BE3257" w:rsidRPr="007D7091">
        <w:t>unsustainable</w:t>
      </w:r>
      <w:r w:rsidR="009A5D6D" w:rsidRPr="007D7091">
        <w:t xml:space="preserve"> in resource constrained health care systems such as the British National Health Service (NHS). </w:t>
      </w:r>
      <w:r w:rsidR="008A34BC" w:rsidRPr="007D7091">
        <w:t xml:space="preserve"> </w:t>
      </w:r>
    </w:p>
    <w:p w14:paraId="595992FF" w14:textId="4B9402C5" w:rsidR="00EF5AA0" w:rsidRPr="007D7091" w:rsidRDefault="001B40B1" w:rsidP="00B85F6D">
      <w:pPr>
        <w:spacing w:line="480" w:lineRule="auto"/>
      </w:pPr>
      <w:r w:rsidRPr="007D7091">
        <w:t>T</w:t>
      </w:r>
      <w:r w:rsidR="00EF5AA0" w:rsidRPr="007D7091">
        <w:t xml:space="preserve">here have been efforts to find </w:t>
      </w:r>
      <w:r w:rsidRPr="007D7091">
        <w:t xml:space="preserve">more </w:t>
      </w:r>
      <w:r w:rsidR="00A82C55" w:rsidRPr="007D7091">
        <w:t xml:space="preserve">efficient </w:t>
      </w:r>
      <w:r w:rsidR="00EF5AA0" w:rsidRPr="007D7091">
        <w:t xml:space="preserve">ways to deliver </w:t>
      </w:r>
      <w:r w:rsidR="000502E5" w:rsidRPr="007D7091">
        <w:t>follow-up</w:t>
      </w:r>
      <w:r w:rsidR="00EF5AA0" w:rsidRPr="007D7091">
        <w:t xml:space="preserve"> </w:t>
      </w:r>
      <w:r w:rsidRPr="007D7091">
        <w:t>care</w:t>
      </w:r>
      <w:r w:rsidR="00DC535E" w:rsidRPr="007D7091">
        <w:t xml:space="preserve">, </w:t>
      </w:r>
      <w:r w:rsidR="00AC33EF" w:rsidRPr="007D7091">
        <w:t xml:space="preserve">with </w:t>
      </w:r>
      <w:r w:rsidR="00DC535E" w:rsidRPr="007D7091">
        <w:t>testing of alternatives such as nurse led care, general practitioner led care, shared care and patient led care</w:t>
      </w:r>
      <w:r w:rsidR="008C4198">
        <w:t xml:space="preserve"> </w:t>
      </w:r>
      <w:r w:rsidR="00FC51CE" w:rsidRPr="007D7091">
        <w:fldChar w:fldCharType="begin">
          <w:fldData xml:space="preserve">PEVuZE5vdGU+PENpdGU+PEF1dGhvcj5Ib3dlbGw8L0F1dGhvcj48WWVhcj4yMDEyPC9ZZWFyPjxS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</w:fldData>
        </w:fldChar>
      </w:r>
      <w:r w:rsidR="00A66889">
        <w:instrText xml:space="preserve"> ADDIN EN.CITE </w:instrText>
      </w:r>
      <w:r w:rsidR="00A66889">
        <w:fldChar w:fldCharType="begin">
          <w:fldData xml:space="preserve">PEVuZE5vdGU+PENpdGU+PEF1dGhvcj5Ib3dlbGw8L0F1dGhvcj48WWVhcj4yMDEyPC9ZZWFyPjxS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</w:fldData>
        </w:fldChar>
      </w:r>
      <w:r w:rsidR="00A66889">
        <w:instrText xml:space="preserve"> ADDIN EN.CITE.DATA </w:instrText>
      </w:r>
      <w:r w:rsidR="00A66889">
        <w:fldChar w:fldCharType="end"/>
      </w:r>
      <w:r w:rsidR="00FC51CE" w:rsidRPr="007D7091">
        <w:fldChar w:fldCharType="separate"/>
      </w:r>
      <w:r w:rsidR="00A66889">
        <w:rPr>
          <w:noProof/>
        </w:rPr>
        <w:t>(10)</w:t>
      </w:r>
      <w:r w:rsidR="00FC51CE" w:rsidRPr="007D7091">
        <w:fldChar w:fldCharType="end"/>
      </w:r>
      <w:r w:rsidR="00EF5AA0" w:rsidRPr="007D7091">
        <w:t xml:space="preserve">. </w:t>
      </w:r>
      <w:r w:rsidR="00E75CCC" w:rsidRPr="007D7091">
        <w:t>In</w:t>
      </w:r>
      <w:r w:rsidR="00EF5AA0" w:rsidRPr="007D7091">
        <w:t xml:space="preserve"> </w:t>
      </w:r>
      <w:r w:rsidR="00921AE7" w:rsidRPr="007D7091">
        <w:t>England</w:t>
      </w:r>
      <w:r w:rsidR="00EF5AA0" w:rsidRPr="007D7091">
        <w:t xml:space="preserve">, </w:t>
      </w:r>
      <w:r w:rsidR="00D76DC4" w:rsidRPr="007D7091">
        <w:t xml:space="preserve">current </w:t>
      </w:r>
      <w:r w:rsidR="00EF5AA0" w:rsidRPr="007D7091">
        <w:t xml:space="preserve">policy advocates a risk stratified approach for post-treatment </w:t>
      </w:r>
      <w:r w:rsidR="008D3AD3" w:rsidRPr="007D7091">
        <w:t xml:space="preserve">cancer </w:t>
      </w:r>
      <w:r w:rsidR="00EF5AA0" w:rsidRPr="007D7091">
        <w:t>care, with</w:t>
      </w:r>
      <w:r w:rsidR="00945902" w:rsidRPr="007D7091">
        <w:t xml:space="preserve"> remote </w:t>
      </w:r>
      <w:r w:rsidR="00E37EA4" w:rsidRPr="007D7091">
        <w:t>surveillance</w:t>
      </w:r>
      <w:r w:rsidR="00945902" w:rsidRPr="007D7091">
        <w:t xml:space="preserve"> </w:t>
      </w:r>
      <w:r w:rsidR="00EF5AA0" w:rsidRPr="007D7091">
        <w:t xml:space="preserve">and supported self-management for </w:t>
      </w:r>
      <w:r w:rsidR="00DC535E" w:rsidRPr="007D7091">
        <w:t>those</w:t>
      </w:r>
      <w:r w:rsidR="00EF5AA0" w:rsidRPr="007D7091">
        <w:t xml:space="preserve"> who are at low risk of disease recurrence</w:t>
      </w:r>
      <w:r w:rsidR="008C4198">
        <w:t xml:space="preserve"> </w:t>
      </w:r>
      <w:r w:rsidR="00EF5AA0" w:rsidRPr="007D7091">
        <w:fldChar w:fldCharType="begin"/>
      </w:r>
      <w:r w:rsidR="00A66889">
        <w:instrText xml:space="preserve"> ADDIN EN.CITE &lt;EndNote&gt;&lt;Cite&gt;&lt;Author&gt;Independent Cancer Taskforce&lt;/Author&gt;&lt;Year&gt;2015&lt;/Year&gt;&lt;RecNum&gt;814&lt;/RecNum&gt;&lt;DisplayText&gt;(11)&lt;/DisplayText&gt;&lt;record&gt;&lt;rec-number&gt;814&lt;/rec-number&gt;&lt;foreign-keys&gt;&lt;key app="EN" db-id="w0dx0xev0xst58ea9t959xdsfss9rz90swve" timestamp="1464010990"&gt;814&lt;/key&gt;&lt;/foreign-keys&gt;&lt;ref-type name="Report"&gt;27&lt;/ref-type&gt;&lt;contributors&gt;&lt;authors&gt;&lt;author&gt;Independent Cancer Taskforce,&lt;/author&gt;&lt;/authors&gt;&lt;/contributors&gt;&lt;titles&gt;&lt;title&gt;Achieving World-Class Cancer Outcomes. A Strategy for England 2015-2020&lt;/title&gt;&lt;/titles&gt;&lt;dates&gt;&lt;year&gt;2015&lt;/year&gt;&lt;/dates&gt;&lt;urls&gt;&lt;/urls&gt;&lt;/record&gt;&lt;/Cite&gt;&lt;/EndNote&gt;</w:instrText>
      </w:r>
      <w:r w:rsidR="00EF5AA0" w:rsidRPr="007D7091">
        <w:fldChar w:fldCharType="separate"/>
      </w:r>
      <w:r w:rsidR="00A66889">
        <w:rPr>
          <w:noProof/>
        </w:rPr>
        <w:t>(11)</w:t>
      </w:r>
      <w:r w:rsidR="00EF5AA0" w:rsidRPr="007D7091">
        <w:fldChar w:fldCharType="end"/>
      </w:r>
      <w:r w:rsidR="00EF5AA0" w:rsidRPr="007D7091">
        <w:t xml:space="preserve">. </w:t>
      </w:r>
      <w:r w:rsidR="00FC51CE" w:rsidRPr="007D7091">
        <w:t>The recommended model for delivery of this self-management focussed pathway is a collection of interventions including holistic needs assessment, treatment summaries, rapid re-access to specialised care when indicated, and patient education and support</w:t>
      </w:r>
      <w:r w:rsidR="008C4198">
        <w:t xml:space="preserve">  </w:t>
      </w:r>
      <w:r w:rsidR="00FC51CE" w:rsidRPr="007D7091">
        <w:fldChar w:fldCharType="begin"/>
      </w:r>
      <w:r w:rsidR="00A66889">
        <w:instrText xml:space="preserve"> ADDIN EN.CITE &lt;EndNote&gt;&lt;Cite&gt;&lt;Author&gt;NHS Improvement&lt;/Author&gt;&lt;Year&gt;2013&lt;/Year&gt;&lt;RecNum&gt;231&lt;/RecNum&gt;&lt;DisplayText&gt;(12)&lt;/DisplayText&gt;&lt;record&gt;&lt;rec-number&gt;231&lt;/rec-number&gt;&lt;foreign-keys&gt;&lt;key app="EN" db-id="w0dx0xev0xst58ea9t959xdsfss9rz90swve" timestamp="1447842414"&gt;231&lt;/key&gt;&lt;/foreign-keys&gt;&lt;ref-type name="Report"&gt;27&lt;/ref-type&gt;&lt;contributors&gt;&lt;authors&gt;&lt;author&gt;NHS Improvement,&lt;/author&gt;&lt;/authors&gt;&lt;tertiary-authors&gt;&lt;author&gt;NHS Improvement&lt;/author&gt;&lt;/tertiary-authors&gt;&lt;/contributors&gt;&lt;titles&gt;&lt;title&gt;Innovation to implementation: Stratified pathways of care for people living with or beyond cancer. A ‘how to guide’&lt;/title&gt;&lt;/titles&gt;&lt;dates&gt;&lt;year&gt;2013&lt;/year&gt;&lt;/dates&gt;&lt;pub-location&gt;London&lt;/pub-location&gt;&lt;urls&gt;&lt;/urls&gt;&lt;/record&gt;&lt;/Cite&gt;&lt;/EndNote&gt;</w:instrText>
      </w:r>
      <w:r w:rsidR="00FC51CE" w:rsidRPr="007D7091">
        <w:fldChar w:fldCharType="separate"/>
      </w:r>
      <w:r w:rsidR="00A66889">
        <w:rPr>
          <w:noProof/>
        </w:rPr>
        <w:t>(12)</w:t>
      </w:r>
      <w:r w:rsidR="00FC51CE" w:rsidRPr="007D7091">
        <w:fldChar w:fldCharType="end"/>
      </w:r>
      <w:r w:rsidR="00FC51CE" w:rsidRPr="007D7091">
        <w:t>. There has been recognition of the relevance of such an approach to other international contexts</w:t>
      </w:r>
      <w:r w:rsidR="008C4198">
        <w:t xml:space="preserve">  </w:t>
      </w:r>
      <w:r w:rsidR="00FC51CE" w:rsidRPr="007D7091">
        <w:fldChar w:fldCharType="begin"/>
      </w:r>
      <w:r w:rsidR="00A66889">
        <w:instrText xml:space="preserve"> ADDIN EN.CITE &lt;EndNote&gt;&lt;Cite&gt;&lt;Author&gt;Jefford&lt;/Author&gt;&lt;Year&gt;2013&lt;/Year&gt;&lt;RecNum&gt;1076&lt;/RecNum&gt;&lt;DisplayText&gt;(13)&lt;/DisplayText&gt;&lt;record&gt;&lt;rec-number&gt;1076&lt;/rec-number&gt;&lt;foreign-keys&gt;&lt;key app="EN" db-id="w0dx0xev0xst58ea9t959xdsfss9rz90swve" timestamp="1476374461"&gt;1076&lt;/key&gt;&lt;/foreign-keys&gt;&lt;ref-type name="Journal Article"&gt;17&lt;/ref-type&gt;&lt;contributors&gt;&lt;authors&gt;&lt;author&gt;Jefford, M.&lt;/author&gt;&lt;author&gt;Rowland, J.&lt;/author&gt;&lt;author&gt;Grunfeld, E.&lt;/author&gt;&lt;author&gt;Richards, M.&lt;/author&gt;&lt;author&gt;Maher, J.&lt;/author&gt;&lt;author&gt;Glaser, A.&lt;/author&gt;&lt;/authors&gt;&lt;/contributors&gt;&lt;auth-address&gt;Australian Cancer Survivorship Centre-A Richard Pratt legacy, Peter MacCallum Cancer Centre, Locked Bag 1, &amp;apos;A&amp;apos;Beckett Street, Melbourne, Victoria 8006, Australia. Michael.Jefford@petermac.org&lt;/auth-address&gt;&lt;titles&gt;&lt;title&gt;Implementing improved post-treatment care for cancer survivors in England, with reflections from Australia, Canada and the USA&lt;/title&gt;&lt;secondary-title&gt;Br J Cancer&lt;/secondary-title&gt;&lt;alt-title&gt;British journal of cancer&lt;/alt-title&gt;&lt;/titles&gt;&lt;periodical&gt;&lt;full-title&gt;Br J Cancer&lt;/full-title&gt;&lt;/periodical&gt;&lt;alt-periodical&gt;&lt;full-title&gt;British Journal Of Cancer&lt;/full-title&gt;&lt;/alt-periodical&gt;&lt;pages&gt;14-20&lt;/pages&gt;&lt;volume&gt;108&lt;/volume&gt;&lt;number&gt;1&lt;/number&gt;&lt;edition&gt;2012/12/22&lt;/edition&gt;&lt;keywords&gt;&lt;keyword&gt;*Aftercare&lt;/keyword&gt;&lt;keyword&gt;Australia&lt;/keyword&gt;&lt;keyword&gt;Canada&lt;/keyword&gt;&lt;keyword&gt;*Delivery of Health Care&lt;/keyword&gt;&lt;keyword&gt;England&lt;/keyword&gt;&lt;keyword&gt;Humans&lt;/keyword&gt;&lt;keyword&gt;Neoplasms/*therapy&lt;/keyword&gt;&lt;keyword&gt;Risk&lt;/keyword&gt;&lt;keyword&gt;*Survivors&lt;/keyword&gt;&lt;keyword&gt;United States&lt;/keyword&gt;&lt;/keywords&gt;&lt;dates&gt;&lt;year&gt;2013&lt;/year&gt;&lt;pub-dates&gt;&lt;date&gt;Jan 15&lt;/date&gt;&lt;/pub-dates&gt;&lt;/dates&gt;&lt;isbn&gt;0007-0920&lt;/isbn&gt;&lt;accession-num&gt;23257892&lt;/accession-num&gt;&lt;urls&gt;&lt;/urls&gt;&lt;custom2&gt;Pmc3553535&lt;/custom2&gt;&lt;electronic-resource-num&gt;10.1038/bjc.2012.554&lt;/electronic-resource-num&gt;&lt;remote-database-provider&gt;Nlm&lt;/remote-database-provider&gt;&lt;language&gt;eng&lt;/language&gt;&lt;/record&gt;&lt;/Cite&gt;&lt;/EndNote&gt;</w:instrText>
      </w:r>
      <w:r w:rsidR="00FC51CE" w:rsidRPr="007D7091">
        <w:fldChar w:fldCharType="separate"/>
      </w:r>
      <w:r w:rsidR="00A66889">
        <w:rPr>
          <w:noProof/>
        </w:rPr>
        <w:t>(13)</w:t>
      </w:r>
      <w:r w:rsidR="00FC51CE" w:rsidRPr="007D7091">
        <w:fldChar w:fldCharType="end"/>
      </w:r>
      <w:r w:rsidR="00FC51CE" w:rsidRPr="007D7091">
        <w:t xml:space="preserve">. </w:t>
      </w:r>
    </w:p>
    <w:p w14:paraId="5C69263D" w14:textId="2221B24E" w:rsidR="00DF7B92" w:rsidRPr="007D7091" w:rsidRDefault="001B40B1" w:rsidP="00B85F6D">
      <w:pPr>
        <w:spacing w:line="480" w:lineRule="auto"/>
      </w:pPr>
      <w:r w:rsidRPr="007D7091">
        <w:t>To date, there</w:t>
      </w:r>
      <w:r w:rsidR="00A954BC" w:rsidRPr="007D7091">
        <w:t xml:space="preserve"> is some evidence </w:t>
      </w:r>
      <w:r w:rsidR="00A87E6E" w:rsidRPr="007D7091">
        <w:t xml:space="preserve">to show that </w:t>
      </w:r>
      <w:r w:rsidRPr="007D7091">
        <w:t xml:space="preserve">remote </w:t>
      </w:r>
      <w:r w:rsidR="00E37EA4" w:rsidRPr="007D7091">
        <w:t>surveillance</w:t>
      </w:r>
      <w:r w:rsidR="00FA69E4" w:rsidRPr="007D7091">
        <w:t xml:space="preserve"> together w</w:t>
      </w:r>
      <w:r w:rsidR="00F83626" w:rsidRPr="007D7091">
        <w:t xml:space="preserve">ith patient initiated </w:t>
      </w:r>
      <w:r w:rsidR="000502E5" w:rsidRPr="007D7091">
        <w:t>follow-up</w:t>
      </w:r>
      <w:r w:rsidRPr="007D7091">
        <w:t xml:space="preserve"> </w:t>
      </w:r>
      <w:r w:rsidR="005207DD" w:rsidRPr="007D7091">
        <w:t xml:space="preserve">(variously referred </w:t>
      </w:r>
      <w:r w:rsidR="00F83626" w:rsidRPr="007D7091">
        <w:t xml:space="preserve">to </w:t>
      </w:r>
      <w:r w:rsidR="005207DD" w:rsidRPr="007D7091">
        <w:t>a</w:t>
      </w:r>
      <w:r w:rsidR="00FC51CE" w:rsidRPr="007D7091">
        <w:t>s p</w:t>
      </w:r>
      <w:r w:rsidR="005207DD" w:rsidRPr="007D7091">
        <w:t>atient triggered</w:t>
      </w:r>
      <w:r w:rsidR="00F83626" w:rsidRPr="007D7091">
        <w:t xml:space="preserve">, </w:t>
      </w:r>
      <w:r w:rsidR="00A87E6E" w:rsidRPr="007D7091">
        <w:t>patient-</w:t>
      </w:r>
      <w:r w:rsidR="00F83626" w:rsidRPr="007D7091">
        <w:t xml:space="preserve">led, on demand, open access, spontaneous or point of need </w:t>
      </w:r>
      <w:r w:rsidRPr="007D7091">
        <w:t>follow-</w:t>
      </w:r>
      <w:r w:rsidR="00A954BC" w:rsidRPr="007D7091">
        <w:t>up</w:t>
      </w:r>
      <w:r w:rsidR="00FC51CE" w:rsidRPr="007D7091">
        <w:t>)</w:t>
      </w:r>
      <w:r w:rsidR="00D76DC4" w:rsidRPr="007D7091">
        <w:t>,</w:t>
      </w:r>
      <w:r w:rsidR="00EE2CC1" w:rsidRPr="007D7091">
        <w:t xml:space="preserve"> is </w:t>
      </w:r>
      <w:r w:rsidR="00A954BC" w:rsidRPr="007D7091">
        <w:t>acceptable to patients</w:t>
      </w:r>
      <w:r w:rsidR="008C4198">
        <w:t xml:space="preserve"> </w:t>
      </w:r>
      <w:r w:rsidR="00A954BC" w:rsidRPr="007D7091">
        <w:fldChar w:fldCharType="begin">
          <w:fldData xml:space="preserve">PEVuZE5vdGU+PENpdGU+PEF1dGhvcj5Lb2luYmVyZzwvQXV0aG9yPjxZZWFyPjIwMDI8L1llYXI+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==
</w:fldData>
        </w:fldChar>
      </w:r>
      <w:r w:rsidR="00A66889">
        <w:instrText xml:space="preserve"> ADDIN EN.CITE </w:instrText>
      </w:r>
      <w:r w:rsidR="00A66889">
        <w:fldChar w:fldCharType="begin">
          <w:fldData xml:space="preserve">PEVuZE5vdGU+PENpdGU+PEF1dGhvcj5Lb2luYmVyZzwvQXV0aG9yPjxZZWFyPjIwMDI8L1llYXI+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==
</w:fldData>
        </w:fldChar>
      </w:r>
      <w:r w:rsidR="00A66889">
        <w:instrText xml:space="preserve"> ADDIN EN.CITE.DATA </w:instrText>
      </w:r>
      <w:r w:rsidR="00A66889">
        <w:fldChar w:fldCharType="end"/>
      </w:r>
      <w:r w:rsidR="00A954BC" w:rsidRPr="007D7091">
        <w:fldChar w:fldCharType="separate"/>
      </w:r>
      <w:r w:rsidR="00A66889">
        <w:rPr>
          <w:noProof/>
        </w:rPr>
        <w:t>(14-19)</w:t>
      </w:r>
      <w:r w:rsidR="00A954BC" w:rsidRPr="007D7091">
        <w:fldChar w:fldCharType="end"/>
      </w:r>
      <w:r w:rsidR="00A954BC" w:rsidRPr="007D7091">
        <w:t xml:space="preserve">, cost </w:t>
      </w:r>
      <w:r w:rsidR="00A87E6E" w:rsidRPr="007D7091">
        <w:t>effective</w:t>
      </w:r>
      <w:r w:rsidR="008C4198">
        <w:t xml:space="preserve"> </w:t>
      </w:r>
      <w:r w:rsidR="00A954BC" w:rsidRPr="007D7091">
        <w:fldChar w:fldCharType="begin">
          <w:fldData xml:space="preserve">PEVuZE5vdGU+PENpdGU+PEF1dGhvcj5Lb2luYmVyZzwvQXV0aG9yPjxZZWFyPjIwMDk8L1llYXI+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</w:fldData>
        </w:fldChar>
      </w:r>
      <w:r w:rsidR="00A66889">
        <w:instrText xml:space="preserve"> ADDIN EN.CITE </w:instrText>
      </w:r>
      <w:r w:rsidR="00A66889">
        <w:fldChar w:fldCharType="begin">
          <w:fldData xml:space="preserve">PEVuZE5vdGU+PENpdGU+PEF1dGhvcj5Lb2luYmVyZzwvQXV0aG9yPjxZZWFyPjIwMDk8L1llYXI+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</w:fldData>
        </w:fldChar>
      </w:r>
      <w:r w:rsidR="00A66889">
        <w:instrText xml:space="preserve"> ADDIN EN.CITE.DATA </w:instrText>
      </w:r>
      <w:r w:rsidR="00A66889">
        <w:fldChar w:fldCharType="end"/>
      </w:r>
      <w:r w:rsidR="00A954BC" w:rsidRPr="007D7091">
        <w:fldChar w:fldCharType="separate"/>
      </w:r>
      <w:r w:rsidR="00A66889">
        <w:rPr>
          <w:noProof/>
        </w:rPr>
        <w:t>(17, 20)</w:t>
      </w:r>
      <w:r w:rsidR="00A954BC" w:rsidRPr="007D7091">
        <w:fldChar w:fldCharType="end"/>
      </w:r>
      <w:r w:rsidR="00A87E6E" w:rsidRPr="007D7091">
        <w:t>, efficient</w:t>
      </w:r>
      <w:r w:rsidR="008C4198">
        <w:t xml:space="preserve"> </w:t>
      </w:r>
      <w:r w:rsidR="00A87E6E" w:rsidRPr="007D7091">
        <w:fldChar w:fldCharType="begin"/>
      </w:r>
      <w:r w:rsidR="00A66889">
        <w:instrText xml:space="preserve"> ADDIN EN.CITE &lt;EndNote&gt;&lt;Cite&gt;&lt;Author&gt;Siddika&lt;/Author&gt;&lt;Year&gt;2015&lt;/Year&gt;&lt;RecNum&gt;1482&lt;/RecNum&gt;&lt;DisplayText&gt;(16)&lt;/DisplayText&gt;&lt;record&gt;&lt;rec-number&gt;1482&lt;/rec-number&gt;&lt;foreign-keys&gt;&lt;key app="EN" db-id="w0dx0xev0xst58ea9t959xdsfss9rz90swve" timestamp="1516195263"&gt;1482&lt;/key&gt;&lt;/foreign-keys&gt;&lt;ref-type name="Journal Article"&gt;17&lt;/ref-type&gt;&lt;contributors&gt;&lt;authors&gt;&lt;author&gt;Siddika, A.&lt;/author&gt;&lt;author&gt;Tolia-Shah, D.&lt;/author&gt;&lt;author&gt;Pearson, T. E.&lt;/author&gt;&lt;author&gt;Richardson, N. G. B.&lt;/author&gt;&lt;author&gt;Ross, A. H. McL&lt;/author&gt;&lt;/authors&gt;&lt;/contributors&gt;&lt;titles&gt;&lt;title&gt;Remote surveillance after colorectal cancer surgery: an effective alternative to standard clinic-based follow-up&lt;/title&gt;&lt;secondary-title&gt;Colorectal Disease&lt;/secondary-title&gt;&lt;/titles&gt;&lt;periodical&gt;&lt;full-title&gt;Colorectal Disease&lt;/full-title&gt;&lt;/periodical&gt;&lt;pages&gt;870-875&lt;/pages&gt;&lt;volume&gt;17&lt;/volume&gt;&lt;number&gt;10&lt;/number&gt;&lt;keywords&gt;&lt;keyword&gt;Colorectal cancer&lt;/keyword&gt;&lt;keyword&gt;follow up&lt;/keyword&gt;&lt;keyword&gt;distance surveillance&lt;/keyword&gt;&lt;keyword&gt;survival&lt;/keyword&gt;&lt;/keywords&gt;&lt;dates&gt;&lt;year&gt;2015&lt;/year&gt;&lt;/dates&gt;&lt;isbn&gt;1463-1318&lt;/isbn&gt;&lt;urls&gt;&lt;related-urls&gt;&lt;url&gt;http://dx.doi.org/10.1111/codi.12970&lt;/url&gt;&lt;/related-urls&gt;&lt;/urls&gt;&lt;electronic-resource-num&gt;10.1111/codi.12970&lt;/electronic-resource-num&gt;&lt;/record&gt;&lt;/Cite&gt;&lt;/EndNote&gt;</w:instrText>
      </w:r>
      <w:r w:rsidR="00A87E6E" w:rsidRPr="007D7091">
        <w:fldChar w:fldCharType="separate"/>
      </w:r>
      <w:r w:rsidR="00A66889">
        <w:rPr>
          <w:noProof/>
        </w:rPr>
        <w:t>(16)</w:t>
      </w:r>
      <w:r w:rsidR="00A87E6E" w:rsidRPr="007D7091">
        <w:fldChar w:fldCharType="end"/>
      </w:r>
      <w:r w:rsidR="00A87E6E" w:rsidRPr="007D7091">
        <w:t xml:space="preserve">, </w:t>
      </w:r>
      <w:r w:rsidR="00A954BC" w:rsidRPr="007D7091">
        <w:t>safe</w:t>
      </w:r>
      <w:r w:rsidR="008C4198">
        <w:t xml:space="preserve"> </w:t>
      </w:r>
      <w:r w:rsidR="00A954BC" w:rsidRPr="007D7091">
        <w:fldChar w:fldCharType="begin">
          <w:fldData xml:space="preserve">PEVuZE5vdGU+PENpdGU+PEF1dGhvcj5Lb2luYmVyZzwvQXV0aG9yPjxZZWFyPjIwMDQ8L1llYXI+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</w:fldData>
        </w:fldChar>
      </w:r>
      <w:r w:rsidR="00A66889">
        <w:instrText xml:space="preserve"> ADDIN EN.CITE </w:instrText>
      </w:r>
      <w:r w:rsidR="00A66889">
        <w:fldChar w:fldCharType="begin">
          <w:fldData xml:space="preserve">PEVuZE5vdGU+PENpdGU+PEF1dGhvcj5Lb2luYmVyZzwvQXV0aG9yPjxZZWFyPjIwMDQ8L1llYXI+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</w:fldData>
        </w:fldChar>
      </w:r>
      <w:r w:rsidR="00A66889">
        <w:instrText xml:space="preserve"> ADDIN EN.CITE.DATA </w:instrText>
      </w:r>
      <w:r w:rsidR="00A66889">
        <w:fldChar w:fldCharType="end"/>
      </w:r>
      <w:r w:rsidR="00A954BC" w:rsidRPr="007D7091">
        <w:fldChar w:fldCharType="separate"/>
      </w:r>
      <w:r w:rsidR="00A66889">
        <w:rPr>
          <w:noProof/>
        </w:rPr>
        <w:t>(15-17, 21, 22)</w:t>
      </w:r>
      <w:r w:rsidR="00A954BC" w:rsidRPr="007D7091">
        <w:fldChar w:fldCharType="end"/>
      </w:r>
      <w:r w:rsidR="00A87E6E" w:rsidRPr="007D7091">
        <w:t xml:space="preserve"> and does not </w:t>
      </w:r>
      <w:r w:rsidR="00D76DC4" w:rsidRPr="007D7091">
        <w:t>lead</w:t>
      </w:r>
      <w:r w:rsidR="00A87E6E" w:rsidRPr="007D7091">
        <w:t xml:space="preserve"> to </w:t>
      </w:r>
      <w:r w:rsidR="00D76DC4" w:rsidRPr="007D7091">
        <w:t xml:space="preserve">an increase in </w:t>
      </w:r>
      <w:r w:rsidR="00A87E6E" w:rsidRPr="007D7091">
        <w:t>use of GP services</w:t>
      </w:r>
      <w:r w:rsidR="008C4198">
        <w:t xml:space="preserve"> </w:t>
      </w:r>
      <w:r w:rsidR="00A87E6E" w:rsidRPr="007D7091">
        <w:fldChar w:fldCharType="begin"/>
      </w:r>
      <w:r w:rsidR="00A66889">
        <w:instrText xml:space="preserve"> ADDIN EN.CITE &lt;EndNote&gt;&lt;Cite&gt;&lt;Author&gt;Chapman&lt;/Author&gt;&lt;Year&gt;2009&lt;/Year&gt;&lt;RecNum&gt;1556&lt;/RecNum&gt;&lt;DisplayText&gt;(18)&lt;/DisplayText&gt;&lt;record&gt;&lt;rec-number&gt;1556&lt;/rec-number&gt;&lt;foreign-keys&gt;&lt;key app="EN" db-id="w0dx0xev0xst58ea9t959xdsfss9rz90swve" timestamp="1516634006"&gt;1556&lt;/key&gt;&lt;/foreign-keys&gt;&lt;ref-type name="Journal Article"&gt;17&lt;/ref-type&gt;&lt;contributors&gt;&lt;authors&gt;&lt;author&gt;Chapman, D.&lt;/author&gt;&lt;author&gt;Cox, E.&lt;/author&gt;&lt;author&gt;Britton, P. D.&lt;/author&gt;&lt;author&gt;Wishart, G. C.&lt;/author&gt;&lt;/authors&gt;&lt;/contributors&gt;&lt;auth-address&gt;Cambridge Breast Unit, Addenbrooke&amp;apos;s Hospital, Cambridge, Cambridgeshire, UK.&lt;/auth-address&gt;&lt;titles&gt;&lt;title&gt;Patient-led breast cancer follow up&lt;/title&gt;&lt;secondary-title&gt;Breast (Edinburgh, Scotland)&lt;/secondary-title&gt;&lt;/titles&gt;&lt;periodical&gt;&lt;full-title&gt;Breast (Edinburgh, Scotland)&lt;/full-title&gt;&lt;/periodical&gt;&lt;pages&gt;100-102&lt;/pages&gt;&lt;volume&gt;18&lt;/volume&gt;&lt;number&gt;2&lt;/number&gt;&lt;keywords&gt;&lt;keyword&gt;Patient Satisfaction*&lt;/keyword&gt;&lt;keyword&gt;Practice Patterns, Physicians&amp;apos;*&lt;/keyword&gt;&lt;keyword&gt;Breast Neoplasms/*therapy&lt;/keyword&gt;&lt;keyword&gt;Family Practice&lt;/keyword&gt;&lt;keyword&gt;Female&lt;/keyword&gt;&lt;keyword&gt;Humans&lt;/keyword&gt;&lt;keyword&gt;Male&lt;/keyword&gt;&lt;keyword&gt;Surveys and Questionnaires&lt;/keyword&gt;&lt;/keywords&gt;&lt;dates&gt;&lt;year&gt;2009&lt;/year&gt;&lt;/dates&gt;&lt;pub-location&gt;Netherlands&lt;/pub-location&gt;&lt;publisher&gt;Elsevier&lt;/publisher&gt;&lt;isbn&gt;1532-3080&lt;/isbn&gt;&lt;accession-num&gt;19233652&lt;/accession-num&gt;&lt;urls&gt;&lt;related-urls&gt;&lt;url&gt;http://search.ebscohost.com/login.aspx?direct=true&amp;amp;db=cmedm&amp;amp;AN=19233652&amp;amp;site=ehost-live&lt;/url&gt;&lt;/related-urls&gt;&lt;/urls&gt;&lt;electronic-resource-num&gt;10.1016/j.breast.2009.01.006&lt;/electronic-resource-num&gt;&lt;remote-database-name&gt;cmedm&lt;/remote-database-name&gt;&lt;remote-database-provider&gt;EBSCOhost&lt;/remote-database-provider&gt;&lt;/record&gt;&lt;/Cite&gt;&lt;/EndNote&gt;</w:instrText>
      </w:r>
      <w:r w:rsidR="00A87E6E" w:rsidRPr="007D7091">
        <w:fldChar w:fldCharType="separate"/>
      </w:r>
      <w:r w:rsidR="00A66889">
        <w:rPr>
          <w:noProof/>
        </w:rPr>
        <w:t>(18)</w:t>
      </w:r>
      <w:r w:rsidR="00A87E6E" w:rsidRPr="007D7091">
        <w:fldChar w:fldCharType="end"/>
      </w:r>
      <w:r w:rsidRPr="007D7091">
        <w:t>. Only a</w:t>
      </w:r>
      <w:r w:rsidR="00A954BC" w:rsidRPr="007D7091">
        <w:t xml:space="preserve"> small number of studies have</w:t>
      </w:r>
      <w:r w:rsidR="00D76DC4" w:rsidRPr="007D7091">
        <w:t xml:space="preserve"> c</w:t>
      </w:r>
      <w:r w:rsidR="00A954BC" w:rsidRPr="007D7091">
        <w:t>onsidered the impact of such models on patient reported o</w:t>
      </w:r>
      <w:r w:rsidR="00DC535E" w:rsidRPr="007D7091">
        <w:t>utcomes</w:t>
      </w:r>
      <w:r w:rsidR="00E5112F" w:rsidRPr="007D7091">
        <w:t>, showing</w:t>
      </w:r>
      <w:r w:rsidR="00DC535E" w:rsidRPr="007D7091">
        <w:t xml:space="preserve"> </w:t>
      </w:r>
      <w:r w:rsidR="00EE2CC1" w:rsidRPr="007D7091">
        <w:t>no detrimental effects</w:t>
      </w:r>
      <w:r w:rsidR="00AC33EF" w:rsidRPr="007D7091">
        <w:t xml:space="preserve"> no</w:t>
      </w:r>
      <w:r w:rsidR="00E93A41" w:rsidRPr="007D7091">
        <w:t>r</w:t>
      </w:r>
      <w:r w:rsidR="00EE2CC1" w:rsidRPr="007D7091">
        <w:t xml:space="preserve"> improvements in</w:t>
      </w:r>
      <w:r w:rsidR="00DC535E" w:rsidRPr="007D7091">
        <w:t xml:space="preserve"> quality of life (QoL)</w:t>
      </w:r>
      <w:r w:rsidR="008C4198">
        <w:t xml:space="preserve"> </w:t>
      </w:r>
      <w:r w:rsidR="00EF5AA0" w:rsidRPr="007D7091">
        <w:fldChar w:fldCharType="begin">
          <w:fldData xml:space="preserve">PEVuZE5vdGU+PENpdGU+PEF1dGhvcj5Ccm93bjwvQXV0aG9yPjxZZWFyPjIwMDI8L1llYXI+PFJl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</w:fldData>
        </w:fldChar>
      </w:r>
      <w:r w:rsidR="00A66889">
        <w:instrText xml:space="preserve"> ADDIN EN.CITE </w:instrText>
      </w:r>
      <w:r w:rsidR="00A66889">
        <w:fldChar w:fldCharType="begin">
          <w:fldData xml:space="preserve">PEVuZE5vdGU+PENpdGU+PEF1dGhvcj5Ccm93bjwvQXV0aG9yPjxZZWFyPjIwMDI8L1llYXI+PFJl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</w:fldData>
        </w:fldChar>
      </w:r>
      <w:r w:rsidR="00A66889">
        <w:instrText xml:space="preserve"> ADDIN EN.CITE.DATA </w:instrText>
      </w:r>
      <w:r w:rsidR="00A66889">
        <w:fldChar w:fldCharType="end"/>
      </w:r>
      <w:r w:rsidR="00EF5AA0" w:rsidRPr="007D7091">
        <w:fldChar w:fldCharType="separate"/>
      </w:r>
      <w:r w:rsidR="00A66889">
        <w:rPr>
          <w:noProof/>
        </w:rPr>
        <w:t>(15, 17, 19)</w:t>
      </w:r>
      <w:r w:rsidR="00EF5AA0" w:rsidRPr="007D7091">
        <w:fldChar w:fldCharType="end"/>
      </w:r>
      <w:r w:rsidR="00EF5AA0" w:rsidRPr="007D7091">
        <w:t xml:space="preserve"> </w:t>
      </w:r>
      <w:r w:rsidR="00AC33EF" w:rsidRPr="007D7091">
        <w:t xml:space="preserve">and no improvements in </w:t>
      </w:r>
      <w:r w:rsidR="00DF7B92" w:rsidRPr="007D7091">
        <w:t xml:space="preserve">psychological </w:t>
      </w:r>
      <w:r w:rsidR="00EF5AA0" w:rsidRPr="007D7091">
        <w:t>wellbeing</w:t>
      </w:r>
      <w:r w:rsidR="00DF7B92" w:rsidRPr="007D7091">
        <w:t xml:space="preserve"> </w:t>
      </w:r>
      <w:r w:rsidR="00DF7B92" w:rsidRPr="007D7091">
        <w:fldChar w:fldCharType="begin">
          <w:fldData xml:space="preserve">PEVuZE5vdGU+PENpdGU+PEF1dGhvcj5Ccm93bjwvQXV0aG9yPjxZZWFyPjIwMDI8L1llYXI+PFJl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</w:fldData>
        </w:fldChar>
      </w:r>
      <w:r w:rsidR="00A66889">
        <w:instrText xml:space="preserve"> ADDIN EN.CITE </w:instrText>
      </w:r>
      <w:r w:rsidR="00A66889">
        <w:fldChar w:fldCharType="begin">
          <w:fldData xml:space="preserve">PEVuZE5vdGU+PENpdGU+PEF1dGhvcj5Ccm93bjwvQXV0aG9yPjxZZWFyPjIwMDI8L1llYXI+PFJl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</w:fldData>
        </w:fldChar>
      </w:r>
      <w:r w:rsidR="00A66889">
        <w:instrText xml:space="preserve"> ADDIN EN.CITE.DATA </w:instrText>
      </w:r>
      <w:r w:rsidR="00A66889">
        <w:fldChar w:fldCharType="end"/>
      </w:r>
      <w:r w:rsidR="00DF7B92" w:rsidRPr="007D7091">
        <w:fldChar w:fldCharType="separate"/>
      </w:r>
      <w:r w:rsidR="00A66889">
        <w:rPr>
          <w:noProof/>
        </w:rPr>
        <w:t>(15, 17, 23)</w:t>
      </w:r>
      <w:r w:rsidR="00DF7B92" w:rsidRPr="007D7091">
        <w:fldChar w:fldCharType="end"/>
      </w:r>
      <w:r w:rsidRPr="007D7091">
        <w:t xml:space="preserve"> </w:t>
      </w:r>
      <w:r w:rsidR="00480611" w:rsidRPr="007D7091">
        <w:t>.</w:t>
      </w:r>
    </w:p>
    <w:p w14:paraId="6C3DC4AA" w14:textId="48E892A5" w:rsidR="00624996" w:rsidRPr="007D7091" w:rsidRDefault="00EF5AA0" w:rsidP="00B85F6D">
      <w:pPr>
        <w:spacing w:line="480" w:lineRule="auto"/>
      </w:pPr>
      <w:r w:rsidRPr="007D7091">
        <w:t xml:space="preserve">This paper reports the evaluation of a service improvement </w:t>
      </w:r>
      <w:r w:rsidR="00A82C55" w:rsidRPr="007D7091">
        <w:t>initi</w:t>
      </w:r>
      <w:r w:rsidR="00533869" w:rsidRPr="007D7091">
        <w:t>ative</w:t>
      </w:r>
      <w:r w:rsidR="00A82C55" w:rsidRPr="007D7091">
        <w:t xml:space="preserve"> </w:t>
      </w:r>
      <w:r w:rsidRPr="007D7091">
        <w:t xml:space="preserve">for men who have completed treatment for prostate cancer (the TrueNTH Supported Self-Management </w:t>
      </w:r>
      <w:r w:rsidRPr="007D7091">
        <w:lastRenderedPageBreak/>
        <w:t xml:space="preserve">and </w:t>
      </w:r>
      <w:r w:rsidR="000502E5" w:rsidRPr="007D7091">
        <w:t>Follow-up</w:t>
      </w:r>
      <w:r w:rsidRPr="007D7091">
        <w:t xml:space="preserve"> Care Programme, henceforth termed the Programme). The Programme is part of a global initiative to improve the survivorship outcomes of men with prostate cancer, funded by The Movember Foundation</w:t>
      </w:r>
      <w:r w:rsidR="008C4198">
        <w:t xml:space="preserve"> </w:t>
      </w:r>
      <w:r w:rsidR="004B5228" w:rsidRPr="007D7091">
        <w:fldChar w:fldCharType="begin"/>
      </w:r>
      <w:r w:rsidR="00A66889">
        <w:instrText xml:space="preserve"> ADDIN EN.CITE &lt;EndNote&gt;&lt;Cite&gt;&lt;Author&gt;The Movember Foundation&lt;/Author&gt;&lt;RecNum&gt;1577&lt;/RecNum&gt;&lt;DisplayText&gt;(24)&lt;/DisplayText&gt;&lt;record&gt;&lt;rec-number&gt;1577&lt;/rec-number&gt;&lt;foreign-keys&gt;&lt;key app="EN" db-id="w0dx0xev0xst58ea9t959xdsfss9rz90swve" timestamp="1521636861"&gt;1577&lt;/key&gt;&lt;/foreign-keys&gt;&lt;ref-type name="Web Page"&gt;12&lt;/ref-type&gt;&lt;contributors&gt;&lt;authors&gt;&lt;author&gt;The Movember Foundation,&lt;/author&gt;&lt;/authors&gt;&lt;/contributors&gt;&lt;titles&gt;&lt;title&gt;Introducing TrueNTH.&lt;/title&gt;&lt;/titles&gt;&lt;volume&gt;2018&lt;/volume&gt;&lt;number&gt;2018-03-03&lt;/number&gt;&lt;dates&gt;&lt;/dates&gt;&lt;urls&gt;&lt;related-urls&gt;&lt;url&gt;https://uk.movember.com/news/7593/introducing-true-nth&lt;/url&gt;&lt;/related-urls&gt;&lt;/urls&gt;&lt;/record&gt;&lt;/Cite&gt;&lt;/EndNote&gt;</w:instrText>
      </w:r>
      <w:r w:rsidR="004B5228" w:rsidRPr="007D7091">
        <w:fldChar w:fldCharType="separate"/>
      </w:r>
      <w:r w:rsidR="00A66889">
        <w:rPr>
          <w:noProof/>
        </w:rPr>
        <w:t>(24)</w:t>
      </w:r>
      <w:r w:rsidR="004B5228" w:rsidRPr="007D7091">
        <w:fldChar w:fldCharType="end"/>
      </w:r>
      <w:r w:rsidRPr="007D7091">
        <w:t xml:space="preserve"> and </w:t>
      </w:r>
      <w:r w:rsidR="00921AE7" w:rsidRPr="007D7091">
        <w:t xml:space="preserve">delivered </w:t>
      </w:r>
      <w:r w:rsidRPr="007D7091">
        <w:t>in the U</w:t>
      </w:r>
      <w:r w:rsidR="003F10C6" w:rsidRPr="007D7091">
        <w:t xml:space="preserve">nited </w:t>
      </w:r>
      <w:r w:rsidRPr="007D7091">
        <w:t>K</w:t>
      </w:r>
      <w:r w:rsidR="003F10C6" w:rsidRPr="007D7091">
        <w:t>ingdom</w:t>
      </w:r>
      <w:r w:rsidRPr="007D7091">
        <w:t xml:space="preserve"> </w:t>
      </w:r>
      <w:r w:rsidR="00CA242A" w:rsidRPr="007D7091">
        <w:t xml:space="preserve">(UK) </w:t>
      </w:r>
      <w:r w:rsidR="00921AE7" w:rsidRPr="007D7091">
        <w:t xml:space="preserve">in partnership with </w:t>
      </w:r>
      <w:r w:rsidRPr="007D7091">
        <w:t>Prostate Cancer UK</w:t>
      </w:r>
      <w:r w:rsidR="008C4198">
        <w:t xml:space="preserve"> </w:t>
      </w:r>
      <w:r w:rsidR="004B5228" w:rsidRPr="007D7091">
        <w:fldChar w:fldCharType="begin"/>
      </w:r>
      <w:r w:rsidR="00A66889">
        <w:instrText xml:space="preserve"> ADDIN EN.CITE &lt;EndNote&gt;&lt;Cite&gt;&lt;Author&gt;Prostate Cancer UK&lt;/Author&gt;&lt;RecNum&gt;1576&lt;/RecNum&gt;&lt;DisplayText&gt;(25)&lt;/DisplayText&gt;&lt;record&gt;&lt;rec-number&gt;1576&lt;/rec-number&gt;&lt;foreign-keys&gt;&lt;key app="EN" db-id="w0dx0xev0xst58ea9t959xdsfss9rz90swve" timestamp="1521636637"&gt;1576&lt;/key&gt;&lt;/foreign-keys&gt;&lt;ref-type name="Web Page"&gt;12&lt;/ref-type&gt;&lt;contributors&gt;&lt;authors&gt;&lt;author&gt;Prostate Cancer UK,&lt;/author&gt;&lt;/authors&gt;&lt;/contributors&gt;&lt;titles&gt;&lt;title&gt;TrueNTH&lt;/title&gt;&lt;/titles&gt;&lt;number&gt;03.03.18&lt;/number&gt;&lt;dates&gt;&lt;/dates&gt;&lt;urls&gt;&lt;related-urls&gt;&lt;url&gt;https://prostatecanceruk.org/for-health-professionals/our-projects/truenth&lt;/url&gt;&lt;/related-urls&gt;&lt;/urls&gt;&lt;/record&gt;&lt;/Cite&gt;&lt;/EndNote&gt;</w:instrText>
      </w:r>
      <w:r w:rsidR="004B5228" w:rsidRPr="007D7091">
        <w:fldChar w:fldCharType="separate"/>
      </w:r>
      <w:r w:rsidR="00A66889">
        <w:rPr>
          <w:noProof/>
        </w:rPr>
        <w:t>(25)</w:t>
      </w:r>
      <w:r w:rsidR="004B5228" w:rsidRPr="007D7091">
        <w:fldChar w:fldCharType="end"/>
      </w:r>
      <w:r w:rsidRPr="007D7091">
        <w:t xml:space="preserve">. The Programme is focussed on providing post treatment </w:t>
      </w:r>
      <w:r w:rsidR="000502E5" w:rsidRPr="007D7091">
        <w:t>follow-up</w:t>
      </w:r>
      <w:r w:rsidRPr="007D7091">
        <w:t xml:space="preserve"> care which is better tailored to men’s needs, which supports them </w:t>
      </w:r>
      <w:r w:rsidR="00DA2E2B" w:rsidRPr="007D7091">
        <w:t>to achieve</w:t>
      </w:r>
      <w:r w:rsidRPr="007D7091">
        <w:t xml:space="preserve"> their personal goals </w:t>
      </w:r>
      <w:r w:rsidR="00FA69E4" w:rsidRPr="007D7091">
        <w:t xml:space="preserve">in </w:t>
      </w:r>
      <w:r w:rsidRPr="007D7091">
        <w:t>relat</w:t>
      </w:r>
      <w:r w:rsidR="00FA69E4" w:rsidRPr="007D7091">
        <w:t>ion</w:t>
      </w:r>
      <w:r w:rsidRPr="007D7091">
        <w:t xml:space="preserve"> to those </w:t>
      </w:r>
      <w:r w:rsidR="003F10C6" w:rsidRPr="007D7091">
        <w:t>needs and is cost-</w:t>
      </w:r>
      <w:r w:rsidRPr="007D7091">
        <w:t xml:space="preserve">effective and scalable. </w:t>
      </w:r>
      <w:r w:rsidR="00AE766E" w:rsidRPr="007D7091">
        <w:t>This</w:t>
      </w:r>
      <w:r w:rsidR="005A1FCF" w:rsidRPr="007D7091">
        <w:t xml:space="preserve"> paper presents </w:t>
      </w:r>
      <w:r w:rsidR="00FA69E4" w:rsidRPr="007D7091">
        <w:t xml:space="preserve">findings that relate to </w:t>
      </w:r>
      <w:r w:rsidR="00AE766E" w:rsidRPr="007D7091">
        <w:t>the impact</w:t>
      </w:r>
      <w:r w:rsidR="005A1FCF" w:rsidRPr="007D7091">
        <w:t xml:space="preserve"> </w:t>
      </w:r>
      <w:r w:rsidR="00AE766E" w:rsidRPr="007D7091">
        <w:t xml:space="preserve">of the Programme </w:t>
      </w:r>
      <w:r w:rsidR="005A1FCF" w:rsidRPr="007D7091">
        <w:t xml:space="preserve">on patient reported </w:t>
      </w:r>
      <w:r w:rsidR="00860742" w:rsidRPr="007D7091">
        <w:t>outcomes including</w:t>
      </w:r>
      <w:r w:rsidR="00533869" w:rsidRPr="007D7091">
        <w:t xml:space="preserve"> </w:t>
      </w:r>
      <w:r w:rsidR="005A1FCF" w:rsidRPr="007D7091">
        <w:t>unmet need</w:t>
      </w:r>
      <w:r w:rsidR="00533869" w:rsidRPr="007D7091">
        <w:t xml:space="preserve">, symptom experience, </w:t>
      </w:r>
      <w:r w:rsidR="005A1FCF" w:rsidRPr="007D7091">
        <w:t>quality of life,</w:t>
      </w:r>
      <w:r w:rsidR="00AE766E" w:rsidRPr="007D7091">
        <w:t xml:space="preserve"> </w:t>
      </w:r>
      <w:r w:rsidR="00533869" w:rsidRPr="007D7091">
        <w:t xml:space="preserve">psychological wellbeing, activation to self-manage, fear of </w:t>
      </w:r>
      <w:r w:rsidR="002A3DCC" w:rsidRPr="007D7091">
        <w:t>recurrence, healthy</w:t>
      </w:r>
      <w:r w:rsidR="00533869" w:rsidRPr="007D7091">
        <w:t xml:space="preserve"> behaviours</w:t>
      </w:r>
      <w:r w:rsidR="00E5112F" w:rsidRPr="007D7091">
        <w:t>,</w:t>
      </w:r>
      <w:r w:rsidR="00533869" w:rsidRPr="007D7091">
        <w:t xml:space="preserve"> </w:t>
      </w:r>
      <w:r w:rsidR="00226D15" w:rsidRPr="007D7091">
        <w:t xml:space="preserve">patient satisfaction with care, </w:t>
      </w:r>
      <w:r w:rsidR="00D70EA2" w:rsidRPr="007D7091">
        <w:t xml:space="preserve">as well as </w:t>
      </w:r>
      <w:r w:rsidR="006A15E2" w:rsidRPr="007D7091">
        <w:t xml:space="preserve">cost. </w:t>
      </w:r>
      <w:r w:rsidR="00CC0CB8" w:rsidRPr="007D7091">
        <w:t xml:space="preserve">The key questions </w:t>
      </w:r>
      <w:r w:rsidR="00DB31FA" w:rsidRPr="007D7091">
        <w:t xml:space="preserve">addressed </w:t>
      </w:r>
      <w:r w:rsidR="00CC0CB8" w:rsidRPr="007D7091">
        <w:t xml:space="preserve">are: i) are patient reported outcomes better for men who are managed through the Programme compared to men in traditional </w:t>
      </w:r>
      <w:r w:rsidR="00DA5DDE" w:rsidRPr="007D7091">
        <w:t>appointment-based follow-</w:t>
      </w:r>
      <w:r w:rsidR="00CC0CB8" w:rsidRPr="007D7091">
        <w:t>up care; ii) are any improved outcomes maintained over time</w:t>
      </w:r>
      <w:r w:rsidR="00DB31FA" w:rsidRPr="007D7091">
        <w:t>;</w:t>
      </w:r>
      <w:r w:rsidR="00CC0CB8" w:rsidRPr="007D7091">
        <w:t xml:space="preserve"> and iii) </w:t>
      </w:r>
      <w:r w:rsidR="001A50EA">
        <w:t>what is the difference in cost between</w:t>
      </w:r>
      <w:r w:rsidR="001A50EA" w:rsidRPr="007D7091">
        <w:t xml:space="preserve"> the </w:t>
      </w:r>
      <w:r w:rsidR="003F5E47">
        <w:t>P</w:t>
      </w:r>
      <w:r w:rsidR="001A50EA" w:rsidRPr="007D7091">
        <w:t xml:space="preserve">rogramme </w:t>
      </w:r>
      <w:r w:rsidR="001A50EA">
        <w:t xml:space="preserve">and </w:t>
      </w:r>
      <w:r w:rsidR="003F5E47" w:rsidRPr="007D7091">
        <w:t>traditional appointment-based follow-up care</w:t>
      </w:r>
      <w:r w:rsidR="00DA5DDE" w:rsidRPr="007D7091">
        <w:t>?</w:t>
      </w:r>
    </w:p>
    <w:p w14:paraId="51453FD1" w14:textId="1CA140D5" w:rsidR="00BD24A9" w:rsidRPr="007D7091" w:rsidRDefault="00355587" w:rsidP="00B85F6D">
      <w:pPr>
        <w:spacing w:line="480" w:lineRule="auto"/>
        <w:rPr>
          <w:b/>
        </w:rPr>
      </w:pPr>
      <w:r>
        <w:rPr>
          <w:b/>
        </w:rPr>
        <w:t>M</w:t>
      </w:r>
      <w:r w:rsidR="00F20886" w:rsidRPr="007D7091">
        <w:rPr>
          <w:b/>
        </w:rPr>
        <w:t>ethods</w:t>
      </w:r>
    </w:p>
    <w:p w14:paraId="68AE173B" w14:textId="15D3283B" w:rsidR="00F20886" w:rsidRPr="007D7091" w:rsidRDefault="00FA69E4" w:rsidP="00B85F6D">
      <w:pPr>
        <w:spacing w:line="480" w:lineRule="auto"/>
      </w:pPr>
      <w:r w:rsidRPr="007D7091">
        <w:t>O</w:t>
      </w:r>
      <w:r w:rsidR="009057AB" w:rsidRPr="007D7091">
        <w:t xml:space="preserve">nly </w:t>
      </w:r>
      <w:r w:rsidR="00F20886" w:rsidRPr="007D7091">
        <w:t>brief description</w:t>
      </w:r>
      <w:r w:rsidR="009057AB" w:rsidRPr="007D7091">
        <w:t xml:space="preserve">s </w:t>
      </w:r>
      <w:r w:rsidR="00190B90" w:rsidRPr="007D7091">
        <w:t xml:space="preserve">of </w:t>
      </w:r>
      <w:r w:rsidR="009057AB" w:rsidRPr="007D7091">
        <w:t>the Programme</w:t>
      </w:r>
      <w:r w:rsidR="00B01BA6" w:rsidRPr="007D7091">
        <w:t xml:space="preserve"> and </w:t>
      </w:r>
      <w:r w:rsidR="009057AB" w:rsidRPr="007D7091">
        <w:t xml:space="preserve">the evaluation </w:t>
      </w:r>
      <w:r w:rsidR="00190B90" w:rsidRPr="007D7091">
        <w:t>methods</w:t>
      </w:r>
      <w:r w:rsidR="00F20886" w:rsidRPr="007D7091">
        <w:t xml:space="preserve"> </w:t>
      </w:r>
      <w:r w:rsidR="009057AB" w:rsidRPr="007D7091">
        <w:t xml:space="preserve">are </w:t>
      </w:r>
      <w:r w:rsidR="00F20886" w:rsidRPr="007D7091">
        <w:t>provided here</w:t>
      </w:r>
      <w:r w:rsidRPr="007D7091">
        <w:t>, further details can be accessed elsewhere</w:t>
      </w:r>
      <w:r w:rsidR="008C4198">
        <w:t xml:space="preserve"> </w:t>
      </w:r>
      <w:r w:rsidR="008D6BEB" w:rsidRPr="007D7091">
        <w:fldChar w:fldCharType="begin">
          <w:fldData xml:space="preserve">PEVuZE5vdGU+PENpdGU+PEF1dGhvcj5GcmFua2xhbmQ8L0F1dGhvcj48WWVhcj4yMDE3PC9ZZWFy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</w:fldData>
        </w:fldChar>
      </w:r>
      <w:r w:rsidR="00A66889">
        <w:instrText xml:space="preserve"> ADDIN EN.CITE </w:instrText>
      </w:r>
      <w:r w:rsidR="00A66889">
        <w:fldChar w:fldCharType="begin">
          <w:fldData xml:space="preserve">PEVuZE5vdGU+PENpdGU+PEF1dGhvcj5GcmFua2xhbmQ8L0F1dGhvcj48WWVhcj4yMDE3PC9ZZWFy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</w:fldData>
        </w:fldChar>
      </w:r>
      <w:r w:rsidR="00A66889">
        <w:instrText xml:space="preserve"> ADDIN EN.CITE.DATA </w:instrText>
      </w:r>
      <w:r w:rsidR="00A66889">
        <w:fldChar w:fldCharType="end"/>
      </w:r>
      <w:r w:rsidR="008D6BEB" w:rsidRPr="007D7091">
        <w:fldChar w:fldCharType="separate"/>
      </w:r>
      <w:r w:rsidR="00A66889">
        <w:rPr>
          <w:noProof/>
        </w:rPr>
        <w:t>(26)</w:t>
      </w:r>
      <w:r w:rsidR="008D6BEB" w:rsidRPr="007D7091">
        <w:fldChar w:fldCharType="end"/>
      </w:r>
      <w:r w:rsidR="00F20886" w:rsidRPr="007D7091">
        <w:t>.</w:t>
      </w:r>
    </w:p>
    <w:p w14:paraId="79BE1842" w14:textId="77777777" w:rsidR="00F212FE" w:rsidRPr="007D7091" w:rsidRDefault="00F212FE" w:rsidP="00B85F6D">
      <w:pPr>
        <w:spacing w:line="480" w:lineRule="auto"/>
        <w:rPr>
          <w:i/>
        </w:rPr>
      </w:pPr>
      <w:r w:rsidRPr="007D7091">
        <w:rPr>
          <w:i/>
        </w:rPr>
        <w:t>Setting</w:t>
      </w:r>
    </w:p>
    <w:p w14:paraId="1068E5BD" w14:textId="5E8DA249" w:rsidR="00CA0ECE" w:rsidRPr="007D7091" w:rsidRDefault="00520C43" w:rsidP="00B85F6D">
      <w:pPr>
        <w:spacing w:line="480" w:lineRule="auto"/>
      </w:pPr>
      <w:r w:rsidRPr="007D7091">
        <w:t xml:space="preserve">The Programme was </w:t>
      </w:r>
      <w:r w:rsidR="005C0659" w:rsidRPr="007D7091">
        <w:t xml:space="preserve">evaluated in four prostate cancer treatment centres in the NHS in England. </w:t>
      </w:r>
      <w:r w:rsidR="00E37403" w:rsidRPr="007D7091">
        <w:t xml:space="preserve">Three of the </w:t>
      </w:r>
      <w:r w:rsidR="005C0659" w:rsidRPr="007D7091">
        <w:t>centres</w:t>
      </w:r>
      <w:r w:rsidR="00E37403" w:rsidRPr="007D7091">
        <w:t xml:space="preserve"> were </w:t>
      </w:r>
      <w:r w:rsidR="00B45799" w:rsidRPr="007D7091">
        <w:t>involved</w:t>
      </w:r>
      <w:r w:rsidR="005C0659" w:rsidRPr="007D7091">
        <w:t xml:space="preserve"> in </w:t>
      </w:r>
      <w:r w:rsidR="00E37403" w:rsidRPr="007D7091">
        <w:t>a</w:t>
      </w:r>
      <w:r w:rsidR="005C0659" w:rsidRPr="007D7091">
        <w:t xml:space="preserve">n expression of interest </w:t>
      </w:r>
      <w:r w:rsidR="003F10C6" w:rsidRPr="007D7091">
        <w:t>process and</w:t>
      </w:r>
      <w:r w:rsidR="00E37403" w:rsidRPr="007D7091">
        <w:t xml:space="preserve"> were selected according to readiness for implementation and to represent providers of </w:t>
      </w:r>
      <w:r w:rsidR="00E37403" w:rsidRPr="007D7091">
        <w:lastRenderedPageBreak/>
        <w:t>urology services in both rural and urban areas. The fourth site had been involved in development and piloting</w:t>
      </w:r>
      <w:r w:rsidR="005C0659" w:rsidRPr="007D7091">
        <w:t xml:space="preserve"> of the </w:t>
      </w:r>
      <w:r w:rsidR="003F10C6" w:rsidRPr="007D7091">
        <w:t>Programme and</w:t>
      </w:r>
      <w:r w:rsidR="00E37403" w:rsidRPr="007D7091">
        <w:t xml:space="preserve"> was included in the evaluation to boost recruitment. </w:t>
      </w:r>
    </w:p>
    <w:p w14:paraId="2D580C7E" w14:textId="77777777" w:rsidR="006C6083" w:rsidRPr="007D7091" w:rsidRDefault="006C6083" w:rsidP="00B85F6D">
      <w:pPr>
        <w:spacing w:line="480" w:lineRule="auto"/>
        <w:rPr>
          <w:i/>
        </w:rPr>
      </w:pPr>
      <w:r w:rsidRPr="007D7091">
        <w:rPr>
          <w:i/>
        </w:rPr>
        <w:t>Study design</w:t>
      </w:r>
    </w:p>
    <w:p w14:paraId="25E40927" w14:textId="680CBC5C" w:rsidR="00D82D26" w:rsidRPr="007D7091" w:rsidRDefault="00F20886" w:rsidP="00B85F6D">
      <w:pPr>
        <w:spacing w:line="480" w:lineRule="auto"/>
      </w:pPr>
      <w:r w:rsidRPr="007D7091">
        <w:t xml:space="preserve">The </w:t>
      </w:r>
      <w:r w:rsidR="00220983" w:rsidRPr="007D7091">
        <w:t>evaluation</w:t>
      </w:r>
      <w:r w:rsidR="00987763" w:rsidRPr="007D7091">
        <w:t xml:space="preserve"> </w:t>
      </w:r>
      <w:r w:rsidR="00B61D80" w:rsidRPr="007D7091">
        <w:t xml:space="preserve">was </w:t>
      </w:r>
      <w:r w:rsidR="0069431D" w:rsidRPr="007D7091">
        <w:t>historically controlled</w:t>
      </w:r>
      <w:r w:rsidRPr="007D7091">
        <w:t>, comparing outcomes for men on the Programme</w:t>
      </w:r>
      <w:r w:rsidR="00111B02" w:rsidRPr="007D7091">
        <w:t xml:space="preserve"> </w:t>
      </w:r>
      <w:r w:rsidRPr="007D7091">
        <w:t xml:space="preserve">with a </w:t>
      </w:r>
      <w:r w:rsidR="00FD7542" w:rsidRPr="007D7091">
        <w:t>comparator group</w:t>
      </w:r>
      <w:r w:rsidRPr="007D7091">
        <w:t xml:space="preserve"> of men </w:t>
      </w:r>
      <w:r w:rsidR="00987763" w:rsidRPr="007D7091">
        <w:t xml:space="preserve">recruited </w:t>
      </w:r>
      <w:r w:rsidR="00FA69E4" w:rsidRPr="007D7091">
        <w:t xml:space="preserve">whilst attending </w:t>
      </w:r>
      <w:r w:rsidR="005F5E7B" w:rsidRPr="007D7091">
        <w:t xml:space="preserve">a </w:t>
      </w:r>
      <w:r w:rsidR="000502E5" w:rsidRPr="007D7091">
        <w:t>follow-up</w:t>
      </w:r>
      <w:r w:rsidRPr="007D7091">
        <w:t xml:space="preserve"> care appointment </w:t>
      </w:r>
      <w:r w:rsidR="00FA69E4" w:rsidRPr="007D7091">
        <w:t xml:space="preserve">in the period </w:t>
      </w:r>
      <w:r w:rsidR="00190B90" w:rsidRPr="007D7091">
        <w:t>prior to the introduction of the Programme</w:t>
      </w:r>
      <w:r w:rsidR="00060069" w:rsidRPr="007D7091">
        <w:t xml:space="preserve">. Outcome was assessed </w:t>
      </w:r>
      <w:r w:rsidR="001B2F56" w:rsidRPr="007D7091">
        <w:t>at four and eight months post-baseline</w:t>
      </w:r>
      <w:r w:rsidR="00FA69E4" w:rsidRPr="007D7091">
        <w:t xml:space="preserve">. </w:t>
      </w:r>
      <w:r w:rsidR="00DC2B8B" w:rsidRPr="007D7091">
        <w:t>An embedded</w:t>
      </w:r>
      <w:r w:rsidR="00B858E7">
        <w:t xml:space="preserve">, within trial </w:t>
      </w:r>
      <w:r w:rsidR="00154454">
        <w:t>cost comparison</w:t>
      </w:r>
      <w:r w:rsidR="00BA0664" w:rsidRPr="007D7091">
        <w:t xml:space="preserve"> </w:t>
      </w:r>
      <w:r w:rsidR="00DC2B8B" w:rsidRPr="007D7091">
        <w:t xml:space="preserve">analysis compared costs </w:t>
      </w:r>
      <w:r w:rsidR="00060069" w:rsidRPr="007D7091">
        <w:t xml:space="preserve">between </w:t>
      </w:r>
      <w:r w:rsidR="00DC2B8B" w:rsidRPr="007D7091">
        <w:t>the two groups</w:t>
      </w:r>
      <w:r w:rsidR="00B858E7">
        <w:t xml:space="preserve"> from a health care provider perspective</w:t>
      </w:r>
      <w:r w:rsidR="00DC2B8B" w:rsidRPr="007D7091">
        <w:t xml:space="preserve">. </w:t>
      </w:r>
      <w:r w:rsidR="00D82D26" w:rsidRPr="007D7091">
        <w:t xml:space="preserve">A concurrent qualitative evaluation of factors that facilitated or inhibited implementation of the Programme </w:t>
      </w:r>
      <w:r w:rsidR="004F140B" w:rsidRPr="007D7091">
        <w:t>will be reported sepa</w:t>
      </w:r>
      <w:r w:rsidR="00FA69E4" w:rsidRPr="007D7091">
        <w:t>rately</w:t>
      </w:r>
      <w:r w:rsidR="00D82D26" w:rsidRPr="007D7091">
        <w:t xml:space="preserve">. </w:t>
      </w:r>
    </w:p>
    <w:p w14:paraId="34D43AAA" w14:textId="77777777" w:rsidR="00903962" w:rsidRPr="007D7091" w:rsidRDefault="00903962" w:rsidP="00B85F6D">
      <w:pPr>
        <w:spacing w:line="480" w:lineRule="auto"/>
        <w:rPr>
          <w:i/>
        </w:rPr>
      </w:pPr>
      <w:r w:rsidRPr="007D7091">
        <w:rPr>
          <w:i/>
        </w:rPr>
        <w:t>Eligibility</w:t>
      </w:r>
    </w:p>
    <w:p w14:paraId="4CDB68BE" w14:textId="2FA716F3" w:rsidR="00903962" w:rsidRPr="007D7091" w:rsidRDefault="00903962" w:rsidP="00B85F6D">
      <w:pPr>
        <w:spacing w:line="480" w:lineRule="auto"/>
      </w:pPr>
      <w:r w:rsidRPr="007D7091">
        <w:t>Men were eligible to take part in the evaluation if: their mode of primary treatment was radical prostatectomy (RP), radiotherapy (RT) or primary androgen deprivation therapy (PADT); they were assessed as suitable for the Programme by their clinical team</w:t>
      </w:r>
      <w:r w:rsidR="006A23D4" w:rsidRPr="007D7091">
        <w:t>, using predefined clinical eligibility criteria</w:t>
      </w:r>
      <w:r w:rsidR="0091022A">
        <w:t xml:space="preserve"> (see Additional File 1</w:t>
      </w:r>
      <w:r w:rsidR="00457875">
        <w:t>);</w:t>
      </w:r>
      <w:r w:rsidRPr="007D7091">
        <w:t xml:space="preserve"> they were within three years of completion of RP or RT</w:t>
      </w:r>
      <w:r w:rsidR="00CA242A" w:rsidRPr="007D7091">
        <w:t>,</w:t>
      </w:r>
      <w:r w:rsidRPr="007D7091">
        <w:t xml:space="preserve"> or within three years of commencement of PADT. Men were assessed for the programme from six weeks post RP or RT, or three months post commencement of PADT, and were reassessed periodically if they did not meet the criteria at their first assessment.</w:t>
      </w:r>
      <w:r w:rsidR="00457875">
        <w:t xml:space="preserve"> Men with metastatic disease who met the clinical eligibility criteria </w:t>
      </w:r>
      <w:r w:rsidR="005220E6">
        <w:t xml:space="preserve">were </w:t>
      </w:r>
      <w:r w:rsidR="00457875">
        <w:t>included in the Programme.</w:t>
      </w:r>
    </w:p>
    <w:p w14:paraId="440E6413" w14:textId="77777777" w:rsidR="00735845" w:rsidRPr="007D7091" w:rsidRDefault="00735845" w:rsidP="00B85F6D">
      <w:pPr>
        <w:spacing w:line="480" w:lineRule="auto"/>
        <w:rPr>
          <w:i/>
        </w:rPr>
      </w:pPr>
      <w:r w:rsidRPr="007D7091">
        <w:rPr>
          <w:i/>
        </w:rPr>
        <w:lastRenderedPageBreak/>
        <w:t>Comparator</w:t>
      </w:r>
    </w:p>
    <w:p w14:paraId="22FCBC5C" w14:textId="54223B2A" w:rsidR="0014360F" w:rsidRDefault="005A2525" w:rsidP="00B85F6D">
      <w:pPr>
        <w:spacing w:line="480" w:lineRule="auto"/>
      </w:pPr>
      <w:r w:rsidRPr="005A2525">
        <w:t>Men in the comparator group were managed according to the follow up care protocol in place at their treatment centre prior to the introduction of the Programme</w:t>
      </w:r>
      <w:r w:rsidR="0014360F">
        <w:t>,</w:t>
      </w:r>
      <w:r w:rsidRPr="005A2525">
        <w:t xml:space="preserve"> and this varied by centre and by treatment group. National guidance informing this did not prescribe intervals of follow up, mode of follow up or professional involved. Consequently, each centre worked to a different frequency of follow up appointments (commonly for RP patients, 3 appointments during the first year, then 6 monthly in year 2 and then annually; RT patients</w:t>
      </w:r>
      <w:r w:rsidR="008A53B0">
        <w:t xml:space="preserve"> commonly</w:t>
      </w:r>
      <w:r w:rsidRPr="005A2525">
        <w:t xml:space="preserve">, 3 appointments during the first year, then annually; and for HT patients </w:t>
      </w:r>
      <w:r w:rsidR="005054B1">
        <w:t xml:space="preserve">commonly </w:t>
      </w:r>
      <w:r w:rsidRPr="005A2525">
        <w:t>between 3 and 6 monthly</w:t>
      </w:r>
      <w:r w:rsidR="008A53B0">
        <w:t xml:space="preserve"> appointments</w:t>
      </w:r>
      <w:r w:rsidRPr="005A2525">
        <w:t>), setting of the appointment (often face-to-face but some telephone appointments for some patients</w:t>
      </w:r>
      <w:r w:rsidR="005054B1">
        <w:t>; all were followed up in secondary care</w:t>
      </w:r>
      <w:r w:rsidRPr="005A2525">
        <w:t>), professional involved (most often a mix of nurse and consultant care), and overall duration of follow-up</w:t>
      </w:r>
      <w:r w:rsidR="008A53B0">
        <w:t xml:space="preserve"> (varying by clinician and centre</w:t>
      </w:r>
      <w:r w:rsidR="005054B1">
        <w:t>,</w:t>
      </w:r>
      <w:r w:rsidR="008A53B0">
        <w:t xml:space="preserve"> between 5 and 15 years)</w:t>
      </w:r>
      <w:r w:rsidRPr="005A2525">
        <w:t xml:space="preserve">.   </w:t>
      </w:r>
    </w:p>
    <w:p w14:paraId="383FECAB" w14:textId="1F17CEF3" w:rsidR="00B01BA6" w:rsidRPr="007D7091" w:rsidRDefault="009057AB" w:rsidP="00B85F6D">
      <w:pPr>
        <w:spacing w:line="480" w:lineRule="auto"/>
        <w:rPr>
          <w:i/>
        </w:rPr>
      </w:pPr>
      <w:r w:rsidRPr="007D7091">
        <w:rPr>
          <w:i/>
        </w:rPr>
        <w:t>The Programme</w:t>
      </w:r>
    </w:p>
    <w:p w14:paraId="7428FD18" w14:textId="36BF4756" w:rsidR="00827C8E" w:rsidRPr="007D7091" w:rsidRDefault="009057AB" w:rsidP="00B85F6D">
      <w:pPr>
        <w:spacing w:line="480" w:lineRule="auto"/>
      </w:pPr>
      <w:r w:rsidRPr="007D7091">
        <w:t xml:space="preserve">The Programme </w:t>
      </w:r>
      <w:r w:rsidR="00024E9D" w:rsidRPr="007D7091">
        <w:t xml:space="preserve">is </w:t>
      </w:r>
      <w:r w:rsidRPr="007D7091">
        <w:t>designed to deliver personalised survivorship care</w:t>
      </w:r>
      <w:r w:rsidR="00024E9D" w:rsidRPr="007D7091">
        <w:t xml:space="preserve"> </w:t>
      </w:r>
      <w:r w:rsidR="00827C8E" w:rsidRPr="007D7091">
        <w:t xml:space="preserve">through remote monitoring and supported self-management. The </w:t>
      </w:r>
      <w:r w:rsidR="00CD2BA4" w:rsidRPr="007D7091">
        <w:t>P</w:t>
      </w:r>
      <w:r w:rsidR="00827C8E" w:rsidRPr="007D7091">
        <w:t xml:space="preserve">rogramme is </w:t>
      </w:r>
      <w:r w:rsidR="00FA69E4" w:rsidRPr="007D7091">
        <w:t xml:space="preserve">managed </w:t>
      </w:r>
      <w:r w:rsidR="00827C8E" w:rsidRPr="007D7091">
        <w:t xml:space="preserve">on </w:t>
      </w:r>
      <w:r w:rsidR="0052009F" w:rsidRPr="007D7091">
        <w:t xml:space="preserve">a </w:t>
      </w:r>
      <w:r w:rsidR="00CD2BA4" w:rsidRPr="007D7091">
        <w:t>day-to-day</w:t>
      </w:r>
      <w:r w:rsidR="00827C8E" w:rsidRPr="007D7091">
        <w:t xml:space="preserve"> basis by a </w:t>
      </w:r>
      <w:r w:rsidR="00CA242A" w:rsidRPr="007D7091">
        <w:t xml:space="preserve">healthcare worker, </w:t>
      </w:r>
      <w:r w:rsidR="00FA69E4" w:rsidRPr="007D7091">
        <w:t>known as a support worker</w:t>
      </w:r>
      <w:r w:rsidR="00CA242A" w:rsidRPr="007D7091">
        <w:t>,</w:t>
      </w:r>
      <w:r w:rsidR="00827C8E" w:rsidRPr="007D7091">
        <w:t xml:space="preserve"> </w:t>
      </w:r>
      <w:r w:rsidR="00CD2BA4" w:rsidRPr="007D7091">
        <w:t xml:space="preserve">who </w:t>
      </w:r>
      <w:r w:rsidR="00FA69E4" w:rsidRPr="007D7091">
        <w:t>acts as</w:t>
      </w:r>
      <w:r w:rsidR="00CD2BA4" w:rsidRPr="007D7091">
        <w:t xml:space="preserve"> the co-ordinator of </w:t>
      </w:r>
      <w:r w:rsidR="0052009F" w:rsidRPr="007D7091">
        <w:t xml:space="preserve">the patient’s </w:t>
      </w:r>
      <w:r w:rsidR="000502E5" w:rsidRPr="007D7091">
        <w:t>follow-up</w:t>
      </w:r>
      <w:r w:rsidR="00CD2BA4" w:rsidRPr="007D7091">
        <w:t xml:space="preserve"> care and </w:t>
      </w:r>
      <w:r w:rsidR="00E5112F" w:rsidRPr="007D7091">
        <w:t xml:space="preserve">as </w:t>
      </w:r>
      <w:r w:rsidR="00827C8E" w:rsidRPr="007D7091">
        <w:t>first point of contact</w:t>
      </w:r>
      <w:r w:rsidR="00CD2BA4" w:rsidRPr="007D7091">
        <w:t xml:space="preserve"> for any problems or queries. </w:t>
      </w:r>
      <w:r w:rsidR="00216DC9" w:rsidRPr="007D7091">
        <w:t>A</w:t>
      </w:r>
      <w:r w:rsidR="00827C8E" w:rsidRPr="007D7091">
        <w:t xml:space="preserve"> uro-oncology Clinical Nurse Specialist (CNS)</w:t>
      </w:r>
      <w:r w:rsidR="00216DC9" w:rsidRPr="007D7091">
        <w:t xml:space="preserve"> oversees this work</w:t>
      </w:r>
      <w:r w:rsidR="004F140B" w:rsidRPr="007D7091">
        <w:t xml:space="preserve">, </w:t>
      </w:r>
      <w:r w:rsidR="00216DC9" w:rsidRPr="007D7091">
        <w:t xml:space="preserve">with </w:t>
      </w:r>
      <w:r w:rsidR="00CA242A" w:rsidRPr="007D7091">
        <w:t xml:space="preserve">overall </w:t>
      </w:r>
      <w:r w:rsidR="00216DC9" w:rsidRPr="007D7091">
        <w:t xml:space="preserve">patient responsibility remaining with the </w:t>
      </w:r>
      <w:r w:rsidR="004F140B" w:rsidRPr="007D7091">
        <w:t xml:space="preserve">supervising </w:t>
      </w:r>
      <w:r w:rsidR="00216DC9" w:rsidRPr="007D7091">
        <w:t>urologist</w:t>
      </w:r>
      <w:r w:rsidR="00DA5DDE" w:rsidRPr="007D7091">
        <w:t>/</w:t>
      </w:r>
      <w:r w:rsidR="004F140B" w:rsidRPr="007D7091">
        <w:t>oncologist</w:t>
      </w:r>
      <w:r w:rsidR="00827C8E" w:rsidRPr="007D7091">
        <w:t xml:space="preserve">. Men’s suitability for the Programme is </w:t>
      </w:r>
      <w:r w:rsidR="004F140B" w:rsidRPr="007D7091">
        <w:t>determined according to agreed</w:t>
      </w:r>
      <w:r w:rsidR="00827C8E" w:rsidRPr="007D7091">
        <w:t xml:space="preserve"> </w:t>
      </w:r>
      <w:r w:rsidR="00C227D1" w:rsidRPr="007D7091">
        <w:t xml:space="preserve">clinical </w:t>
      </w:r>
      <w:r w:rsidR="00827C8E" w:rsidRPr="007D7091">
        <w:t>criteria</w:t>
      </w:r>
      <w:r w:rsidR="0037012A">
        <w:t xml:space="preserve"> (Additional </w:t>
      </w:r>
      <w:r w:rsidR="0037012A">
        <w:lastRenderedPageBreak/>
        <w:t>file 1)</w:t>
      </w:r>
      <w:r w:rsidR="00827C8E" w:rsidRPr="007D7091">
        <w:t xml:space="preserve">. Men on the Programme do not have </w:t>
      </w:r>
      <w:r w:rsidR="00735845" w:rsidRPr="007D7091">
        <w:t xml:space="preserve">scheduled </w:t>
      </w:r>
      <w:r w:rsidR="00B17529" w:rsidRPr="007D7091">
        <w:t xml:space="preserve">urology/oncology </w:t>
      </w:r>
      <w:r w:rsidR="00827C8E" w:rsidRPr="007D7091">
        <w:t xml:space="preserve">follow-up </w:t>
      </w:r>
      <w:r w:rsidR="00E42E94" w:rsidRPr="007D7091">
        <w:t>appointment</w:t>
      </w:r>
      <w:r w:rsidR="00DF31C4" w:rsidRPr="007D7091">
        <w:t>s</w:t>
      </w:r>
      <w:r w:rsidR="00E5112F" w:rsidRPr="007D7091">
        <w:t>;</w:t>
      </w:r>
      <w:r w:rsidR="00CD2BA4" w:rsidRPr="007D7091">
        <w:t xml:space="preserve"> the</w:t>
      </w:r>
      <w:r w:rsidR="00E42E94" w:rsidRPr="007D7091">
        <w:t>ir</w:t>
      </w:r>
      <w:r w:rsidR="00CD2BA4" w:rsidRPr="007D7091">
        <w:t xml:space="preserve"> </w:t>
      </w:r>
      <w:r w:rsidR="000502E5" w:rsidRPr="007D7091">
        <w:t>follow-up</w:t>
      </w:r>
      <w:r w:rsidR="00CD2BA4" w:rsidRPr="007D7091">
        <w:t xml:space="preserve"> care is instead facilitated th</w:t>
      </w:r>
      <w:r w:rsidR="00216DC9" w:rsidRPr="007D7091">
        <w:t>r</w:t>
      </w:r>
      <w:r w:rsidR="00CD2BA4" w:rsidRPr="007D7091">
        <w:t>ough a bespoke Patient Online System</w:t>
      </w:r>
      <w:r w:rsidR="004F140B" w:rsidRPr="007D7091">
        <w:t xml:space="preserve"> (called My Medical Record)</w:t>
      </w:r>
      <w:r w:rsidR="00CD2BA4" w:rsidRPr="007D7091">
        <w:t xml:space="preserve">, </w:t>
      </w:r>
      <w:r w:rsidR="00C75CC9" w:rsidRPr="007D7091">
        <w:t xml:space="preserve">with access for both men and the prostate cancer team. </w:t>
      </w:r>
      <w:r w:rsidR="00827C8E" w:rsidRPr="007D7091">
        <w:t xml:space="preserve">Recurrence of prostate cancer is tracked </w:t>
      </w:r>
      <w:r w:rsidR="00073C76" w:rsidRPr="007D7091">
        <w:t>through periodic</w:t>
      </w:r>
      <w:r w:rsidR="004F140B" w:rsidRPr="007D7091">
        <w:t xml:space="preserve"> blood samples to detect </w:t>
      </w:r>
      <w:r w:rsidR="00827C8E" w:rsidRPr="007D7091">
        <w:t>Prostate Specific Antigen</w:t>
      </w:r>
      <w:r w:rsidR="00C75CC9" w:rsidRPr="007D7091">
        <w:t xml:space="preserve"> (PSA)</w:t>
      </w:r>
      <w:r w:rsidR="00827C8E" w:rsidRPr="007D7091">
        <w:t xml:space="preserve">. </w:t>
      </w:r>
      <w:r w:rsidR="0037012A">
        <w:t xml:space="preserve">For men in the Programme, blood samples are taken at the man’s General Practice or at their hospital phlebotomy service and are transferred to the Online System directly from the pathology laboratory. </w:t>
      </w:r>
      <w:r w:rsidR="00C75CC9" w:rsidRPr="007D7091">
        <w:t>R</w:t>
      </w:r>
      <w:r w:rsidR="00827C8E" w:rsidRPr="007D7091">
        <w:t>esults are</w:t>
      </w:r>
      <w:r w:rsidR="00C75CC9" w:rsidRPr="007D7091">
        <w:t xml:space="preserve"> accessible to the patient through the Online System as soon as they are available, </w:t>
      </w:r>
      <w:r w:rsidR="00E42E94" w:rsidRPr="007D7091">
        <w:t xml:space="preserve">and </w:t>
      </w:r>
      <w:r w:rsidR="00C75CC9" w:rsidRPr="007D7091">
        <w:t xml:space="preserve">they can </w:t>
      </w:r>
      <w:r w:rsidR="00CA242A" w:rsidRPr="007D7091">
        <w:t xml:space="preserve">also </w:t>
      </w:r>
      <w:r w:rsidR="00C75CC9" w:rsidRPr="007D7091">
        <w:t xml:space="preserve">view other personal information such as treatment summaries and care plans, complete a Holistic Needs Assessment known as a Health MOT, or securely message their clinical team. PSA results and completed Health MOTs are </w:t>
      </w:r>
      <w:r w:rsidR="004F140B" w:rsidRPr="007D7091">
        <w:t xml:space="preserve">reviewed </w:t>
      </w:r>
      <w:r w:rsidR="00C75CC9" w:rsidRPr="007D7091">
        <w:t xml:space="preserve">by the team </w:t>
      </w:r>
      <w:r w:rsidR="00827C8E" w:rsidRPr="007D7091">
        <w:t xml:space="preserve">during ‘virtual clinics’, and contact </w:t>
      </w:r>
      <w:r w:rsidR="00C75CC9" w:rsidRPr="007D7091">
        <w:t xml:space="preserve">made with </w:t>
      </w:r>
      <w:r w:rsidR="00C227D1" w:rsidRPr="007D7091">
        <w:t xml:space="preserve">the </w:t>
      </w:r>
      <w:r w:rsidR="001C7FED" w:rsidRPr="007D7091">
        <w:t>ma</w:t>
      </w:r>
      <w:r w:rsidR="00827C8E" w:rsidRPr="007D7091">
        <w:t xml:space="preserve">n </w:t>
      </w:r>
      <w:r w:rsidR="00C227D1" w:rsidRPr="007D7091">
        <w:t xml:space="preserve">if there is any </w:t>
      </w:r>
      <w:r w:rsidR="00827C8E" w:rsidRPr="007D7091">
        <w:t>concern</w:t>
      </w:r>
      <w:r w:rsidRPr="007D7091">
        <w:t xml:space="preserve">. </w:t>
      </w:r>
      <w:r w:rsidR="00C227D1" w:rsidRPr="007D7091">
        <w:t xml:space="preserve">There is a system of rapid re-access to clinic if needed. </w:t>
      </w:r>
      <w:r w:rsidR="00216DC9" w:rsidRPr="007D7091">
        <w:t xml:space="preserve">Systems are in place for men who do not wish to use Information Technology. </w:t>
      </w:r>
      <w:r w:rsidR="00827C8E" w:rsidRPr="007D7091">
        <w:t xml:space="preserve">Men attend a </w:t>
      </w:r>
      <w:r w:rsidR="00860742" w:rsidRPr="007D7091">
        <w:t>four-hour</w:t>
      </w:r>
      <w:r w:rsidR="00827C8E" w:rsidRPr="007D7091">
        <w:t xml:space="preserve"> </w:t>
      </w:r>
      <w:r w:rsidR="00122034">
        <w:t xml:space="preserve">face-to-face group </w:t>
      </w:r>
      <w:r w:rsidR="00827C8E" w:rsidRPr="007D7091">
        <w:t>self-management workshop to prepare them for</w:t>
      </w:r>
      <w:r w:rsidR="00095935" w:rsidRPr="007D7091">
        <w:t xml:space="preserve"> the Programme</w:t>
      </w:r>
      <w:r w:rsidR="00827C8E" w:rsidRPr="007D7091">
        <w:t xml:space="preserve">. The workshop is </w:t>
      </w:r>
      <w:r w:rsidR="00886137">
        <w:t>run</w:t>
      </w:r>
      <w:r w:rsidR="00886137" w:rsidRPr="007D7091">
        <w:t xml:space="preserve"> </w:t>
      </w:r>
      <w:r w:rsidR="00827C8E" w:rsidRPr="007D7091">
        <w:t xml:space="preserve">by the CNS and support worker, and aims to educate men </w:t>
      </w:r>
      <w:r w:rsidR="00CD2BA4" w:rsidRPr="007D7091">
        <w:t xml:space="preserve">about their </w:t>
      </w:r>
      <w:r w:rsidR="000502E5" w:rsidRPr="007D7091">
        <w:t>follow-up</w:t>
      </w:r>
      <w:r w:rsidR="00CD2BA4" w:rsidRPr="007D7091">
        <w:t xml:space="preserve"> care, </w:t>
      </w:r>
      <w:r w:rsidR="004F140B" w:rsidRPr="007D7091">
        <w:t>consequences of treatment</w:t>
      </w:r>
      <w:r w:rsidR="00CD2BA4" w:rsidRPr="007D7091">
        <w:t xml:space="preserve">, </w:t>
      </w:r>
      <w:r w:rsidR="00827C8E" w:rsidRPr="007D7091">
        <w:t>important signs and symptoms of possible recurrence</w:t>
      </w:r>
      <w:r w:rsidR="00CD2BA4" w:rsidRPr="007D7091">
        <w:t xml:space="preserve">, healthy lifestyles and setting </w:t>
      </w:r>
      <w:r w:rsidR="0052009F" w:rsidRPr="007D7091">
        <w:t xml:space="preserve">of </w:t>
      </w:r>
      <w:r w:rsidR="00CD2BA4" w:rsidRPr="007D7091">
        <w:t xml:space="preserve">health and wellbeing goals. </w:t>
      </w:r>
    </w:p>
    <w:p w14:paraId="477AAC69" w14:textId="77777777" w:rsidR="00DC2B8B" w:rsidRPr="007D7091" w:rsidRDefault="00DC2B8B" w:rsidP="00B85F6D">
      <w:pPr>
        <w:spacing w:line="480" w:lineRule="auto"/>
        <w:rPr>
          <w:i/>
        </w:rPr>
      </w:pPr>
      <w:r w:rsidRPr="007D7091">
        <w:rPr>
          <w:i/>
        </w:rPr>
        <w:t>Study integrity</w:t>
      </w:r>
    </w:p>
    <w:p w14:paraId="483508C4" w14:textId="7F2B84EF" w:rsidR="00DC2B8B" w:rsidRPr="007D7091" w:rsidRDefault="00DC2B8B" w:rsidP="00B85F6D">
      <w:pPr>
        <w:spacing w:line="480" w:lineRule="auto"/>
      </w:pPr>
      <w:r w:rsidRPr="007D7091">
        <w:t xml:space="preserve">Ethical approval was granted by </w:t>
      </w:r>
      <w:r w:rsidR="005C65AF" w:rsidRPr="007D7091">
        <w:t xml:space="preserve">the </w:t>
      </w:r>
      <w:r w:rsidR="00853414" w:rsidRPr="007D7091">
        <w:t>National Research Ethics Service, East of England – Cambridge South (reference number 11/EE/1021)</w:t>
      </w:r>
      <w:r w:rsidRPr="007D7091">
        <w:t>.</w:t>
      </w:r>
      <w:r w:rsidR="00853414" w:rsidRPr="007D7091">
        <w:t xml:space="preserve"> </w:t>
      </w:r>
      <w:r w:rsidRPr="007D7091">
        <w:t>Written consent was sought for par</w:t>
      </w:r>
      <w:r w:rsidRPr="007D7091">
        <w:lastRenderedPageBreak/>
        <w:t xml:space="preserve">ticipation in the study, with separate consent for access to medical records. As an evaluation of a service improvement initiative, trial registration was not required. </w:t>
      </w:r>
      <w:r w:rsidR="00341AA2" w:rsidRPr="007D7091">
        <w:t>Reporting of the stu</w:t>
      </w:r>
      <w:r w:rsidR="00173E6C" w:rsidRPr="007D7091">
        <w:t>dy follows appropriate guidance</w:t>
      </w:r>
      <w:r w:rsidR="00A66889">
        <w:t xml:space="preserve"> </w:t>
      </w:r>
      <w:r w:rsidR="008C4198">
        <w:fldChar w:fldCharType="begin">
          <w:fldData xml:space="preserve">PEVuZE5vdGU+PENpdGU+PEF1dGhvcj5EZXMgSmFybGFpczwvQXV0aG9yPjxZZWFyPjIwMDQ8L1ll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</w:fldData>
        </w:fldChar>
      </w:r>
      <w:r w:rsidR="008C4198">
        <w:instrText xml:space="preserve"> ADDIN EN.CITE </w:instrText>
      </w:r>
      <w:r w:rsidR="008C4198">
        <w:fldChar w:fldCharType="begin">
          <w:fldData xml:space="preserve">PEVuZE5vdGU+PENpdGU+PEF1dGhvcj5EZXMgSmFybGFpczwvQXV0aG9yPjxZZWFyPjIwMDQ8L1ll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</w:fldData>
        </w:fldChar>
      </w:r>
      <w:r w:rsidR="008C4198">
        <w:instrText xml:space="preserve"> ADDIN EN.CITE.DATA </w:instrText>
      </w:r>
      <w:r w:rsidR="008C4198">
        <w:fldChar w:fldCharType="end"/>
      </w:r>
      <w:r w:rsidR="008C4198">
        <w:fldChar w:fldCharType="separate"/>
      </w:r>
      <w:r w:rsidR="008C4198">
        <w:rPr>
          <w:noProof/>
        </w:rPr>
        <w:t>(27, 28)</w:t>
      </w:r>
      <w:r w:rsidR="008C4198">
        <w:fldChar w:fldCharType="end"/>
      </w:r>
      <w:r w:rsidR="008C4198">
        <w:t xml:space="preserve">. </w:t>
      </w:r>
    </w:p>
    <w:p w14:paraId="424CEC95" w14:textId="77777777" w:rsidR="00E42119" w:rsidRPr="007D7091" w:rsidRDefault="00E42119" w:rsidP="00B85F6D">
      <w:pPr>
        <w:spacing w:line="480" w:lineRule="auto"/>
        <w:rPr>
          <w:i/>
        </w:rPr>
      </w:pPr>
      <w:r w:rsidRPr="007D7091">
        <w:rPr>
          <w:i/>
        </w:rPr>
        <w:t>Data collection</w:t>
      </w:r>
    </w:p>
    <w:p w14:paraId="7E4B6B2D" w14:textId="09F6DCBF" w:rsidR="008C623B" w:rsidRPr="007D7091" w:rsidRDefault="001B2F56" w:rsidP="00B85F6D">
      <w:pPr>
        <w:spacing w:line="480" w:lineRule="auto"/>
      </w:pPr>
      <w:r w:rsidRPr="007D7091">
        <w:t>Patient reported outcome d</w:t>
      </w:r>
      <w:r w:rsidR="00E42119" w:rsidRPr="007D7091">
        <w:t>ata were collected by postal questionnaire.</w:t>
      </w:r>
      <w:r w:rsidR="00D82D26" w:rsidRPr="007D7091">
        <w:t xml:space="preserve"> </w:t>
      </w:r>
      <w:r w:rsidR="00E8663D" w:rsidRPr="007D7091">
        <w:t>Outcomes were measured using validated instruments where available</w:t>
      </w:r>
      <w:r w:rsidR="005717B9" w:rsidRPr="007D7091">
        <w:t>,</w:t>
      </w:r>
      <w:r w:rsidR="008C623B" w:rsidRPr="007D7091">
        <w:t xml:space="preserve"> details of these are given below. Demographic characteristics were also collected. Medical details, including cancer stage, grade, date of diagnosis and treatment received, were collected from hospital records. </w:t>
      </w:r>
    </w:p>
    <w:p w14:paraId="21D9F90B" w14:textId="4BA300CB" w:rsidR="001B2F56" w:rsidRPr="007D7091" w:rsidRDefault="001B2F56" w:rsidP="00B85F6D">
      <w:pPr>
        <w:spacing w:line="480" w:lineRule="auto"/>
      </w:pPr>
      <w:r w:rsidRPr="007D7091">
        <w:t>Resources related to the provision of the Programme and care of the comparator</w:t>
      </w:r>
      <w:r w:rsidR="00CD1E06" w:rsidRPr="007D7091">
        <w:t xml:space="preserve"> group were collected from the cancer centre </w:t>
      </w:r>
      <w:r w:rsidRPr="007D7091">
        <w:t>teams, databases and finance managers. For the Programme, the clinic</w:t>
      </w:r>
      <w:r w:rsidR="00CD1E06" w:rsidRPr="007D7091">
        <w:t>al teams provided patient-</w:t>
      </w:r>
      <w:r w:rsidRPr="007D7091">
        <w:t xml:space="preserve">level data regarding utilisation of follow-up services (virtual clinic appointments, telephone and electronic correspondence and face-to face appointments), workshop attendance, registration with the Patient Online System and details of other prostate cancer related hospital service use. </w:t>
      </w:r>
      <w:r w:rsidR="00116420" w:rsidRPr="007D7091">
        <w:t>T</w:t>
      </w:r>
      <w:r w:rsidRPr="007D7091">
        <w:t>ime related to Programme provision (</w:t>
      </w:r>
      <w:r w:rsidR="0010197A" w:rsidRPr="007D7091">
        <w:t>such as</w:t>
      </w:r>
      <w:r w:rsidRPr="007D7091">
        <w:t xml:space="preserve"> delivery of the workshop, registration of men on the online portal and conduct of the health needs assessment) was reported </w:t>
      </w:r>
      <w:r w:rsidR="00116420" w:rsidRPr="007D7091">
        <w:t xml:space="preserve">by staff </w:t>
      </w:r>
      <w:r w:rsidRPr="007D7091">
        <w:t xml:space="preserve">for the estimation of costs. Information on the follow-up care of the comparator group was extracted from </w:t>
      </w:r>
      <w:r w:rsidR="00CD1E06" w:rsidRPr="007D7091">
        <w:t>treatment centre</w:t>
      </w:r>
      <w:r w:rsidRPr="007D7091">
        <w:t xml:space="preserve"> databases. Data on wider prostate cancer related </w:t>
      </w:r>
      <w:r w:rsidRPr="007D7091">
        <w:lastRenderedPageBreak/>
        <w:t xml:space="preserve">health service use (primary care, secondary care, allied health professionals and </w:t>
      </w:r>
      <w:r w:rsidR="00CD1E06" w:rsidRPr="007D7091">
        <w:t>community-based</w:t>
      </w:r>
      <w:r w:rsidRPr="007D7091">
        <w:t xml:space="preserve"> care) were collected from both groups via the questionnaire at four and eight months. </w:t>
      </w:r>
    </w:p>
    <w:p w14:paraId="2BF5EC9C" w14:textId="7BC80395" w:rsidR="00E8663D" w:rsidRPr="007D7091" w:rsidRDefault="00E8663D" w:rsidP="00B85F6D">
      <w:pPr>
        <w:spacing w:line="480" w:lineRule="auto"/>
        <w:rPr>
          <w:i/>
        </w:rPr>
      </w:pPr>
      <w:r w:rsidRPr="007D7091">
        <w:rPr>
          <w:i/>
        </w:rPr>
        <w:t xml:space="preserve">Outcome measures </w:t>
      </w:r>
    </w:p>
    <w:p w14:paraId="64DC5846" w14:textId="54406235" w:rsidR="00E8663D" w:rsidRPr="007D7091" w:rsidRDefault="00E8663D" w:rsidP="00B85F6D">
      <w:pPr>
        <w:spacing w:line="480" w:lineRule="auto"/>
        <w:ind w:firstLine="720"/>
        <w:rPr>
          <w:i/>
        </w:rPr>
      </w:pPr>
      <w:r w:rsidRPr="007D7091">
        <w:rPr>
          <w:i/>
        </w:rPr>
        <w:t>Cancer survivors’ unmet needs</w:t>
      </w:r>
    </w:p>
    <w:p w14:paraId="55581BA2" w14:textId="336C12F6" w:rsidR="00600D0D" w:rsidRPr="007D7091" w:rsidRDefault="00E42119" w:rsidP="00B85F6D">
      <w:pPr>
        <w:spacing w:line="480" w:lineRule="auto"/>
      </w:pPr>
      <w:r w:rsidRPr="007D7091">
        <w:t xml:space="preserve">The </w:t>
      </w:r>
      <w:r w:rsidR="00DD7DC3" w:rsidRPr="007D7091">
        <w:t>primary outcome</w:t>
      </w:r>
      <w:r w:rsidR="001D249B" w:rsidRPr="007D7091">
        <w:t xml:space="preserve"> was </w:t>
      </w:r>
      <w:r w:rsidRPr="007D7091">
        <w:t>men’s unmet need</w:t>
      </w:r>
      <w:r w:rsidR="005C65AF" w:rsidRPr="007D7091">
        <w:t>s</w:t>
      </w:r>
      <w:r w:rsidRPr="007D7091">
        <w:t>, as measured by a modified Cancer Survivors’ Unmet Needs Survey</w:t>
      </w:r>
      <w:r w:rsidR="00E9043A" w:rsidRPr="007D7091">
        <w:t xml:space="preserve"> (CaSUN)</w:t>
      </w:r>
      <w:r w:rsidR="00A66889">
        <w:t xml:space="preserve"> </w:t>
      </w:r>
      <w:r w:rsidR="00C227D1" w:rsidRPr="007D7091">
        <w:fldChar w:fldCharType="begin"/>
      </w:r>
      <w:r w:rsidR="00A66889">
        <w:instrText xml:space="preserve"> ADDIN EN.CITE &lt;EndNote&gt;&lt;Cite&gt;&lt;Author&gt;Hodgkinson&lt;/Author&gt;&lt;Year&gt;2007&lt;/Year&gt;&lt;RecNum&gt;835&lt;/RecNum&gt;&lt;DisplayText&gt;(29)&lt;/DisplayText&gt;&lt;record&gt;&lt;rec-number&gt;835&lt;/rec-number&gt;&lt;foreign-keys&gt;&lt;key app="EN" db-id="w0dx0xev0xst58ea9t959xdsfss9rz90swve" timestamp="1467819811"&gt;835&lt;/key&gt;&lt;/foreign-keys&gt;&lt;ref-type name="Journal Article"&gt;17&lt;/ref-type&gt;&lt;contributors&gt;&lt;authors&gt;&lt;author&gt;Hodgkinson, K.&lt;/author&gt;&lt;author&gt;Butow, P.&lt;/author&gt;&lt;author&gt;Hunt, G. E.&lt;/author&gt;&lt;author&gt;Pendlebury, S.&lt;/author&gt;&lt;author&gt;Hobbs, K. M.&lt;/author&gt;&lt;author&gt;Lo, S. K.&lt;/author&gt;&lt;author&gt;Wain, G.&lt;/author&gt;&lt;/authors&gt;&lt;/contributors&gt;&lt;titles&gt;&lt;title&gt;The development and evaluation of a measure to assess cancer survivors&amp;apos; unmet supportive care needs: the CaSUN (Cancer Survivors&amp;apos; Unmet Needs measure)&lt;/title&gt;&lt;secondary-title&gt;Psycho-Oncology&lt;/secondary-title&gt;&lt;/titles&gt;&lt;periodical&gt;&lt;full-title&gt;Psycho-Oncology&lt;/full-title&gt;&lt;/periodical&gt;&lt;pages&gt;796-804&lt;/pages&gt;&lt;volume&gt;16&lt;/volume&gt;&lt;number&gt;9&lt;/number&gt;&lt;keywords&gt;&lt;keyword&gt;cancer survivors&lt;/keyword&gt;&lt;keyword&gt;perceived needs&lt;/keyword&gt;&lt;keyword&gt;psychometrics&lt;/keyword&gt;&lt;keyword&gt;supportive care&lt;/keyword&gt;&lt;/keywords&gt;&lt;dates&gt;&lt;year&gt;2007&lt;/year&gt;&lt;/dates&gt;&lt;publisher&gt;John Wiley &amp;amp; Sons, Ltd.&lt;/publisher&gt;&lt;isbn&gt;1099-1611&lt;/isbn&gt;&lt;urls&gt;&lt;related-urls&gt;&lt;url&gt;http://dx.doi.org/10.1002/pon.1137&lt;/url&gt;&lt;/related-urls&gt;&lt;/urls&gt;&lt;electronic-resource-num&gt;10.1002/pon.1137&lt;/electronic-resource-num&gt;&lt;/record&gt;&lt;/Cite&gt;&lt;/EndNote&gt;</w:instrText>
      </w:r>
      <w:r w:rsidR="00C227D1" w:rsidRPr="007D7091">
        <w:fldChar w:fldCharType="separate"/>
      </w:r>
      <w:r w:rsidR="00A66889">
        <w:rPr>
          <w:noProof/>
        </w:rPr>
        <w:t>(29)</w:t>
      </w:r>
      <w:r w:rsidR="00C227D1" w:rsidRPr="007D7091">
        <w:fldChar w:fldCharType="end"/>
      </w:r>
      <w:r w:rsidRPr="007D7091">
        <w:t xml:space="preserve">. </w:t>
      </w:r>
      <w:r w:rsidR="00600D0D" w:rsidRPr="007D7091">
        <w:t>The CaSUN</w:t>
      </w:r>
      <w:r w:rsidR="00A66889">
        <w:t xml:space="preserve"> </w:t>
      </w:r>
      <w:r w:rsidR="00600D0D" w:rsidRPr="007D7091">
        <w:fldChar w:fldCharType="begin"/>
      </w:r>
      <w:r w:rsidR="00A66889">
        <w:instrText xml:space="preserve"> ADDIN EN.CITE &lt;EndNote&gt;&lt;Cite&gt;&lt;Author&gt;Hodgkinson&lt;/Author&gt;&lt;Year&gt;2007&lt;/Year&gt;&lt;RecNum&gt;835&lt;/RecNum&gt;&lt;DisplayText&gt;(29)&lt;/DisplayText&gt;&lt;record&gt;&lt;rec-number&gt;835&lt;/rec-number&gt;&lt;foreign-keys&gt;&lt;key app="EN" db-id="w0dx0xev0xst58ea9t959xdsfss9rz90swve" timestamp="1467819811"&gt;835&lt;/key&gt;&lt;/foreign-keys&gt;&lt;ref-type name="Journal Article"&gt;17&lt;/ref-type&gt;&lt;contributors&gt;&lt;authors&gt;&lt;author&gt;Hodgkinson, K.&lt;/author&gt;&lt;author&gt;Butow, P.&lt;/author&gt;&lt;author&gt;Hunt, G. E.&lt;/author&gt;&lt;author&gt;Pendlebury, S.&lt;/author&gt;&lt;author&gt;Hobbs, K. M.&lt;/author&gt;&lt;author&gt;Lo, S. K.&lt;/author&gt;&lt;author&gt;Wain, G.&lt;/author&gt;&lt;/authors&gt;&lt;/contributors&gt;&lt;titles&gt;&lt;title&gt;The development and evaluation of a measure to assess cancer survivors&amp;apos; unmet supportive care needs: the CaSUN (Cancer Survivors&amp;apos; Unmet Needs measure)&lt;/title&gt;&lt;secondary-title&gt;Psycho-Oncology&lt;/secondary-title&gt;&lt;/titles&gt;&lt;periodical&gt;&lt;full-title&gt;Psycho-Oncology&lt;/full-title&gt;&lt;/periodical&gt;&lt;pages&gt;796-804&lt;/pages&gt;&lt;volume&gt;16&lt;/volume&gt;&lt;number&gt;9&lt;/number&gt;&lt;keywords&gt;&lt;keyword&gt;cancer survivors&lt;/keyword&gt;&lt;keyword&gt;perceived needs&lt;/keyword&gt;&lt;keyword&gt;psychometrics&lt;/keyword&gt;&lt;keyword&gt;supportive care&lt;/keyword&gt;&lt;/keywords&gt;&lt;dates&gt;&lt;year&gt;2007&lt;/year&gt;&lt;/dates&gt;&lt;publisher&gt;John Wiley &amp;amp; Sons, Ltd.&lt;/publisher&gt;&lt;isbn&gt;1099-1611&lt;/isbn&gt;&lt;urls&gt;&lt;related-urls&gt;&lt;url&gt;http://dx.doi.org/10.1002/pon.1137&lt;/url&gt;&lt;/related-urls&gt;&lt;/urls&gt;&lt;electronic-resource-num&gt;10.1002/pon.1137&lt;/electronic-resource-num&gt;&lt;/record&gt;&lt;/Cite&gt;&lt;/EndNote&gt;</w:instrText>
      </w:r>
      <w:r w:rsidR="00600D0D" w:rsidRPr="007D7091">
        <w:fldChar w:fldCharType="separate"/>
      </w:r>
      <w:r w:rsidR="00A66889">
        <w:rPr>
          <w:noProof/>
        </w:rPr>
        <w:t>(29)</w:t>
      </w:r>
      <w:r w:rsidR="00600D0D" w:rsidRPr="007D7091">
        <w:fldChar w:fldCharType="end"/>
      </w:r>
      <w:r w:rsidR="00600D0D" w:rsidRPr="007D7091">
        <w:t xml:space="preserve"> comprises 35 items within five domains</w:t>
      </w:r>
      <w:r w:rsidR="002F48D4" w:rsidRPr="007D7091">
        <w:t xml:space="preserve">: </w:t>
      </w:r>
      <w:r w:rsidR="00600D0D" w:rsidRPr="007D7091">
        <w:t>existential survivorship</w:t>
      </w:r>
      <w:r w:rsidR="002F48D4" w:rsidRPr="007D7091">
        <w:t xml:space="preserve"> </w:t>
      </w:r>
      <w:r w:rsidR="00D50EA2" w:rsidRPr="007D7091">
        <w:t>(</w:t>
      </w:r>
      <w:r w:rsidR="0010197A" w:rsidRPr="007D7091">
        <w:t>that is</w:t>
      </w:r>
      <w:r w:rsidR="00942498" w:rsidRPr="007D7091">
        <w:t>,</w:t>
      </w:r>
      <w:r w:rsidR="0085747E" w:rsidRPr="007D7091">
        <w:t xml:space="preserve"> </w:t>
      </w:r>
      <w:r w:rsidR="002F48D4" w:rsidRPr="007D7091">
        <w:t>life perspective</w:t>
      </w:r>
      <w:r w:rsidR="00D50EA2" w:rsidRPr="007D7091">
        <w:t>)</w:t>
      </w:r>
      <w:r w:rsidR="00600D0D" w:rsidRPr="007D7091">
        <w:t xml:space="preserve">, comprehensive care, information, quality of life, </w:t>
      </w:r>
      <w:r w:rsidR="00D50EA2" w:rsidRPr="007D7091">
        <w:t xml:space="preserve">and </w:t>
      </w:r>
      <w:r w:rsidR="00600D0D" w:rsidRPr="007D7091">
        <w:t>relationships</w:t>
      </w:r>
      <w:r w:rsidR="001D249B" w:rsidRPr="007D7091">
        <w:t xml:space="preserve">, with an additional six items about positive life changes. </w:t>
      </w:r>
      <w:r w:rsidR="000261CA" w:rsidRPr="007D7091">
        <w:t>T</w:t>
      </w:r>
      <w:r w:rsidR="001D249B" w:rsidRPr="007D7091">
        <w:t>his study has followed others in using a simplified four point response format</w:t>
      </w:r>
      <w:r w:rsidR="00A66889">
        <w:t xml:space="preserve"> </w:t>
      </w:r>
      <w:r w:rsidR="00B349E2" w:rsidRPr="007D7091">
        <w:fldChar w:fldCharType="begin"/>
      </w:r>
      <w:r w:rsidR="00A66889">
        <w:instrText xml:space="preserve"> ADDIN EN.CITE &lt;EndNote&gt;&lt;Cite&gt;&lt;Author&gt;Emery&lt;/Author&gt;&lt;Year&gt;2014&lt;/Year&gt;&lt;RecNum&gt;286&lt;/RecNum&gt;&lt;DisplayText&gt;(30)&lt;/DisplayText&gt;&lt;record&gt;&lt;rec-number&gt;286&lt;/rec-number&gt;&lt;foreign-keys&gt;&lt;key app="EN" db-id="w0dx0xev0xst58ea9t959xdsfss9rz90swve" timestamp="1448279977"&gt;286&lt;/key&gt;&lt;/foreign-keys&gt;&lt;ref-type name="Journal Article"&gt;17&lt;/ref-type&gt;&lt;contributors&gt;&lt;authors&gt;&lt;author&gt;Emery, Jon&lt;/author&gt;&lt;author&gt;Doorey, Juanita&lt;/author&gt;&lt;author&gt;Jefford, Michael&lt;/author&gt;&lt;author&gt;King, Madeleine&lt;/author&gt;&lt;author&gt;Pirotta, Marie&lt;/author&gt;&lt;author&gt;Hayne, Dickon&lt;/author&gt;&lt;author&gt;Martin, Andrew&lt;/author&gt;&lt;author&gt;Trevena, Lyndal&lt;/author&gt;&lt;author&gt;Lim, Tee&lt;/author&gt;&lt;author&gt;Constable, Roger&lt;/author&gt;&lt;author&gt;Hawks, Cynthia&lt;/author&gt;&lt;author&gt;Hyatt, Amelia&lt;/author&gt;&lt;author&gt;Hamid, Akhlil&lt;/author&gt;&lt;author&gt;Violet, John&lt;/author&gt;&lt;author&gt;Gill, Suki&lt;/author&gt;&lt;author&gt;Frydenberg, Mark&lt;/author&gt;&lt;author&gt;Schofield, Penelope&lt;/author&gt;&lt;/authors&gt;&lt;/contributors&gt;&lt;auth-address&gt;General Practice and Primary Health Care Academic Centre, The University of Melbourne, Carlton, Victoria, Australia.&lt;/auth-address&gt;&lt;titles&gt;&lt;title&gt;Protocol for the ProCare Trial: a phase II randomised controlled trial of shared care for follow-up of men with prostate cancer&lt;/title&gt;&lt;secondary-title&gt;BMJ Open&lt;/secondary-title&gt;&lt;/titles&gt;&lt;periodical&gt;&lt;full-title&gt;BMJ Open&lt;/full-title&gt;&lt;/periodical&gt;&lt;pages&gt;e004972-e004972&lt;/pages&gt;&lt;volume&gt;4&lt;/volume&gt;&lt;number&gt;3&lt;/number&gt;&lt;keywords&gt;&lt;keyword&gt;Primary Care&lt;/keyword&gt;&lt;/keywords&gt;&lt;dates&gt;&lt;year&gt;2014&lt;/year&gt;&lt;/dates&gt;&lt;pub-location&gt;England&lt;/pub-location&gt;&lt;publisher&gt;BMJ Publishing Group Ltd&lt;/publisher&gt;&lt;isbn&gt;2044-6055&lt;/isbn&gt;&lt;accession-num&gt;24604487&lt;/accession-num&gt;&lt;urls&gt;&lt;related-urls&gt;&lt;url&gt;http://search.ebscohost.com/login.aspx?direct=true&amp;amp;db=cmedm&amp;amp;AN=24604487&amp;amp;site=ehost-live&lt;/url&gt;&lt;/related-urls&gt;&lt;/urls&gt;&lt;electronic-resource-num&gt;10.1136/bmjopen-2014-004972&lt;/electronic-resource-num&gt;&lt;remote-database-name&gt;cmedm&lt;/remote-database-name&gt;&lt;remote-database-provider&gt;EBSCOhost&lt;/remote-database-provider&gt;&lt;research-notes&gt;PRINTED COPY IN REFERENCE FILE&lt;/research-notes&gt;&lt;/record&gt;&lt;/Cite&gt;&lt;/EndNote&gt;</w:instrText>
      </w:r>
      <w:r w:rsidR="00B349E2" w:rsidRPr="007D7091">
        <w:fldChar w:fldCharType="separate"/>
      </w:r>
      <w:r w:rsidR="00A66889">
        <w:rPr>
          <w:noProof/>
        </w:rPr>
        <w:t>(30)</w:t>
      </w:r>
      <w:r w:rsidR="00B349E2" w:rsidRPr="007D7091">
        <w:fldChar w:fldCharType="end"/>
      </w:r>
      <w:r w:rsidR="002F48D4" w:rsidRPr="007D7091">
        <w:t xml:space="preserve"> of no need, low need, moderate need </w:t>
      </w:r>
      <w:r w:rsidR="000261CA" w:rsidRPr="007D7091">
        <w:t xml:space="preserve">and </w:t>
      </w:r>
      <w:r w:rsidR="002F48D4" w:rsidRPr="007D7091">
        <w:t xml:space="preserve">high need. </w:t>
      </w:r>
      <w:r w:rsidR="00E9043A" w:rsidRPr="007D7091">
        <w:t>The CaSUN</w:t>
      </w:r>
      <w:r w:rsidR="00600D0D" w:rsidRPr="007D7091">
        <w:t xml:space="preserve"> can be scored </w:t>
      </w:r>
      <w:r w:rsidR="001D249B" w:rsidRPr="007D7091">
        <w:t>as</w:t>
      </w:r>
      <w:r w:rsidR="00B349E2" w:rsidRPr="007D7091">
        <w:t xml:space="preserve"> totals of strength of unmet need (</w:t>
      </w:r>
      <w:r w:rsidR="00B45799" w:rsidRPr="007D7091">
        <w:t xml:space="preserve">possible scores of </w:t>
      </w:r>
      <w:r w:rsidR="00B349E2" w:rsidRPr="007D7091">
        <w:t>0 to 140) and number of unmet needs (</w:t>
      </w:r>
      <w:r w:rsidR="00B45799" w:rsidRPr="007D7091">
        <w:t xml:space="preserve">possible scores of </w:t>
      </w:r>
      <w:r w:rsidR="00B349E2" w:rsidRPr="007D7091">
        <w:t>0-35)</w:t>
      </w:r>
      <w:r w:rsidR="007C2B53" w:rsidRPr="007D7091">
        <w:t>,</w:t>
      </w:r>
      <w:r w:rsidR="00600D0D" w:rsidRPr="007D7091">
        <w:t xml:space="preserve"> or for each of the five </w:t>
      </w:r>
      <w:r w:rsidR="00D03C8A" w:rsidRPr="007D7091">
        <w:t>domains separately.</w:t>
      </w:r>
      <w:r w:rsidR="00B349E2" w:rsidRPr="007D7091">
        <w:t xml:space="preserve"> The </w:t>
      </w:r>
      <w:r w:rsidR="00BF298F" w:rsidRPr="007D7091">
        <w:t>range of attainable</w:t>
      </w:r>
      <w:r w:rsidR="00B349E2" w:rsidRPr="007D7091">
        <w:t xml:space="preserve"> values for</w:t>
      </w:r>
      <w:r w:rsidR="009A0747" w:rsidRPr="007D7091">
        <w:t xml:space="preserve"> each </w:t>
      </w:r>
      <w:r w:rsidR="00B349E2" w:rsidRPr="007D7091">
        <w:t>domain</w:t>
      </w:r>
      <w:r w:rsidR="00BF298F" w:rsidRPr="007D7091">
        <w:t xml:space="preserve"> subscale</w:t>
      </w:r>
      <w:r w:rsidR="00B349E2" w:rsidRPr="007D7091">
        <w:t xml:space="preserve"> are provided</w:t>
      </w:r>
      <w:r w:rsidR="00494406">
        <w:t xml:space="preserve"> within the table of results</w:t>
      </w:r>
      <w:r w:rsidR="00B349E2" w:rsidRPr="007D7091">
        <w:t xml:space="preserve">. </w:t>
      </w:r>
      <w:r w:rsidR="007C2B53" w:rsidRPr="007D7091">
        <w:t xml:space="preserve">Higher scores indicate more need. </w:t>
      </w:r>
    </w:p>
    <w:p w14:paraId="6D4F20EA" w14:textId="6368AFF7" w:rsidR="00E8663D" w:rsidRPr="007D7091" w:rsidRDefault="00CD02EA" w:rsidP="00B85F6D">
      <w:pPr>
        <w:spacing w:line="480" w:lineRule="auto"/>
        <w:ind w:firstLine="720"/>
        <w:rPr>
          <w:i/>
        </w:rPr>
      </w:pPr>
      <w:r w:rsidRPr="007D7091">
        <w:rPr>
          <w:i/>
        </w:rPr>
        <w:t>Treatment side effects</w:t>
      </w:r>
    </w:p>
    <w:p w14:paraId="42338BB2" w14:textId="34AFEE7B" w:rsidR="00CD02EA" w:rsidRPr="007D7091" w:rsidRDefault="00CD02EA" w:rsidP="00B85F6D">
      <w:pPr>
        <w:spacing w:line="480" w:lineRule="auto"/>
      </w:pPr>
      <w:r w:rsidRPr="007D7091">
        <w:t>The Expanded Prostate Cancer Index Composite Short Form</w:t>
      </w:r>
      <w:r w:rsidR="00A66889">
        <w:t xml:space="preserve"> </w:t>
      </w:r>
      <w:r w:rsidRPr="007D7091">
        <w:fldChar w:fldCharType="begin"/>
      </w:r>
      <w:r w:rsidR="003A5B78">
        <w:instrText xml:space="preserve"> ADDIN EN.CITE &lt;EndNote&gt;&lt;Cite&gt;&lt;Author&gt;Wei&lt;/Author&gt;&lt;Year&gt;2000&lt;/Year&gt;&lt;RecNum&gt;832&lt;/RecNum&gt;&lt;DisplayText&gt;(31)&lt;/DisplayText&gt;&lt;record&gt;&lt;rec-number&gt;832&lt;/rec-number&gt;&lt;foreign-keys&gt;&lt;key app="EN" db-id="w0dx0xev0xst58ea9t959xdsfss9rz90swve" timestamp="1467725112"&gt;832&lt;/key&gt;&lt;/foreign-keys&gt;&lt;ref-type name="Journal Article"&gt;17&lt;/ref-type&gt;&lt;contributors&gt;&lt;authors&gt;&lt;author&gt;Wei, J. T.&lt;/author&gt;&lt;author&gt;Dunn, R. L.&lt;/author&gt;&lt;author&gt;Litwin, M. S.&lt;/author&gt;&lt;author&gt;Sandler, H. M.&lt;/author&gt;&lt;author&gt;Sanda, M. G.&lt;/author&gt;&lt;/authors&gt;&lt;/contributors&gt;&lt;auth-address&gt;Veterans Affairs Center for Practice Management and Outcomes Research, Ann Arbor, Michigan, USA.&lt;/auth-address&gt;&lt;titles&gt;&lt;title&gt;Development and validation of the expanded prostate cancer index composite (EPIC) for comprehensive assessment of health-related quality of life in men with prostate cancer&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899-905&lt;/pages&gt;&lt;volume&gt;56&lt;/volume&gt;&lt;number&gt;6&lt;/number&gt;&lt;edition&gt;2000/01/11&lt;/edition&gt;&lt;keywords&gt;&lt;keyword&gt;Aged&lt;/keyword&gt;&lt;keyword&gt;Brachytherapy&lt;/keyword&gt;&lt;keyword&gt;Cohort Studies&lt;/keyword&gt;&lt;keyword&gt;Factor Analysis, Statistical&lt;/keyword&gt;&lt;keyword&gt;*Health Status Indicators&lt;/keyword&gt;&lt;keyword&gt;Humans&lt;/keyword&gt;&lt;keyword&gt;Male&lt;/keyword&gt;&lt;keyword&gt;Middle Aged&lt;/keyword&gt;&lt;keyword&gt;Prostatectomy&lt;/keyword&gt;&lt;keyword&gt;Prostatic Neoplasms/*diagnosis/psychology/therapy&lt;/keyword&gt;&lt;keyword&gt;*Quality of Life&lt;/keyword&gt;&lt;keyword&gt;Radiotherapy, Adjuvant&lt;/keyword&gt;&lt;keyword&gt;Radiotherapy, Conformal&lt;/keyword&gt;&lt;keyword&gt;Reproducibility of Results&lt;/keyword&gt;&lt;keyword&gt;Sampling Studies&lt;/keyword&gt;&lt;/keywords&gt;&lt;dates&gt;&lt;year&gt;2000&lt;/year&gt;&lt;pub-dates&gt;&lt;date&gt;Dec 20&lt;/date&gt;&lt;/pub-dates&gt;&lt;/dates&gt;&lt;isbn&gt;0090-4295&lt;/isbn&gt;&lt;accession-num&gt;11113727&lt;/accession-num&gt;&lt;urls&gt;&lt;/urls&gt;&lt;remote-database-provider&gt;NLM&lt;/remote-database-provider&gt;&lt;language&gt;eng&lt;/language&gt;&lt;/record&gt;&lt;/Cite&gt;&lt;/EndNote&gt;</w:instrText>
      </w:r>
      <w:r w:rsidRPr="007D7091">
        <w:fldChar w:fldCharType="separate"/>
      </w:r>
      <w:r w:rsidR="003A5B78">
        <w:rPr>
          <w:noProof/>
        </w:rPr>
        <w:t>(31)</w:t>
      </w:r>
      <w:r w:rsidRPr="007D7091">
        <w:fldChar w:fldCharType="end"/>
      </w:r>
      <w:r w:rsidRPr="007D7091">
        <w:t xml:space="preserve"> (EPIC</w:t>
      </w:r>
      <w:r w:rsidR="009A0747" w:rsidRPr="007D7091">
        <w:t>-26</w:t>
      </w:r>
      <w:r w:rsidRPr="007D7091">
        <w:t>) was used to measure prostate cancer treatment related symptom and bother. The EPIC</w:t>
      </w:r>
      <w:r w:rsidR="009A0747" w:rsidRPr="007D7091">
        <w:t>-26</w:t>
      </w:r>
      <w:r w:rsidRPr="007D7091">
        <w:t xml:space="preserve"> comprises </w:t>
      </w:r>
      <w:r w:rsidR="00536EB9" w:rsidRPr="007D7091">
        <w:t>five</w:t>
      </w:r>
      <w:r w:rsidRPr="007D7091">
        <w:t xml:space="preserve"> subscales </w:t>
      </w:r>
      <w:r w:rsidR="00536EB9" w:rsidRPr="007D7091">
        <w:t xml:space="preserve">of </w:t>
      </w:r>
      <w:r w:rsidRPr="007D7091">
        <w:t>urinary</w:t>
      </w:r>
      <w:r w:rsidR="00536EB9" w:rsidRPr="007D7091">
        <w:t xml:space="preserve"> incontinence, urinary irritative/obstructive</w:t>
      </w:r>
      <w:r w:rsidRPr="007D7091">
        <w:t>, bowel, sexual</w:t>
      </w:r>
      <w:r w:rsidR="009A0747" w:rsidRPr="007D7091">
        <w:t>,</w:t>
      </w:r>
      <w:r w:rsidRPr="007D7091">
        <w:t xml:space="preserve"> and hormonal symptoms and bother. Each</w:t>
      </w:r>
      <w:r w:rsidR="00D4742F" w:rsidRPr="007D7091">
        <w:t xml:space="preserve"> subscale is scored from 0 to 100</w:t>
      </w:r>
      <w:r w:rsidRPr="007D7091">
        <w:t>, with higher scores indicating better function.</w:t>
      </w:r>
    </w:p>
    <w:p w14:paraId="39617281" w14:textId="7FE34AED" w:rsidR="00E8663D" w:rsidRPr="007D7091" w:rsidRDefault="00D4742F" w:rsidP="00B85F6D">
      <w:pPr>
        <w:spacing w:line="480" w:lineRule="auto"/>
        <w:ind w:firstLine="720"/>
        <w:rPr>
          <w:i/>
        </w:rPr>
      </w:pPr>
      <w:r w:rsidRPr="007D7091">
        <w:rPr>
          <w:i/>
        </w:rPr>
        <w:lastRenderedPageBreak/>
        <w:t>C</w:t>
      </w:r>
      <w:r w:rsidR="00CD02EA" w:rsidRPr="007D7091">
        <w:rPr>
          <w:i/>
        </w:rPr>
        <w:t>ancer specific quality of life</w:t>
      </w:r>
      <w:r w:rsidR="00E8663D" w:rsidRPr="007D7091">
        <w:rPr>
          <w:i/>
        </w:rPr>
        <w:t xml:space="preserve"> </w:t>
      </w:r>
    </w:p>
    <w:p w14:paraId="4DBE615B" w14:textId="66AF585E" w:rsidR="00D4742F" w:rsidRPr="007D7091" w:rsidRDefault="00D4742F" w:rsidP="00B85F6D">
      <w:pPr>
        <w:spacing w:line="480" w:lineRule="auto"/>
      </w:pPr>
      <w:r w:rsidRPr="007D7091">
        <w:t>Cancer specific quality of life was measured using the Functional Assessment of Cancer Therapy Scale</w:t>
      </w:r>
      <w:r w:rsidR="00916B33" w:rsidRPr="007D7091">
        <w:t xml:space="preserve"> (FACT</w:t>
      </w:r>
      <w:r w:rsidR="009A0747" w:rsidRPr="007D7091">
        <w:t>-</w:t>
      </w:r>
      <w:r w:rsidR="00916B33" w:rsidRPr="007D7091">
        <w:t>G)</w:t>
      </w:r>
      <w:r w:rsidR="00A66889">
        <w:t xml:space="preserve"> </w:t>
      </w:r>
      <w:r w:rsidRPr="007D7091">
        <w:fldChar w:fldCharType="begin"/>
      </w:r>
      <w:r w:rsidR="003A5B78">
        <w:instrText xml:space="preserve"> ADDIN EN.CITE &lt;EndNote&gt;&lt;Cite&gt;&lt;Author&gt;Cella&lt;/Author&gt;&lt;Year&gt;1993&lt;/Year&gt;&lt;RecNum&gt;834&lt;/RecNum&gt;&lt;DisplayText&gt;(32)&lt;/DisplayText&gt;&lt;record&gt;&lt;rec-number&gt;834&lt;/rec-number&gt;&lt;foreign-keys&gt;&lt;key app="EN" db-id="w0dx0xev0xst58ea9t959xdsfss9rz90swve" timestamp="1467725451"&gt;834&lt;/key&gt;&lt;/foreign-keys&gt;&lt;ref-type name="Journal Article"&gt;17&lt;/ref-type&gt;&lt;contributors&gt;&lt;authors&gt;&lt;author&gt;Cella, D F&lt;/author&gt;&lt;author&gt;Tulsky, D S&lt;/author&gt;&lt;author&gt;Gray, G&lt;/author&gt;&lt;author&gt;Sarafian, B&lt;/author&gt;&lt;author&gt;Linn, E&lt;/author&gt;&lt;author&gt;Bonomi, A&lt;/author&gt;&lt;author&gt;Silberman, M&lt;/author&gt;&lt;author&gt;Yellen, S B&lt;/author&gt;&lt;author&gt;Winicour, P&lt;/author&gt;&lt;author&gt;Brannon, J&lt;/author&gt;&lt;/authors&gt;&lt;/contributors&gt;&lt;titles&gt;&lt;title&gt;The Functional Assessment of Cancer Therapy scale: development and validation of the general measure&lt;/title&gt;&lt;secondary-title&gt;Journal of Clinical Oncology&lt;/secondary-title&gt;&lt;/titles&gt;&lt;periodical&gt;&lt;full-title&gt;Journal of Clinical Oncology&lt;/full-title&gt;&lt;/periodical&gt;&lt;pages&gt;570-9&lt;/pages&gt;&lt;volume&gt;11&lt;/volume&gt;&lt;number&gt;3&lt;/number&gt;&lt;dates&gt;&lt;year&gt;1993&lt;/year&gt;&lt;pub-dates&gt;&lt;date&gt;March 1, 1993&lt;/date&gt;&lt;/pub-dates&gt;&lt;/dates&gt;&lt;urls&gt;&lt;related-urls&gt;&lt;url&gt;http://jco.ascopubs.org/content/11/3/570.abstract&lt;/url&gt;&lt;/related-urls&gt;&lt;/urls&gt;&lt;/record&gt;&lt;/Cite&gt;&lt;/EndNote&gt;</w:instrText>
      </w:r>
      <w:r w:rsidRPr="007D7091">
        <w:fldChar w:fldCharType="separate"/>
      </w:r>
      <w:r w:rsidR="003A5B78">
        <w:rPr>
          <w:noProof/>
        </w:rPr>
        <w:t>(32)</w:t>
      </w:r>
      <w:r w:rsidRPr="007D7091">
        <w:fldChar w:fldCharType="end"/>
      </w:r>
      <w:r w:rsidRPr="007D7091">
        <w:t>, which comprises physical, emotional, social and functional subscales</w:t>
      </w:r>
      <w:r w:rsidR="00536EB9" w:rsidRPr="007D7091">
        <w:t>, to calculate subscale scores and a total score</w:t>
      </w:r>
      <w:r w:rsidR="007C2B53" w:rsidRPr="007D7091">
        <w:t xml:space="preserve"> (0 to 108)</w:t>
      </w:r>
      <w:r w:rsidR="00536EB9" w:rsidRPr="007D7091">
        <w:t xml:space="preserve">. </w:t>
      </w:r>
      <w:r w:rsidRPr="007D7091">
        <w:t>Higher scores indicate better functioning</w:t>
      </w:r>
      <w:r w:rsidR="007C2B53" w:rsidRPr="007D7091">
        <w:t xml:space="preserve">. Possible </w:t>
      </w:r>
      <w:r w:rsidR="00494406">
        <w:t>subscale scores are provided within the table of results</w:t>
      </w:r>
      <w:r w:rsidRPr="007D7091">
        <w:t xml:space="preserve">. </w:t>
      </w:r>
    </w:p>
    <w:p w14:paraId="4767B970" w14:textId="0A77BB17" w:rsidR="00E8663D" w:rsidRPr="007D7091" w:rsidRDefault="00D4742F" w:rsidP="00B85F6D">
      <w:pPr>
        <w:spacing w:line="480" w:lineRule="auto"/>
        <w:ind w:left="720"/>
        <w:rPr>
          <w:i/>
        </w:rPr>
      </w:pPr>
      <w:r w:rsidRPr="007D7091">
        <w:rPr>
          <w:i/>
        </w:rPr>
        <w:t>Psychological wellbeing</w:t>
      </w:r>
    </w:p>
    <w:p w14:paraId="2E511B47" w14:textId="32832AA0" w:rsidR="00D4742F" w:rsidRPr="007D7091" w:rsidRDefault="00D4742F" w:rsidP="00B85F6D">
      <w:pPr>
        <w:spacing w:line="480" w:lineRule="auto"/>
      </w:pPr>
      <w:r w:rsidRPr="007D7091">
        <w:t>The General Health Questionnaire (GHQ</w:t>
      </w:r>
      <w:r w:rsidR="00F464FC" w:rsidRPr="007D7091">
        <w:t>-</w:t>
      </w:r>
      <w:r w:rsidRPr="007D7091">
        <w:t>12)</w:t>
      </w:r>
      <w:r w:rsidR="00A66889">
        <w:t xml:space="preserve"> </w:t>
      </w:r>
      <w:r w:rsidRPr="007D7091">
        <w:fldChar w:fldCharType="begin"/>
      </w:r>
      <w:r w:rsidR="003A5B78">
        <w:instrText xml:space="preserve"> ADDIN EN.CITE &lt;EndNote&gt;&lt;Cite&gt;&lt;Author&gt;Vieweg&lt;/Author&gt;&lt;Year&gt;1983&lt;/Year&gt;&lt;RecNum&gt;836&lt;/RecNum&gt;&lt;DisplayText&gt;(33)&lt;/DisplayText&gt;&lt;record&gt;&lt;rec-number&gt;836&lt;/rec-number&gt;&lt;foreign-keys&gt;&lt;key app="EN" db-id="w0dx0xev0xst58ea9t959xdsfss9rz90swve" timestamp="1467820920"&gt;836&lt;/key&gt;&lt;/foreign-keys&gt;&lt;ref-type name="Journal Article"&gt;17&lt;/ref-type&gt;&lt;contributors&gt;&lt;authors&gt;&lt;author&gt;Vieweg, Bruce W.&lt;/author&gt;&lt;author&gt;Hedlund, James L.&lt;/author&gt;&lt;/authors&gt;&lt;/contributors&gt;&lt;titles&gt;&lt;title&gt;The General Health Questionnaire (GHQ): A comprehensive review&lt;/title&gt;&lt;secondary-title&gt;Journal of Operational Psychiatry&lt;/secondary-title&gt;&lt;/titles&gt;&lt;periodical&gt;&lt;full-title&gt;Journal of Operational Psychiatry&lt;/full-title&gt;&lt;/periodical&gt;&lt;pages&gt;74-81&lt;/pages&gt;&lt;volume&gt;14&lt;/volume&gt;&lt;number&gt;2&lt;/number&gt;&lt;keywords&gt;&lt;keyword&gt;*Health&lt;/keyword&gt;&lt;keyword&gt;*Literature Review&lt;/keyword&gt;&lt;keyword&gt;*Questionnaires&lt;/keyword&gt;&lt;keyword&gt;*Test Construction&lt;/keyword&gt;&lt;keyword&gt;Medical Patients&lt;/keyword&gt;&lt;keyword&gt;Professional Consultation&lt;/keyword&gt;&lt;keyword&gt;Psychiatry&lt;/keyword&gt;&lt;keyword&gt;Test Reliability&lt;/keyword&gt;&lt;keyword&gt;Test Validity&lt;/keyword&gt;&lt;/keywords&gt;&lt;dates&gt;&lt;year&gt;1983&lt;/year&gt;&lt;/dates&gt;&lt;pub-location&gt;US&lt;/pub-location&gt;&lt;publisher&gt;Department of Psychiatry, University of Missouri-Columbia&lt;/publisher&gt;&lt;isbn&gt;0047-2638(Print)&lt;/isbn&gt;&lt;urls&gt;&lt;/urls&gt;&lt;/record&gt;&lt;/Cite&gt;&lt;/EndNote&gt;</w:instrText>
      </w:r>
      <w:r w:rsidRPr="007D7091">
        <w:fldChar w:fldCharType="separate"/>
      </w:r>
      <w:r w:rsidR="003A5B78">
        <w:rPr>
          <w:noProof/>
        </w:rPr>
        <w:t>(33)</w:t>
      </w:r>
      <w:r w:rsidRPr="007D7091">
        <w:fldChar w:fldCharType="end"/>
      </w:r>
      <w:r w:rsidRPr="007D7091">
        <w:t xml:space="preserve"> measures </w:t>
      </w:r>
      <w:r w:rsidR="00536EB9" w:rsidRPr="007D7091">
        <w:t>current mental health</w:t>
      </w:r>
      <w:r w:rsidRPr="007D7091">
        <w:t xml:space="preserve">. The measure has </w:t>
      </w:r>
      <w:r w:rsidR="00536EB9" w:rsidRPr="007D7091">
        <w:t>t</w:t>
      </w:r>
      <w:r w:rsidRPr="007D7091">
        <w:t xml:space="preserve">wo scoring methods: the </w:t>
      </w:r>
      <w:r w:rsidR="0089227E" w:rsidRPr="007D7091">
        <w:t xml:space="preserve">0111 giving a maximum </w:t>
      </w:r>
      <w:r w:rsidR="00536EB9" w:rsidRPr="007D7091">
        <w:t xml:space="preserve">total </w:t>
      </w:r>
      <w:r w:rsidR="0089227E" w:rsidRPr="007D7091">
        <w:t>score of 12 and the 0123 method a maximum</w:t>
      </w:r>
      <w:r w:rsidR="00536EB9" w:rsidRPr="007D7091">
        <w:t xml:space="preserve"> total</w:t>
      </w:r>
      <w:r w:rsidR="0089227E" w:rsidRPr="007D7091">
        <w:t xml:space="preserve"> score of 36. A higher score indicates worse </w:t>
      </w:r>
      <w:r w:rsidR="00536EB9" w:rsidRPr="007D7091">
        <w:t>mental health</w:t>
      </w:r>
      <w:r w:rsidR="0089227E" w:rsidRPr="007D7091">
        <w:t>.</w:t>
      </w:r>
    </w:p>
    <w:p w14:paraId="0380A40B" w14:textId="643CEB6B" w:rsidR="00E8663D" w:rsidRPr="007D7091" w:rsidRDefault="0089227E" w:rsidP="00B85F6D">
      <w:pPr>
        <w:spacing w:line="480" w:lineRule="auto"/>
        <w:ind w:firstLine="720"/>
        <w:rPr>
          <w:i/>
        </w:rPr>
      </w:pPr>
      <w:r w:rsidRPr="007D7091">
        <w:rPr>
          <w:i/>
        </w:rPr>
        <w:t>F</w:t>
      </w:r>
      <w:r w:rsidR="00E8663D" w:rsidRPr="007D7091">
        <w:rPr>
          <w:i/>
        </w:rPr>
        <w:t xml:space="preserve">ear of </w:t>
      </w:r>
      <w:r w:rsidRPr="007D7091">
        <w:rPr>
          <w:i/>
        </w:rPr>
        <w:t>cancer recurrence</w:t>
      </w:r>
    </w:p>
    <w:p w14:paraId="4E37ACF0" w14:textId="29C44C1C" w:rsidR="0089227E" w:rsidRPr="007D7091" w:rsidRDefault="0089227E" w:rsidP="00B85F6D">
      <w:pPr>
        <w:spacing w:line="480" w:lineRule="auto"/>
      </w:pPr>
      <w:r w:rsidRPr="007D7091">
        <w:t xml:space="preserve">Fear of cancer recurrence was measured using the </w:t>
      </w:r>
      <w:r w:rsidR="007C2B53" w:rsidRPr="007D7091">
        <w:t>2</w:t>
      </w:r>
      <w:r w:rsidRPr="007D7091">
        <w:t xml:space="preserve"> item Worry of Cancer Scale</w:t>
      </w:r>
      <w:r w:rsidR="00A66889">
        <w:t xml:space="preserve"> </w:t>
      </w:r>
      <w:r w:rsidRPr="007D7091">
        <w:fldChar w:fldCharType="begin"/>
      </w:r>
      <w:r w:rsidR="003A5B78">
        <w:instrText xml:space="preserve"> ADDIN EN.CITE &lt;EndNote&gt;&lt;Cite&gt;&lt;Author&gt;Hodges&lt;/Author&gt;&lt;Year&gt;2009&lt;/Year&gt;&lt;RecNum&gt;886&lt;/RecNum&gt;&lt;DisplayText&gt;(34)&lt;/DisplayText&gt;&lt;record&gt;&lt;rec-number&gt;886&lt;/rec-number&gt;&lt;foreign-keys&gt;&lt;key app="EN" db-id="w0dx0xev0xst58ea9t959xdsfss9rz90swve" timestamp="1467883163"&gt;886&lt;/key&gt;&lt;/foreign-keys&gt;&lt;ref-type name="Journal Article"&gt;17&lt;/ref-type&gt;&lt;contributors&gt;&lt;authors&gt;&lt;author&gt;Hodges, L. J.&lt;/author&gt;&lt;author&gt;Humphris, G. M.&lt;/author&gt;&lt;/authors&gt;&lt;/contributors&gt;&lt;auth-address&gt;Department of Psychiatry, The University of Manchester, Manchester, UK. laura.hodges@ed.ac.uk&lt;/auth-address&gt;&lt;titles&gt;&lt;title&gt;Fear of recurrence and psychological distress in head and neck cancer patients and their carers&lt;/title&gt;&lt;secondary-title&gt;Psychooncology&lt;/secondary-title&gt;&lt;alt-title&gt;Psycho-oncology&lt;/alt-title&gt;&lt;/titles&gt;&lt;periodical&gt;&lt;full-title&gt;Psychooncology&lt;/full-title&gt;&lt;/periodical&gt;&lt;alt-periodical&gt;&lt;full-title&gt;Psycho-Oncology&lt;/full-title&gt;&lt;/alt-periodical&gt;&lt;pages&gt;841-8&lt;/pages&gt;&lt;volume&gt;18&lt;/volume&gt;&lt;number&gt;8&lt;/number&gt;&lt;edition&gt;2008/12/23&lt;/edition&gt;&lt;keywords&gt;&lt;keyword&gt;Adult&lt;/keyword&gt;&lt;keyword&gt;Aged&lt;/keyword&gt;&lt;keyword&gt;Aged, 80 and over&lt;/keyword&gt;&lt;keyword&gt;Anxiety/diagnosis/*psychology&lt;/keyword&gt;&lt;keyword&gt;Caregivers/*psychology&lt;/keyword&gt;&lt;keyword&gt;Depression/diagnosis/*psychology&lt;/keyword&gt;&lt;keyword&gt;*Fear&lt;/keyword&gt;&lt;keyword&gt;Female&lt;/keyword&gt;&lt;keyword&gt;Great Britain&lt;/keyword&gt;&lt;keyword&gt;Humans&lt;/keyword&gt;&lt;keyword&gt;Male&lt;/keyword&gt;&lt;keyword&gt;Middle Aged&lt;/keyword&gt;&lt;keyword&gt;Models, Psychological&lt;/keyword&gt;&lt;keyword&gt;Neoplasm Recurrence, Local/*psychology&lt;/keyword&gt;&lt;keyword&gt;Otorhinolaryngologic Neoplasms/*psychology&lt;/keyword&gt;&lt;keyword&gt;Prospective Studies&lt;/keyword&gt;&lt;keyword&gt;Quality of Life/psychology&lt;/keyword&gt;&lt;keyword&gt;Surveys and Questionnaires&lt;/keyword&gt;&lt;/keywords&gt;&lt;dates&gt;&lt;year&gt;2009&lt;/year&gt;&lt;pub-dates&gt;&lt;date&gt;Aug&lt;/date&gt;&lt;/pub-dates&gt;&lt;/dates&gt;&lt;isbn&gt;1057-9249&lt;/isbn&gt;&lt;accession-num&gt;19101920&lt;/accession-num&gt;&lt;urls&gt;&lt;/urls&gt;&lt;electronic-resource-num&gt;10.1002/pon.1346&lt;/electronic-resource-num&gt;&lt;remote-database-provider&gt;NLM&lt;/remote-database-provider&gt;&lt;language&gt;eng&lt;/language&gt;&lt;/record&gt;&lt;/Cite&gt;&lt;/EndNote&gt;</w:instrText>
      </w:r>
      <w:r w:rsidRPr="007D7091">
        <w:fldChar w:fldCharType="separate"/>
      </w:r>
      <w:r w:rsidR="003A5B78">
        <w:rPr>
          <w:noProof/>
        </w:rPr>
        <w:t>(34)</w:t>
      </w:r>
      <w:r w:rsidRPr="007D7091">
        <w:fldChar w:fldCharType="end"/>
      </w:r>
      <w:r w:rsidRPr="007D7091">
        <w:t xml:space="preserve">, which is scored from 0 to 20 with a </w:t>
      </w:r>
      <w:r w:rsidR="00536EB9" w:rsidRPr="007D7091">
        <w:t>higher</w:t>
      </w:r>
      <w:r w:rsidRPr="007D7091">
        <w:t xml:space="preserve"> score indicating greater worry. </w:t>
      </w:r>
    </w:p>
    <w:p w14:paraId="6271D603" w14:textId="43FB1149" w:rsidR="008C623B" w:rsidRPr="007D7091" w:rsidRDefault="00352D5F" w:rsidP="00B85F6D">
      <w:pPr>
        <w:spacing w:line="480" w:lineRule="auto"/>
        <w:ind w:firstLine="720"/>
        <w:rPr>
          <w:i/>
        </w:rPr>
      </w:pPr>
      <w:r w:rsidRPr="007D7091">
        <w:rPr>
          <w:i/>
        </w:rPr>
        <w:t>A</w:t>
      </w:r>
      <w:r w:rsidR="00E8663D" w:rsidRPr="007D7091">
        <w:rPr>
          <w:i/>
        </w:rPr>
        <w:t>cti</w:t>
      </w:r>
      <w:r w:rsidRPr="007D7091">
        <w:rPr>
          <w:i/>
        </w:rPr>
        <w:t>vation for self-</w:t>
      </w:r>
      <w:r w:rsidR="00F4209E" w:rsidRPr="007D7091">
        <w:rPr>
          <w:i/>
        </w:rPr>
        <w:t>management</w:t>
      </w:r>
    </w:p>
    <w:p w14:paraId="1C44006E" w14:textId="2A48A0CB" w:rsidR="00352D5F" w:rsidRPr="007D7091" w:rsidRDefault="008C623B" w:rsidP="00B85F6D">
      <w:pPr>
        <w:spacing w:line="480" w:lineRule="auto"/>
      </w:pPr>
      <w:r w:rsidRPr="007D7091">
        <w:t>Activation to self-manage was measured with the</w:t>
      </w:r>
      <w:r w:rsidR="007C2B53" w:rsidRPr="007D7091">
        <w:t xml:space="preserve"> short form</w:t>
      </w:r>
      <w:r w:rsidRPr="007D7091">
        <w:t xml:space="preserve"> Patient Activation Measure</w:t>
      </w:r>
      <w:r w:rsidR="00762CA3" w:rsidRPr="007D7091">
        <w:t xml:space="preserve"> (PAM)</w:t>
      </w:r>
      <w:r w:rsidRPr="007D7091">
        <w:rPr>
          <w:rFonts w:cstheme="minorHAnsi"/>
        </w:rPr>
        <w:t>®</w:t>
      </w:r>
      <w:r w:rsidR="00A66889">
        <w:rPr>
          <w:rFonts w:cstheme="minorHAnsi"/>
        </w:rPr>
        <w:t xml:space="preserve"> </w:t>
      </w:r>
      <w:r w:rsidRPr="007D7091">
        <w:rPr>
          <w:rFonts w:cstheme="minorHAnsi"/>
        </w:rPr>
        <w:fldChar w:fldCharType="begin">
          <w:fldData xml:space="preserve">PEVuZE5vdGU+PENpdGU+PEF1dGhvcj5IaWJiYXJkPC9BdXRob3I+PFllYXI+MjAwNDwvWWVhcj48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=
</w:fldData>
        </w:fldChar>
      </w:r>
      <w:r w:rsidR="003A5B78">
        <w:rPr>
          <w:rFonts w:cstheme="minorHAnsi"/>
        </w:rPr>
        <w:instrText xml:space="preserve"> ADDIN EN.CITE </w:instrText>
      </w:r>
      <w:r w:rsidR="003A5B78">
        <w:rPr>
          <w:rFonts w:cstheme="minorHAnsi"/>
        </w:rPr>
        <w:fldChar w:fldCharType="begin">
          <w:fldData xml:space="preserve">PEVuZE5vdGU+PENpdGU+PEF1dGhvcj5IaWJiYXJkPC9BdXRob3I+PFllYXI+MjAwNDwvWWVhcj48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=
</w:fldData>
        </w:fldChar>
      </w:r>
      <w:r w:rsidR="003A5B78">
        <w:rPr>
          <w:rFonts w:cstheme="minorHAnsi"/>
        </w:rPr>
        <w:instrText xml:space="preserve"> ADDIN EN.CITE.DATA </w:instrText>
      </w:r>
      <w:r w:rsidR="003A5B78">
        <w:rPr>
          <w:rFonts w:cstheme="minorHAnsi"/>
        </w:rPr>
      </w:r>
      <w:r w:rsidR="003A5B78">
        <w:rPr>
          <w:rFonts w:cstheme="minorHAnsi"/>
        </w:rPr>
        <w:fldChar w:fldCharType="end"/>
      </w:r>
      <w:r w:rsidRPr="007D7091">
        <w:rPr>
          <w:rFonts w:cstheme="minorHAnsi"/>
        </w:rPr>
      </w:r>
      <w:r w:rsidRPr="007D7091">
        <w:rPr>
          <w:rFonts w:cstheme="minorHAnsi"/>
        </w:rPr>
        <w:fldChar w:fldCharType="separate"/>
      </w:r>
      <w:r w:rsidR="003A5B78">
        <w:rPr>
          <w:rFonts w:cstheme="minorHAnsi"/>
          <w:noProof/>
        </w:rPr>
        <w:t>(35, 36)</w:t>
      </w:r>
      <w:r w:rsidRPr="007D7091">
        <w:rPr>
          <w:rFonts w:cstheme="minorHAnsi"/>
        </w:rPr>
        <w:fldChar w:fldCharType="end"/>
      </w:r>
      <w:r w:rsidRPr="007D7091">
        <w:t xml:space="preserve">. This measure </w:t>
      </w:r>
      <w:r w:rsidR="007C2B53" w:rsidRPr="007D7091">
        <w:t xml:space="preserve">comprises 13 items and </w:t>
      </w:r>
      <w:r w:rsidRPr="007D7091">
        <w:t>r</w:t>
      </w:r>
      <w:r w:rsidR="00352D5F" w:rsidRPr="007D7091">
        <w:t>esults in a total score with a maximum of 100</w:t>
      </w:r>
      <w:r w:rsidRPr="007D7091">
        <w:t xml:space="preserve">, a higher score indicating greater activation. </w:t>
      </w:r>
      <w:r w:rsidR="00352D5F" w:rsidRPr="007D7091">
        <w:t xml:space="preserve"> </w:t>
      </w:r>
    </w:p>
    <w:p w14:paraId="4953C940" w14:textId="7EED9B64" w:rsidR="00F4209E" w:rsidRPr="007D7091" w:rsidRDefault="00D50EA2" w:rsidP="00B85F6D">
      <w:pPr>
        <w:spacing w:line="480" w:lineRule="auto"/>
        <w:ind w:firstLine="720"/>
        <w:rPr>
          <w:i/>
        </w:rPr>
      </w:pPr>
      <w:r w:rsidRPr="007D7091">
        <w:rPr>
          <w:i/>
        </w:rPr>
        <w:t>General</w:t>
      </w:r>
      <w:r w:rsidR="00E8663D" w:rsidRPr="007D7091">
        <w:rPr>
          <w:i/>
        </w:rPr>
        <w:t xml:space="preserve"> health behaviours </w:t>
      </w:r>
    </w:p>
    <w:p w14:paraId="590A9D87" w14:textId="673D0B1D" w:rsidR="007C2B53" w:rsidRPr="007D7091" w:rsidRDefault="00F4209E" w:rsidP="00B85F6D">
      <w:pPr>
        <w:spacing w:line="480" w:lineRule="auto"/>
      </w:pPr>
      <w:r w:rsidRPr="007D7091">
        <w:lastRenderedPageBreak/>
        <w:t>The Fruit and Vegetable Screening Tool</w:t>
      </w:r>
      <w:r w:rsidR="00A66889">
        <w:t xml:space="preserve"> </w:t>
      </w:r>
      <w:r w:rsidR="00B349E2" w:rsidRPr="007D7091">
        <w:fldChar w:fldCharType="begin"/>
      </w:r>
      <w:r w:rsidR="003A5B78">
        <w:instrText xml:space="preserve"> ADDIN EN.CITE &lt;EndNote&gt;&lt;Cite&gt;&lt;Author&gt;Prochaska&lt;/Author&gt;&lt;Year&gt;2004&lt;/Year&gt;&lt;RecNum&gt;887&lt;/RecNum&gt;&lt;DisplayText&gt;(37)&lt;/DisplayText&gt;&lt;record&gt;&lt;rec-number&gt;887&lt;/rec-number&gt;&lt;foreign-keys&gt;&lt;key app="EN" db-id="w0dx0xev0xst58ea9t959xdsfss9rz90swve" timestamp="1467883295"&gt;887&lt;/key&gt;&lt;/foreign-keys&gt;&lt;ref-type name="Journal Article"&gt;17&lt;/ref-type&gt;&lt;contributors&gt;&lt;authors&gt;&lt;author&gt;Prochaska, J. J.&lt;/author&gt;&lt;author&gt;Sallis, J. F.&lt;/author&gt;&lt;/authors&gt;&lt;/contributors&gt;&lt;auth-address&gt;Joint Doctoral Program in Clinical Psychology, San Diego State University and University of California, San Diego, San Diego, California 94143-0984 USA. jodijpr@itsa.ucsf.edu&lt;/auth-address&gt;&lt;titles&gt;&lt;title&gt;Reliability and validity of a fruit and vegetable screening measure for adolescents&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163-5&lt;/pages&gt;&lt;volume&gt;34&lt;/volume&gt;&lt;number&gt;3&lt;/number&gt;&lt;edition&gt;2004/02/18&lt;/edition&gt;&lt;keywords&gt;&lt;keyword&gt;Adolescent&lt;/keyword&gt;&lt;keyword&gt;Female&lt;/keyword&gt;&lt;keyword&gt;Food Habits&lt;/keyword&gt;&lt;keyword&gt;*Fruit&lt;/keyword&gt;&lt;keyword&gt;Humans&lt;/keyword&gt;&lt;keyword&gt;Male&lt;/keyword&gt;&lt;keyword&gt;*Nutrition Surveys&lt;/keyword&gt;&lt;/keywords&gt;&lt;dates&gt;&lt;year&gt;2004&lt;/year&gt;&lt;pub-dates&gt;&lt;date&gt;Mar&lt;/date&gt;&lt;/pub-dates&gt;&lt;/dates&gt;&lt;isbn&gt;1054-139X (Print)&amp;#xD;1054-139x&lt;/isbn&gt;&lt;accession-num&gt;14967337&lt;/accession-num&gt;&lt;urls&gt;&lt;/urls&gt;&lt;electronic-resource-num&gt;10.1016/j.jadohealth.2003.07.001&lt;/electronic-resource-num&gt;&lt;remote-database-provider&gt;NLM&lt;/remote-database-provider&gt;&lt;language&gt;eng&lt;/language&gt;&lt;/record&gt;&lt;/Cite&gt;&lt;/EndNote&gt;</w:instrText>
      </w:r>
      <w:r w:rsidR="00B349E2" w:rsidRPr="007D7091">
        <w:fldChar w:fldCharType="separate"/>
      </w:r>
      <w:r w:rsidR="003A5B78">
        <w:rPr>
          <w:noProof/>
        </w:rPr>
        <w:t>(37)</w:t>
      </w:r>
      <w:r w:rsidR="00B349E2" w:rsidRPr="007D7091">
        <w:fldChar w:fldCharType="end"/>
      </w:r>
      <w:r w:rsidR="005717B9" w:rsidRPr="007D7091">
        <w:t xml:space="preserve"> </w:t>
      </w:r>
      <w:r w:rsidR="00F45049" w:rsidRPr="007D7091">
        <w:t>was used to measure healthy eating behaviours. This measure asks</w:t>
      </w:r>
      <w:r w:rsidR="005717B9" w:rsidRPr="007D7091">
        <w:t xml:space="preserve"> </w:t>
      </w:r>
      <w:r w:rsidR="00F45049" w:rsidRPr="007D7091">
        <w:t>about</w:t>
      </w:r>
      <w:r w:rsidR="005717B9" w:rsidRPr="007D7091">
        <w:t xml:space="preserve"> fruit and vegetable consumption within a typical day</w:t>
      </w:r>
      <w:r w:rsidR="007C2B53" w:rsidRPr="007D7091">
        <w:t xml:space="preserve"> and </w:t>
      </w:r>
      <w:r w:rsidR="00F45049" w:rsidRPr="007D7091">
        <w:t>was scored</w:t>
      </w:r>
      <w:r w:rsidR="007C2B53" w:rsidRPr="007D7091">
        <w:t xml:space="preserve"> from 0 to 10, </w:t>
      </w:r>
      <w:r w:rsidR="009A0747" w:rsidRPr="007D7091">
        <w:t xml:space="preserve">with </w:t>
      </w:r>
      <w:r w:rsidR="007C2B53" w:rsidRPr="007D7091">
        <w:t xml:space="preserve">higher scores being better. </w:t>
      </w:r>
    </w:p>
    <w:p w14:paraId="28D6E6B6" w14:textId="4837B2DC" w:rsidR="007C2B53" w:rsidRPr="007D7091" w:rsidRDefault="005717B9" w:rsidP="00B85F6D">
      <w:pPr>
        <w:spacing w:line="480" w:lineRule="auto"/>
      </w:pPr>
      <w:r w:rsidRPr="007D7091">
        <w:t xml:space="preserve">The </w:t>
      </w:r>
      <w:r w:rsidR="00F4209E" w:rsidRPr="007D7091">
        <w:t>Godin Leisure Time questionnaire</w:t>
      </w:r>
      <w:r w:rsidR="00A66889">
        <w:t xml:space="preserve"> </w:t>
      </w:r>
      <w:r w:rsidR="00B349E2" w:rsidRPr="007D7091">
        <w:fldChar w:fldCharType="begin"/>
      </w:r>
      <w:r w:rsidR="003A5B78">
        <w:instrText xml:space="preserve"> ADDIN EN.CITE &lt;EndNote&gt;&lt;Cite&gt;&lt;Author&gt;Godin&lt;/Author&gt;&lt;Year&gt;1985&lt;/Year&gt;&lt;RecNum&gt;837&lt;/RecNum&gt;&lt;DisplayText&gt;(38)&lt;/DisplayText&gt;&lt;record&gt;&lt;rec-number&gt;837&lt;/rec-number&gt;&lt;foreign-keys&gt;&lt;key app="EN" db-id="w0dx0xev0xst58ea9t959xdsfss9rz90swve" timestamp="1467821280"&gt;837&lt;/key&gt;&lt;/foreign-keys&gt;&lt;ref-type name="Journal Article"&gt;17&lt;/ref-type&gt;&lt;contributors&gt;&lt;authors&gt;&lt;author&gt;Godin, G.&lt;/author&gt;&lt;author&gt;Shephard, R. J.&lt;/author&gt;&lt;/authors&gt;&lt;/contributors&gt;&lt;titles&gt;&lt;title&gt;A simple method to assess exercise behavior in the community&lt;/title&gt;&lt;secondary-title&gt;Can J Appl Sport Sci&lt;/secondary-title&gt;&lt;alt-title&gt;Canadian journal of applied sport sciences. Journal canadien des sciences appliquees au sport&lt;/alt-title&gt;&lt;/titles&gt;&lt;periodical&gt;&lt;full-title&gt;Can J Appl Sport Sci&lt;/full-title&gt;&lt;abbr-1&gt;Canadian journal of applied sport sciences. Journal canadien des sciences appliquees au sport&lt;/abbr-1&gt;&lt;/periodical&gt;&lt;alt-periodical&gt;&lt;full-title&gt;Can J Appl Sport Sci&lt;/full-title&gt;&lt;abbr-1&gt;Canadian journal of applied sport sciences. Journal canadien des sciences appliquees au sport&lt;/abbr-1&gt;&lt;/alt-periodical&gt;&lt;pages&gt;141-6&lt;/pages&gt;&lt;volume&gt;10&lt;/volume&gt;&lt;number&gt;3&lt;/number&gt;&lt;edition&gt;1985/09/01&lt;/edition&gt;&lt;keywords&gt;&lt;keyword&gt;Adolescent&lt;/keyword&gt;&lt;keyword&gt;Adult&lt;/keyword&gt;&lt;keyword&gt;Aged&lt;/keyword&gt;&lt;keyword&gt;Body Weight&lt;/keyword&gt;&lt;keyword&gt;Female&lt;/keyword&gt;&lt;keyword&gt;*Health Promotion&lt;/keyword&gt;&lt;keyword&gt;Humans&lt;/keyword&gt;&lt;keyword&gt;Life Style&lt;/keyword&gt;&lt;keyword&gt;Male&lt;/keyword&gt;&lt;keyword&gt;Middle Aged&lt;/keyword&gt;&lt;keyword&gt;Oxygen/physiology&lt;/keyword&gt;&lt;keyword&gt;*Physical Exertion&lt;/keyword&gt;&lt;keyword&gt;*Physical Fitness&lt;/keyword&gt;&lt;/keywords&gt;&lt;dates&gt;&lt;year&gt;1985&lt;/year&gt;&lt;pub-dates&gt;&lt;date&gt;Sep&lt;/date&gt;&lt;/pub-dates&gt;&lt;/dates&gt;&lt;isbn&gt;0700-3978 (Print)&amp;#xD;0700-3978&lt;/isbn&gt;&lt;accession-num&gt;4053261&lt;/accession-num&gt;&lt;urls&gt;&lt;/urls&gt;&lt;remote-database-provider&gt;NLM&lt;/remote-database-provider&gt;&lt;research-notes&gt;HARD COPY IN MEASUREMENT TOOLS FILE &lt;/research-notes&gt;&lt;language&gt;eng&lt;/language&gt;&lt;/record&gt;&lt;/Cite&gt;&lt;/EndNote&gt;</w:instrText>
      </w:r>
      <w:r w:rsidR="00B349E2" w:rsidRPr="007D7091">
        <w:fldChar w:fldCharType="separate"/>
      </w:r>
      <w:r w:rsidR="003A5B78">
        <w:rPr>
          <w:noProof/>
        </w:rPr>
        <w:t>(38)</w:t>
      </w:r>
      <w:r w:rsidR="00B349E2" w:rsidRPr="007D7091">
        <w:fldChar w:fldCharType="end"/>
      </w:r>
      <w:r w:rsidRPr="007D7091">
        <w:t xml:space="preserve"> asks about leisure time physical activity as mild, moderate and strenuous activity, plus activity to work up a sweat</w:t>
      </w:r>
      <w:r w:rsidR="00916B33" w:rsidRPr="007D7091">
        <w:t>,</w:t>
      </w:r>
      <w:r w:rsidRPr="007D7091">
        <w:t xml:space="preserve"> as number of units of 15 plus minutes per week. A total score is calculated</w:t>
      </w:r>
      <w:r w:rsidR="007C2B53" w:rsidRPr="007D7091">
        <w:t xml:space="preserve"> (0 to 400 with higher being better)</w:t>
      </w:r>
      <w:r w:rsidRPr="007D7091">
        <w:t xml:space="preserve">, which can be used to classify respondents as active, moderately active and insufficiently active. </w:t>
      </w:r>
    </w:p>
    <w:p w14:paraId="55505BBE" w14:textId="62C08D8D" w:rsidR="00F4209E" w:rsidRPr="007D7091" w:rsidRDefault="00F4209E" w:rsidP="00B85F6D">
      <w:pPr>
        <w:spacing w:line="480" w:lineRule="auto"/>
        <w:rPr>
          <w:i/>
        </w:rPr>
      </w:pPr>
      <w:r w:rsidRPr="007D7091">
        <w:tab/>
      </w:r>
      <w:r w:rsidR="00386FD9" w:rsidRPr="007D7091">
        <w:rPr>
          <w:i/>
        </w:rPr>
        <w:t>Service use</w:t>
      </w:r>
    </w:p>
    <w:p w14:paraId="43AB1243" w14:textId="03C55D4D" w:rsidR="00F4209E" w:rsidRPr="007D7091" w:rsidRDefault="005717B9" w:rsidP="00B85F6D">
      <w:pPr>
        <w:spacing w:line="480" w:lineRule="auto"/>
      </w:pPr>
      <w:r w:rsidRPr="007D7091">
        <w:t>Fifteen questions about contact with health and community services for prostate cancer related issues and patient costs related to prostate cancer were developed for</w:t>
      </w:r>
      <w:r w:rsidR="00916B33" w:rsidRPr="007D7091">
        <w:t xml:space="preserve"> a previous evaluation in which two of the current authors were involved</w:t>
      </w:r>
      <w:r w:rsidR="00A66889">
        <w:t xml:space="preserve"> </w:t>
      </w:r>
      <w:r w:rsidR="00916B33" w:rsidRPr="007D7091">
        <w:fldChar w:fldCharType="begin"/>
      </w:r>
      <w:r w:rsidR="003A5B78">
        <w:instrText xml:space="preserve"> ADDIN EN.CITE &lt;EndNote&gt;&lt;Cite&gt;&lt;Author&gt;Batehup L&lt;/Author&gt;&lt;Year&gt;2012&lt;/Year&gt;&lt;RecNum&gt;1018&lt;/RecNum&gt;&lt;DisplayText&gt;(39)&lt;/DisplayText&gt;&lt;record&gt;&lt;rec-number&gt;1018&lt;/rec-number&gt;&lt;foreign-keys&gt;&lt;key app="EN" db-id="w0dx0xev0xst58ea9t959xdsfss9rz90swve" timestamp="1474469174"&gt;1018&lt;/key&gt;&lt;/foreign-keys&gt;&lt;ref-type name="Conference Paper"&gt;47&lt;/ref-type&gt;&lt;contributors&gt;&lt;authors&gt;&lt;author&gt;Batehup L, &lt;/author&gt;&lt;author&gt;Cranshaw G, &lt;/author&gt;&lt;author&gt;Lowson E, &lt;/author&gt;&lt;author&gt;Lynall A, &lt;/author&gt;&lt;author&gt;Martin F, &lt;/author&gt;&lt;author&gt;Simmonds P,&lt;/author&gt;&lt;author&gt;Turner A&lt;/author&gt;&lt;/authors&gt;&lt;/contributors&gt;&lt;titles&gt;&lt;title&gt;Improving patient experience of cancer follow up: redesign and evaluation of adult cancer aftercare services for breast, colorectal, and testicular patients, at University Hospital Southampton NHS Foundation Trust.&lt;/title&gt;&lt;secondary-title&gt;National Cancer Survivorship Initiative Conference: ‘Exploring the challenges and opportunities of integrating cancer survivorship care’ &lt;/secondary-title&gt;&lt;/titles&gt;&lt;dates&gt;&lt;year&gt;2012&lt;/year&gt;&lt;pub-dates&gt;&lt;date&gt;16.11.12&lt;/date&gt;&lt;/pub-dates&gt;&lt;/dates&gt;&lt;pub-location&gt;London&lt;/pub-location&gt;&lt;urls&gt;&lt;/urls&gt;&lt;/record&gt;&lt;/Cite&gt;&lt;/EndNote&gt;</w:instrText>
      </w:r>
      <w:r w:rsidR="00916B33" w:rsidRPr="007D7091">
        <w:fldChar w:fldCharType="separate"/>
      </w:r>
      <w:r w:rsidR="003A5B78">
        <w:rPr>
          <w:noProof/>
        </w:rPr>
        <w:t>(39)</w:t>
      </w:r>
      <w:r w:rsidR="00916B33" w:rsidRPr="007D7091">
        <w:fldChar w:fldCharType="end"/>
      </w:r>
      <w:r w:rsidRPr="007D7091">
        <w:t xml:space="preserve">. </w:t>
      </w:r>
    </w:p>
    <w:p w14:paraId="66F3CFD8" w14:textId="589ABFE0" w:rsidR="00386FD9" w:rsidRPr="007D7091" w:rsidRDefault="00386FD9" w:rsidP="00B85F6D">
      <w:pPr>
        <w:spacing w:line="480" w:lineRule="auto"/>
        <w:ind w:left="720"/>
      </w:pPr>
      <w:r w:rsidRPr="007D7091">
        <w:rPr>
          <w:i/>
        </w:rPr>
        <w:t>Satisfaction with care</w:t>
      </w:r>
    </w:p>
    <w:p w14:paraId="43BFE96A" w14:textId="63B7D798" w:rsidR="00386FD9" w:rsidRPr="007D7091" w:rsidRDefault="00386FD9" w:rsidP="00B85F6D">
      <w:pPr>
        <w:spacing w:line="480" w:lineRule="auto"/>
      </w:pPr>
      <w:r w:rsidRPr="007D7091">
        <w:t xml:space="preserve">Eleven questions regarding experience and acceptability of follow-up care were </w:t>
      </w:r>
      <w:r w:rsidR="009A0747" w:rsidRPr="007D7091">
        <w:t xml:space="preserve">also </w:t>
      </w:r>
      <w:r w:rsidRPr="007D7091">
        <w:t xml:space="preserve">developed </w:t>
      </w:r>
      <w:r w:rsidR="00942498" w:rsidRPr="007D7091">
        <w:t xml:space="preserve">for </w:t>
      </w:r>
      <w:r w:rsidR="009A0747" w:rsidRPr="007D7091">
        <w:t xml:space="preserve">the </w:t>
      </w:r>
      <w:r w:rsidR="00F45049" w:rsidRPr="007D7091">
        <w:t>previous</w:t>
      </w:r>
      <w:r w:rsidRPr="007D7091">
        <w:t xml:space="preserve"> evaluation</w:t>
      </w:r>
      <w:r w:rsidR="00A66889">
        <w:t xml:space="preserve"> </w:t>
      </w:r>
      <w:r w:rsidRPr="007D7091">
        <w:fldChar w:fldCharType="begin"/>
      </w:r>
      <w:r w:rsidR="003A5B78">
        <w:instrText xml:space="preserve"> ADDIN EN.CITE &lt;EndNote&gt;&lt;Cite&gt;&lt;Author&gt;Batehup L&lt;/Author&gt;&lt;Year&gt;2012&lt;/Year&gt;&lt;RecNum&gt;1018&lt;/RecNum&gt;&lt;DisplayText&gt;(39)&lt;/DisplayText&gt;&lt;record&gt;&lt;rec-number&gt;1018&lt;/rec-number&gt;&lt;foreign-keys&gt;&lt;key app="EN" db-id="w0dx0xev0xst58ea9t959xdsfss9rz90swve" timestamp="1474469174"&gt;1018&lt;/key&gt;&lt;/foreign-keys&gt;&lt;ref-type name="Conference Paper"&gt;47&lt;/ref-type&gt;&lt;contributors&gt;&lt;authors&gt;&lt;author&gt;Batehup L, &lt;/author&gt;&lt;author&gt;Cranshaw G, &lt;/author&gt;&lt;author&gt;Lowson E, &lt;/author&gt;&lt;author&gt;Lynall A, &lt;/author&gt;&lt;author&gt;Martin F, &lt;/author&gt;&lt;author&gt;Simmonds P,&lt;/author&gt;&lt;author&gt;Turner A&lt;/author&gt;&lt;/authors&gt;&lt;/contributors&gt;&lt;titles&gt;&lt;title&gt;Improving patient experience of cancer follow up: redesign and evaluation of adult cancer aftercare services for breast, colorectal, and testicular patients, at University Hospital Southampton NHS Foundation Trust.&lt;/title&gt;&lt;secondary-title&gt;National Cancer Survivorship Initiative Conference: ‘Exploring the challenges and opportunities of integrating cancer survivorship care’ &lt;/secondary-title&gt;&lt;/titles&gt;&lt;dates&gt;&lt;year&gt;2012&lt;/year&gt;&lt;pub-dates&gt;&lt;date&gt;16.11.12&lt;/date&gt;&lt;/pub-dates&gt;&lt;/dates&gt;&lt;pub-location&gt;London&lt;/pub-location&gt;&lt;urls&gt;&lt;/urls&gt;&lt;/record&gt;&lt;/Cite&gt;&lt;/EndNote&gt;</w:instrText>
      </w:r>
      <w:r w:rsidRPr="007D7091">
        <w:fldChar w:fldCharType="separate"/>
      </w:r>
      <w:r w:rsidR="003A5B78">
        <w:rPr>
          <w:noProof/>
        </w:rPr>
        <w:t>(39)</w:t>
      </w:r>
      <w:r w:rsidRPr="007D7091">
        <w:fldChar w:fldCharType="end"/>
      </w:r>
      <w:r w:rsidR="00804287" w:rsidRPr="007D7091">
        <w:t>.</w:t>
      </w:r>
    </w:p>
    <w:p w14:paraId="704F5589" w14:textId="77777777" w:rsidR="00224249" w:rsidRPr="007D7091" w:rsidRDefault="00224249" w:rsidP="00B85F6D">
      <w:pPr>
        <w:spacing w:line="480" w:lineRule="auto"/>
        <w:rPr>
          <w:i/>
        </w:rPr>
      </w:pPr>
      <w:r w:rsidRPr="007D7091">
        <w:rPr>
          <w:i/>
        </w:rPr>
        <w:t xml:space="preserve">Analysis </w:t>
      </w:r>
    </w:p>
    <w:p w14:paraId="21096212" w14:textId="27268AAA" w:rsidR="009A0747" w:rsidRPr="007D7091" w:rsidRDefault="009A0747" w:rsidP="00B85F6D">
      <w:pPr>
        <w:spacing w:line="480" w:lineRule="auto"/>
        <w:ind w:left="720"/>
        <w:rPr>
          <w:i/>
        </w:rPr>
      </w:pPr>
      <w:r w:rsidRPr="007D7091">
        <w:rPr>
          <w:i/>
        </w:rPr>
        <w:t>Programme effectiveness</w:t>
      </w:r>
    </w:p>
    <w:p w14:paraId="2E914AC7" w14:textId="42AA9EBC" w:rsidR="00644347" w:rsidRPr="007D7091" w:rsidRDefault="009A0747" w:rsidP="00B85F6D">
      <w:pPr>
        <w:spacing w:line="480" w:lineRule="auto"/>
      </w:pPr>
      <w:r w:rsidRPr="007D7091">
        <w:t>D</w:t>
      </w:r>
      <w:r w:rsidR="00644347" w:rsidRPr="007D7091">
        <w:t>escriptive statistics were used to compare baseline clinical and demo</w:t>
      </w:r>
      <w:r w:rsidR="00731047" w:rsidRPr="007D7091">
        <w:t>graphic characteristics of the p</w:t>
      </w:r>
      <w:r w:rsidR="00644347" w:rsidRPr="007D7091">
        <w:t xml:space="preserve">rogramme and comparator groups, as well as </w:t>
      </w:r>
      <w:r w:rsidR="00C05A05" w:rsidRPr="007D7091">
        <w:t xml:space="preserve">to compare those </w:t>
      </w:r>
      <w:r w:rsidR="00644347" w:rsidRPr="007D7091">
        <w:t xml:space="preserve">completing both 4 and </w:t>
      </w:r>
      <w:r w:rsidR="001B2F56" w:rsidRPr="007D7091">
        <w:t>eight-month</w:t>
      </w:r>
      <w:r w:rsidR="00644347" w:rsidRPr="007D7091">
        <w:t xml:space="preserve"> </w:t>
      </w:r>
      <w:r w:rsidR="000502E5" w:rsidRPr="007D7091">
        <w:t>follow-up</w:t>
      </w:r>
      <w:r w:rsidR="00644347" w:rsidRPr="007D7091">
        <w:t xml:space="preserve"> questionnaires </w:t>
      </w:r>
      <w:r w:rsidR="00C05A05" w:rsidRPr="007D7091">
        <w:t xml:space="preserve">with </w:t>
      </w:r>
      <w:r w:rsidR="00644347" w:rsidRPr="007D7091">
        <w:t xml:space="preserve">those lost to attrition. </w:t>
      </w:r>
      <w:r w:rsidR="00644347" w:rsidRPr="007D7091">
        <w:lastRenderedPageBreak/>
        <w:t xml:space="preserve">Outcome measure </w:t>
      </w:r>
      <w:r w:rsidR="005F56C2" w:rsidRPr="007D7091">
        <w:t xml:space="preserve">total </w:t>
      </w:r>
      <w:r w:rsidR="00644347" w:rsidRPr="007D7091">
        <w:t xml:space="preserve">scales and subscales were computed according to the guidelines for each instrument. When guidelines were not available, a prorated score was calculated when at least 75% of the items for </w:t>
      </w:r>
      <w:r w:rsidR="00C93D87" w:rsidRPr="007D7091">
        <w:t>a scale/subscale</w:t>
      </w:r>
      <w:r w:rsidR="00644347" w:rsidRPr="007D7091">
        <w:t xml:space="preserve"> were present</w:t>
      </w:r>
      <w:r w:rsidR="005F56C2" w:rsidRPr="007D7091">
        <w:t>, otherwise the sc</w:t>
      </w:r>
      <w:r w:rsidR="00C93D87" w:rsidRPr="007D7091">
        <w:t>ore</w:t>
      </w:r>
      <w:r w:rsidR="005F56C2" w:rsidRPr="007D7091">
        <w:t xml:space="preserve"> was set </w:t>
      </w:r>
      <w:r w:rsidR="00C93D87" w:rsidRPr="007D7091">
        <w:t>as missing</w:t>
      </w:r>
      <w:r w:rsidR="00644347" w:rsidRPr="007D7091">
        <w:t xml:space="preserve">. Means and standard deviations were calculated for all available cases for each outcome measure at </w:t>
      </w:r>
      <w:r w:rsidR="001B2F56" w:rsidRPr="007D7091">
        <w:t xml:space="preserve">each </w:t>
      </w:r>
      <w:r w:rsidR="00644347" w:rsidRPr="007D7091">
        <w:t xml:space="preserve">time point, along with the </w:t>
      </w:r>
      <w:r w:rsidR="005F56C2" w:rsidRPr="007D7091">
        <w:t xml:space="preserve">change from </w:t>
      </w:r>
      <w:r w:rsidR="00644347" w:rsidRPr="007D7091">
        <w:t>baseline</w:t>
      </w:r>
      <w:r w:rsidR="005F56C2" w:rsidRPr="007D7091">
        <w:t>.</w:t>
      </w:r>
      <w:r w:rsidR="00CF32F3" w:rsidRPr="007D7091">
        <w:t xml:space="preserve"> Patient satisfaction data were analysed using Mann</w:t>
      </w:r>
      <w:r w:rsidR="001B2F56" w:rsidRPr="007D7091">
        <w:t>-</w:t>
      </w:r>
      <w:r w:rsidR="00CF32F3" w:rsidRPr="007D7091">
        <w:t>Whitney U test</w:t>
      </w:r>
      <w:r w:rsidR="005F56C2" w:rsidRPr="007D7091">
        <w:t>s</w:t>
      </w:r>
      <w:r w:rsidR="00CF32F3" w:rsidRPr="007D7091">
        <w:t xml:space="preserve">. </w:t>
      </w:r>
    </w:p>
    <w:p w14:paraId="76FABF3F" w14:textId="0BE9C428" w:rsidR="0057653F" w:rsidRPr="007D7091" w:rsidRDefault="00644347" w:rsidP="00B85F6D">
      <w:pPr>
        <w:spacing w:line="480" w:lineRule="auto"/>
      </w:pPr>
      <w:r w:rsidRPr="007D7091">
        <w:t xml:space="preserve">Regression analyses were conducted for outcome measures at </w:t>
      </w:r>
      <w:r w:rsidR="00F40289" w:rsidRPr="007D7091">
        <w:t xml:space="preserve">both </w:t>
      </w:r>
      <w:r w:rsidR="00B61D80" w:rsidRPr="007D7091">
        <w:t>follow-up</w:t>
      </w:r>
      <w:r w:rsidRPr="007D7091">
        <w:t xml:space="preserve"> time</w:t>
      </w:r>
      <w:r w:rsidR="00B61D80" w:rsidRPr="007D7091">
        <w:t>s</w:t>
      </w:r>
      <w:r w:rsidRPr="007D7091">
        <w:t xml:space="preserve"> separately, controlling for </w:t>
      </w:r>
      <w:r w:rsidR="001B2F56" w:rsidRPr="007D7091">
        <w:t xml:space="preserve">pre-specified variables: </w:t>
      </w:r>
      <w:r w:rsidR="00C116D6" w:rsidRPr="007D7091">
        <w:t>cancer centre</w:t>
      </w:r>
      <w:r w:rsidRPr="007D7091">
        <w:t xml:space="preserve">, </w:t>
      </w:r>
      <w:r w:rsidR="0060649C" w:rsidRPr="007D7091">
        <w:t xml:space="preserve">each </w:t>
      </w:r>
      <w:r w:rsidRPr="007D7091">
        <w:t xml:space="preserve">outcome at baseline, age, type of treatment, educational attainment, time since diagnosis, </w:t>
      </w:r>
      <w:r w:rsidR="00C93D87" w:rsidRPr="007D7091">
        <w:t xml:space="preserve">living </w:t>
      </w:r>
      <w:r w:rsidRPr="007D7091">
        <w:t xml:space="preserve">status, co-morbidity, employment status, and ethnicity. </w:t>
      </w:r>
    </w:p>
    <w:p w14:paraId="75CB56DE" w14:textId="3AA3577A" w:rsidR="00B45799" w:rsidRPr="007D7091" w:rsidRDefault="00C93D87" w:rsidP="00B85F6D">
      <w:pPr>
        <w:spacing w:line="480" w:lineRule="auto"/>
      </w:pPr>
      <w:r w:rsidRPr="007D7091">
        <w:t xml:space="preserve">Outcome comparisons were also obtained from </w:t>
      </w:r>
      <w:r w:rsidR="00644347" w:rsidRPr="007D7091">
        <w:t xml:space="preserve">a mixed model </w:t>
      </w:r>
      <w:r w:rsidRPr="007D7091">
        <w:t>including an interaction between group and time so that separate programme</w:t>
      </w:r>
      <w:r w:rsidR="00644347" w:rsidRPr="007D7091">
        <w:t xml:space="preserve"> </w:t>
      </w:r>
      <w:r w:rsidRPr="007D7091">
        <w:t>comparisons were estimated a</w:t>
      </w:r>
      <w:r w:rsidR="00731047" w:rsidRPr="007D7091">
        <w:t>t</w:t>
      </w:r>
      <w:r w:rsidR="00644347" w:rsidRPr="007D7091">
        <w:t xml:space="preserve"> </w:t>
      </w:r>
      <w:r w:rsidR="00036A4E" w:rsidRPr="007D7091">
        <w:t>four</w:t>
      </w:r>
      <w:r w:rsidR="00644347" w:rsidRPr="007D7091">
        <w:t xml:space="preserve"> and </w:t>
      </w:r>
      <w:r w:rsidR="00036A4E" w:rsidRPr="007D7091">
        <w:t>eight month</w:t>
      </w:r>
      <w:r w:rsidR="00644347" w:rsidRPr="007D7091">
        <w:t>s</w:t>
      </w:r>
      <w:r w:rsidRPr="007D7091">
        <w:t xml:space="preserve">. Results </w:t>
      </w:r>
      <w:r w:rsidR="006B664C" w:rsidRPr="007D7091">
        <w:t xml:space="preserve">supported the </w:t>
      </w:r>
      <w:r w:rsidR="00BA366F" w:rsidRPr="007D7091">
        <w:t>initial</w:t>
      </w:r>
      <w:r w:rsidR="006B664C" w:rsidRPr="007D7091">
        <w:t xml:space="preserve"> regression analyses</w:t>
      </w:r>
      <w:r w:rsidR="001E1CC7" w:rsidRPr="007D7091">
        <w:t xml:space="preserve">, with additional significant differences in seven of the </w:t>
      </w:r>
      <w:r w:rsidRPr="007D7091">
        <w:t xml:space="preserve">outcomes </w:t>
      </w:r>
      <w:r w:rsidR="001E1CC7" w:rsidRPr="007D7091">
        <w:t>at the eight month</w:t>
      </w:r>
      <w:r w:rsidR="00E276C5" w:rsidRPr="007D7091">
        <w:t xml:space="preserve"> time point</w:t>
      </w:r>
      <w:r w:rsidRPr="007D7091">
        <w:t xml:space="preserve"> (not shown)</w:t>
      </w:r>
      <w:r w:rsidR="006B664C" w:rsidRPr="007D7091">
        <w:t xml:space="preserve">. </w:t>
      </w:r>
    </w:p>
    <w:p w14:paraId="591F8EBF" w14:textId="0F4533A9" w:rsidR="00E97010" w:rsidRPr="007D7091" w:rsidRDefault="00E97010" w:rsidP="00B85F6D">
      <w:pPr>
        <w:spacing w:line="480" w:lineRule="auto"/>
      </w:pPr>
      <w:r w:rsidRPr="007D7091">
        <w:t>Three pre-specified sets of s</w:t>
      </w:r>
      <w:r w:rsidR="00244FFB" w:rsidRPr="007D7091">
        <w:t xml:space="preserve">ubgroup analysis were </w:t>
      </w:r>
      <w:r w:rsidR="006B664C" w:rsidRPr="007D7091">
        <w:t xml:space="preserve">also </w:t>
      </w:r>
      <w:r w:rsidR="00244FFB" w:rsidRPr="007D7091">
        <w:t>conducted</w:t>
      </w:r>
      <w:r w:rsidR="00BA366F" w:rsidRPr="007D7091">
        <w:t>:</w:t>
      </w:r>
      <w:r w:rsidR="00244FFB" w:rsidRPr="007D7091">
        <w:t xml:space="preserve"> </w:t>
      </w:r>
      <w:r w:rsidR="00BA366F" w:rsidRPr="007D7091">
        <w:t xml:space="preserve">age </w:t>
      </w:r>
      <w:r w:rsidR="00244FFB" w:rsidRPr="007D7091">
        <w:t>with</w:t>
      </w:r>
      <w:r w:rsidR="00BA366F" w:rsidRPr="007D7091">
        <w:t xml:space="preserve"> pre-specified dichotomisation at</w:t>
      </w:r>
      <w:r w:rsidR="00244FFB" w:rsidRPr="007D7091">
        <w:t xml:space="preserve"> </w:t>
      </w:r>
      <w:r w:rsidRPr="007D7091">
        <w:t>70 years</w:t>
      </w:r>
      <w:r w:rsidR="00BA366F" w:rsidRPr="007D7091">
        <w:t>; none versus</w:t>
      </w:r>
      <w:r w:rsidRPr="007D7091">
        <w:t xml:space="preserve"> </w:t>
      </w:r>
      <w:r w:rsidR="00CA5ECE" w:rsidRPr="007D7091">
        <w:t xml:space="preserve">one </w:t>
      </w:r>
      <w:r w:rsidRPr="007D7091">
        <w:t>or more comorbid</w:t>
      </w:r>
      <w:r w:rsidR="006909E0" w:rsidRPr="007D7091">
        <w:t>ity</w:t>
      </w:r>
      <w:r w:rsidR="00BA366F" w:rsidRPr="007D7091">
        <w:t>;</w:t>
      </w:r>
      <w:r w:rsidR="006909E0" w:rsidRPr="007D7091">
        <w:t xml:space="preserve"> </w:t>
      </w:r>
      <w:r w:rsidRPr="007D7091">
        <w:t>and being in the 20% most deprived areas</w:t>
      </w:r>
      <w:r w:rsidR="008C4E9F" w:rsidRPr="007D7091">
        <w:t xml:space="preserve"> according to the English Index of Multiple Deprivation</w:t>
      </w:r>
      <w:r w:rsidR="00A66889">
        <w:t xml:space="preserve"> </w:t>
      </w:r>
      <w:r w:rsidR="00F83626" w:rsidRPr="007D7091">
        <w:fldChar w:fldCharType="begin"/>
      </w:r>
      <w:r w:rsidR="003A5B78">
        <w:instrText xml:space="preserve"> ADDIN EN.CITE &lt;EndNote&gt;&lt;Cite&gt;&lt;Author&gt;Department for Communities and Local Government&lt;/Author&gt;&lt;Year&gt;2015&lt;/Year&gt;&lt;RecNum&gt;1455&lt;/RecNum&gt;&lt;DisplayText&gt;(40)&lt;/DisplayText&gt;&lt;record&gt;&lt;rec-number&gt;1455&lt;/rec-number&gt;&lt;foreign-keys&gt;&lt;key app="EN" db-id="w0dx0xev0xst58ea9t959xdsfss9rz90swve" timestamp="1508505257"&gt;1455&lt;/key&gt;&lt;/foreign-keys&gt;&lt;ref-type name="Web Page"&gt;12&lt;/ref-type&gt;&lt;contributors&gt;&lt;authors&gt;&lt;author&gt;Department for Communities and Local Government,&lt;/author&gt;&lt;/authors&gt;&lt;/contributors&gt;&lt;titles&gt;&lt;title&gt;The English Index of Multiple Deprivation (IMD) 2015 – Guidance.&lt;/title&gt;&lt;/titles&gt;&lt;volume&gt;2017&lt;/volume&gt;&lt;number&gt;20/10/2017&lt;/number&gt;&lt;dates&gt;&lt;year&gt;2015&lt;/year&gt;&lt;/dates&gt;&lt;pub-location&gt;Gov.UK&lt;/pub-location&gt;&lt;urls&gt;&lt;related-urls&gt;&lt;url&gt;https://www.gov.uk/government/statistics/english-indices-of-deprivation-2015&lt;/url&gt;&lt;/related-urls&gt;&lt;/urls&gt;&lt;/record&gt;&lt;/Cite&gt;&lt;/EndNote&gt;</w:instrText>
      </w:r>
      <w:r w:rsidR="00F83626" w:rsidRPr="007D7091">
        <w:fldChar w:fldCharType="separate"/>
      </w:r>
      <w:r w:rsidR="003A5B78">
        <w:rPr>
          <w:noProof/>
        </w:rPr>
        <w:t>(40)</w:t>
      </w:r>
      <w:r w:rsidR="00F83626" w:rsidRPr="007D7091">
        <w:fldChar w:fldCharType="end"/>
      </w:r>
      <w:r w:rsidRPr="007D7091">
        <w:t xml:space="preserve">. Separate regression analysis for the difference in outcome between the </w:t>
      </w:r>
      <w:r w:rsidR="001B2F56" w:rsidRPr="007D7091">
        <w:t>p</w:t>
      </w:r>
      <w:r w:rsidRPr="007D7091">
        <w:t xml:space="preserve">rogramme and comparator groups </w:t>
      </w:r>
      <w:r w:rsidR="001E4204" w:rsidRPr="007D7091">
        <w:t xml:space="preserve">at each time point, with the same controlling variables as used in the previous analyses, </w:t>
      </w:r>
      <w:r w:rsidRPr="007D7091">
        <w:t>was repeated for each subgroup</w:t>
      </w:r>
      <w:r w:rsidR="00BA366F" w:rsidRPr="007D7091">
        <w:t xml:space="preserve">, and the </w:t>
      </w:r>
      <w:r w:rsidRPr="007D7091">
        <w:t xml:space="preserve">interaction </w:t>
      </w:r>
      <w:r w:rsidRPr="007D7091">
        <w:lastRenderedPageBreak/>
        <w:t xml:space="preserve">term between each specified subgroup and the </w:t>
      </w:r>
      <w:r w:rsidR="001B2F56" w:rsidRPr="007D7091">
        <w:t>p</w:t>
      </w:r>
      <w:r w:rsidRPr="007D7091">
        <w:t xml:space="preserve">rogramme versus comparator group factor was examined. Estimates of the difference between </w:t>
      </w:r>
      <w:r w:rsidR="001B2F56" w:rsidRPr="007D7091">
        <w:t>p</w:t>
      </w:r>
      <w:r w:rsidRPr="007D7091">
        <w:t>rogramme and comparator for each subgroup were examined when the interaction term was found to be significant (at the 5% level).</w:t>
      </w:r>
      <w:r w:rsidR="00046480" w:rsidRPr="007D7091">
        <w:t xml:space="preserve"> </w:t>
      </w:r>
      <w:r w:rsidR="00BA366F" w:rsidRPr="007D7091">
        <w:t>O</w:t>
      </w:r>
      <w:r w:rsidR="00E3386F" w:rsidRPr="007D7091">
        <w:t xml:space="preserve">nly one </w:t>
      </w:r>
      <w:r w:rsidR="00BA366F" w:rsidRPr="007D7091">
        <w:t xml:space="preserve">test of interaction was </w:t>
      </w:r>
      <w:r w:rsidR="00E3386F" w:rsidRPr="007D7091">
        <w:t xml:space="preserve">statistically significant </w:t>
      </w:r>
      <w:r w:rsidR="00BA366F" w:rsidRPr="007D7091">
        <w:t>(not shown).</w:t>
      </w:r>
    </w:p>
    <w:p w14:paraId="2792E86A" w14:textId="77777777" w:rsidR="006B664C" w:rsidRPr="007D7091" w:rsidRDefault="006B664C" w:rsidP="006B664C">
      <w:pPr>
        <w:spacing w:line="480" w:lineRule="auto"/>
      </w:pPr>
      <w:r w:rsidRPr="007D7091">
        <w:t>For all analyses, terms were deemed statistically significant at the 5% level.</w:t>
      </w:r>
    </w:p>
    <w:p w14:paraId="4B96BC01" w14:textId="5D04E53E" w:rsidR="00B61D80" w:rsidRPr="007D7091" w:rsidRDefault="00B61D80" w:rsidP="00B85F6D">
      <w:pPr>
        <w:spacing w:line="480" w:lineRule="auto"/>
        <w:ind w:left="720"/>
        <w:rPr>
          <w:i/>
        </w:rPr>
      </w:pPr>
      <w:r w:rsidRPr="007D7091">
        <w:rPr>
          <w:i/>
        </w:rPr>
        <w:t>Economic evaluation</w:t>
      </w:r>
    </w:p>
    <w:p w14:paraId="5C53AC3A" w14:textId="3F6344FF" w:rsidR="00DF5F51" w:rsidRPr="007D7091" w:rsidRDefault="00B61D80" w:rsidP="00B85F6D">
      <w:pPr>
        <w:spacing w:line="480" w:lineRule="auto"/>
      </w:pPr>
      <w:r w:rsidRPr="007D7091">
        <w:t>C</w:t>
      </w:r>
      <w:r w:rsidR="00056FA3" w:rsidRPr="007D7091">
        <w:t xml:space="preserve">osts of </w:t>
      </w:r>
      <w:r w:rsidRPr="007D7091">
        <w:t xml:space="preserve">all items of </w:t>
      </w:r>
      <w:r w:rsidR="00056FA3" w:rsidRPr="007D7091">
        <w:t>service use</w:t>
      </w:r>
      <w:r w:rsidRPr="007D7091">
        <w:t xml:space="preserve"> </w:t>
      </w:r>
      <w:r w:rsidR="00E276C5" w:rsidRPr="007D7091">
        <w:t>for the p</w:t>
      </w:r>
      <w:r w:rsidRPr="007D7091">
        <w:t>rogramme and the comparator group</w:t>
      </w:r>
      <w:r w:rsidR="00E276C5" w:rsidRPr="007D7091">
        <w:t>s</w:t>
      </w:r>
      <w:r w:rsidR="00056FA3" w:rsidRPr="007D7091">
        <w:t xml:space="preserve"> were calculated for each patient individually, based on the frequency of service use </w:t>
      </w:r>
      <w:r w:rsidR="00C103BC">
        <w:t xml:space="preserve">(Additional file </w:t>
      </w:r>
      <w:r w:rsidR="007D24C2">
        <w:t>2</w:t>
      </w:r>
      <w:r w:rsidR="00C103BC">
        <w:t xml:space="preserve">) </w:t>
      </w:r>
      <w:r w:rsidR="00056FA3" w:rsidRPr="007D7091">
        <w:t>multiplied by the corresponding unit costs sourced from national tariffs</w:t>
      </w:r>
      <w:r w:rsidR="00A66889">
        <w:t xml:space="preserve"> </w:t>
      </w:r>
      <w:r w:rsidR="00056FA3" w:rsidRPr="007D7091">
        <w:fldChar w:fldCharType="begin"/>
      </w:r>
      <w:r w:rsidR="003A5B78">
        <w:instrText xml:space="preserve"> ADDIN EN.CITE &lt;EndNote&gt;&lt;Cite&gt;&lt;Author&gt;Curtis L&lt;/Author&gt;&lt;Year&gt;2015&lt;/Year&gt;&lt;RecNum&gt;1016&lt;/RecNum&gt;&lt;DisplayText&gt;(41)&lt;/DisplayText&gt;&lt;record&gt;&lt;rec-number&gt;1016&lt;/rec-number&gt;&lt;foreign-keys&gt;&lt;key app="EN" db-id="w0dx0xev0xst58ea9t959xdsfss9rz90swve" timestamp="1474464660"&gt;1016&lt;/key&gt;&lt;/foreign-keys&gt;&lt;ref-type name="Report"&gt;27&lt;/ref-type&gt;&lt;contributors&gt;&lt;authors&gt;&lt;author&gt;Curtis L,&lt;/author&gt;&lt;author&gt;Burns A,&lt;/author&gt;&lt;/authors&gt;&lt;tertiary-authors&gt;&lt;author&gt;PSSRU&lt;/author&gt;&lt;/tertiary-authors&gt;&lt;/contributors&gt;&lt;titles&gt;&lt;title&gt;Unit costs of Health and Social Care 2015&lt;/title&gt;&lt;/titles&gt;&lt;dates&gt;&lt;year&gt;2015&lt;/year&gt;&lt;/dates&gt;&lt;pub-location&gt;Canterbury&lt;/pub-location&gt;&lt;urls&gt;&lt;/urls&gt;&lt;/record&gt;&lt;/Cite&gt;&lt;Cite&gt;&lt;Author&gt;Curtis L&lt;/Author&gt;&lt;Year&gt;2015&lt;/Year&gt;&lt;RecNum&gt;1016&lt;/RecNum&gt;&lt;record&gt;&lt;rec-number&gt;1016&lt;/rec-number&gt;&lt;foreign-keys&gt;&lt;key app="EN" db-id="w0dx0xev0xst58ea9t959xdsfss9rz90swve" timestamp="1474464660"&gt;1016&lt;/key&gt;&lt;/foreign-keys&gt;&lt;ref-type name="Report"&gt;27&lt;/ref-type&gt;&lt;contributors&gt;&lt;authors&gt;&lt;author&gt;Curtis L,&lt;/author&gt;&lt;author&gt;Burns A,&lt;/author&gt;&lt;/authors&gt;&lt;tertiary-authors&gt;&lt;author&gt;PSSRU&lt;/author&gt;&lt;/tertiary-authors&gt;&lt;/contributors&gt;&lt;titles&gt;&lt;title&gt;Unit costs of Health and Social Care 2015&lt;/title&gt;&lt;/titles&gt;&lt;dates&gt;&lt;year&gt;2015&lt;/year&gt;&lt;/dates&gt;&lt;pub-location&gt;Canterbury&lt;/pub-location&gt;&lt;urls&gt;&lt;/urls&gt;&lt;/record&gt;&lt;/Cite&gt;&lt;/EndNote&gt;</w:instrText>
      </w:r>
      <w:r w:rsidR="00056FA3" w:rsidRPr="007D7091">
        <w:fldChar w:fldCharType="separate"/>
      </w:r>
      <w:r w:rsidR="003A5B78">
        <w:rPr>
          <w:noProof/>
        </w:rPr>
        <w:t>(41)</w:t>
      </w:r>
      <w:r w:rsidR="00056FA3" w:rsidRPr="007D7091">
        <w:fldChar w:fldCharType="end"/>
      </w:r>
      <w:r w:rsidR="00056FA3" w:rsidRPr="007D7091">
        <w:t xml:space="preserve"> or finance managers</w:t>
      </w:r>
      <w:r w:rsidR="00730CC0" w:rsidRPr="007D7091">
        <w:t xml:space="preserve"> (</w:t>
      </w:r>
      <w:r w:rsidR="00D16D70">
        <w:t xml:space="preserve">Additional file </w:t>
      </w:r>
      <w:r w:rsidR="007D24C2">
        <w:t>3</w:t>
      </w:r>
      <w:r w:rsidR="00730CC0" w:rsidRPr="007D7091">
        <w:t>)</w:t>
      </w:r>
      <w:r w:rsidR="00056FA3" w:rsidRPr="007D7091">
        <w:t xml:space="preserve">. Software and system costs were averaged and applied top down. Mean costs for each </w:t>
      </w:r>
      <w:r w:rsidR="00731047" w:rsidRPr="007D7091">
        <w:t>item</w:t>
      </w:r>
      <w:r w:rsidR="00056FA3" w:rsidRPr="007D7091">
        <w:t xml:space="preserve"> and overall costs were compared between groups. Costs are reported in British pounds, 2015.</w:t>
      </w:r>
      <w:r w:rsidRPr="007D7091">
        <w:t xml:space="preserve">The </w:t>
      </w:r>
      <w:r w:rsidR="003A0479" w:rsidRPr="007D7091">
        <w:t xml:space="preserve">analyses were conducted on complete case data, that is </w:t>
      </w:r>
      <w:r w:rsidR="00604E60" w:rsidRPr="007D7091">
        <w:t xml:space="preserve">respondents who returned </w:t>
      </w:r>
      <w:r w:rsidR="003A0479" w:rsidRPr="007D7091">
        <w:t xml:space="preserve">service use data at all time points. </w:t>
      </w:r>
      <w:r w:rsidR="00DF5F51" w:rsidRPr="007D7091">
        <w:t xml:space="preserve">In cases where some items of service use data were completed but others were missing, simple mean imputation stratified by group and </w:t>
      </w:r>
      <w:r w:rsidR="001F581A" w:rsidRPr="007D7091">
        <w:t xml:space="preserve">cancer centre </w:t>
      </w:r>
      <w:r w:rsidR="00DF5F51" w:rsidRPr="007D7091">
        <w:t>was used for the missing items. Health economics analyses were conducted using STATA14</w:t>
      </w:r>
      <w:r w:rsidR="00A66889">
        <w:t xml:space="preserve"> </w:t>
      </w:r>
      <w:r w:rsidR="0025182C" w:rsidRPr="007D7091">
        <w:fldChar w:fldCharType="begin"/>
      </w:r>
      <w:r w:rsidR="003A5B78">
        <w:instrText xml:space="preserve"> ADDIN EN.CITE &lt;EndNote&gt;&lt;Cite&gt;&lt;Author&gt;StataCorp&lt;/Author&gt;&lt;Year&gt;2015&lt;/Year&gt;&lt;RecNum&gt;1578&lt;/RecNum&gt;&lt;DisplayText&gt;(42)&lt;/DisplayText&gt;&lt;record&gt;&lt;rec-number&gt;1578&lt;/rec-number&gt;&lt;foreign-keys&gt;&lt;key app="EN" db-id="w0dx0xev0xst58ea9t959xdsfss9rz90swve" timestamp="1521659380"&gt;1578&lt;/key&gt;&lt;/foreign-keys&gt;&lt;ref-type name="Computer Program"&gt;9&lt;/ref-type&gt;&lt;contributors&gt;&lt;authors&gt;&lt;author&gt;StataCorp,&lt;/author&gt;&lt;/authors&gt;&lt;/contributors&gt;&lt;titles&gt;&lt;title&gt;Stata Statistical Software: Release 14.&lt;/title&gt;&lt;/titles&gt;&lt;edition&gt;14&lt;/edition&gt;&lt;dates&gt;&lt;year&gt;2015&lt;/year&gt;&lt;/dates&gt;&lt;pub-location&gt;College Station, TX&lt;/pub-location&gt;&lt;publisher&gt;StataCorp LP.&lt;/publisher&gt;&lt;urls&gt;&lt;/urls&gt;&lt;/record&gt;&lt;/Cite&gt;&lt;/EndNote&gt;</w:instrText>
      </w:r>
      <w:r w:rsidR="0025182C" w:rsidRPr="007D7091">
        <w:fldChar w:fldCharType="separate"/>
      </w:r>
      <w:r w:rsidR="003A5B78">
        <w:rPr>
          <w:noProof/>
        </w:rPr>
        <w:t>(42)</w:t>
      </w:r>
      <w:r w:rsidR="0025182C" w:rsidRPr="007D7091">
        <w:fldChar w:fldCharType="end"/>
      </w:r>
      <w:r w:rsidR="00DF5F51" w:rsidRPr="007D7091">
        <w:t xml:space="preserve"> </w:t>
      </w:r>
      <w:r w:rsidR="0025182C" w:rsidRPr="007D7091">
        <w:t>a</w:t>
      </w:r>
      <w:r w:rsidR="00DF5F51" w:rsidRPr="007D7091">
        <w:t>nd Microsoft Excel 2013.</w:t>
      </w:r>
    </w:p>
    <w:p w14:paraId="11031A52" w14:textId="77777777" w:rsidR="00987763" w:rsidRPr="007D7091" w:rsidRDefault="00987763" w:rsidP="00B85F6D">
      <w:pPr>
        <w:spacing w:line="480" w:lineRule="auto"/>
        <w:rPr>
          <w:b/>
        </w:rPr>
      </w:pPr>
      <w:r w:rsidRPr="007D7091">
        <w:rPr>
          <w:b/>
        </w:rPr>
        <w:t xml:space="preserve">Results </w:t>
      </w:r>
    </w:p>
    <w:p w14:paraId="3F1568D2" w14:textId="77777777" w:rsidR="00A3520E" w:rsidRPr="007D7091" w:rsidRDefault="00A3520E" w:rsidP="00B85F6D">
      <w:pPr>
        <w:spacing w:line="480" w:lineRule="auto"/>
        <w:rPr>
          <w:i/>
        </w:rPr>
      </w:pPr>
      <w:r w:rsidRPr="007D7091">
        <w:rPr>
          <w:i/>
        </w:rPr>
        <w:t>Participants</w:t>
      </w:r>
    </w:p>
    <w:p w14:paraId="33632080" w14:textId="7581FE20" w:rsidR="000C4551" w:rsidRPr="007D7091" w:rsidRDefault="000C4551" w:rsidP="00B85F6D">
      <w:pPr>
        <w:spacing w:line="480" w:lineRule="auto"/>
      </w:pPr>
      <w:r w:rsidRPr="007D7091">
        <w:lastRenderedPageBreak/>
        <w:t xml:space="preserve">The flow of participants through the study is shown in Figure </w:t>
      </w:r>
      <w:r w:rsidR="006E6354" w:rsidRPr="007D7091">
        <w:t xml:space="preserve">1. </w:t>
      </w:r>
      <w:r w:rsidR="00CE194D" w:rsidRPr="007D7091">
        <w:t xml:space="preserve">Of the 1036 patients identified as eligible for the study, </w:t>
      </w:r>
      <w:r w:rsidR="005B1B25" w:rsidRPr="007D7091">
        <w:t>627 (</w:t>
      </w:r>
      <w:r w:rsidR="006E6354" w:rsidRPr="007D7091">
        <w:t>61%</w:t>
      </w:r>
      <w:r w:rsidR="005B1B25" w:rsidRPr="007D7091">
        <w:t>)</w:t>
      </w:r>
      <w:r w:rsidR="006E6354" w:rsidRPr="007D7091">
        <w:t xml:space="preserve"> completed a </w:t>
      </w:r>
      <w:r w:rsidR="00CE194D" w:rsidRPr="007D7091">
        <w:t xml:space="preserve">valid </w:t>
      </w:r>
      <w:r w:rsidR="006E6354" w:rsidRPr="007D7091">
        <w:t>baseline questionnaire, and</w:t>
      </w:r>
      <w:r w:rsidR="00B97DE9" w:rsidRPr="007D7091">
        <w:t xml:space="preserve"> </w:t>
      </w:r>
      <w:r w:rsidR="009D0245" w:rsidRPr="007D7091">
        <w:t>522 (</w:t>
      </w:r>
      <w:r w:rsidR="00AE10F3" w:rsidRPr="007D7091">
        <w:t>83%</w:t>
      </w:r>
      <w:r w:rsidR="00B97DE9" w:rsidRPr="007D7091">
        <w:t>)</w:t>
      </w:r>
      <w:r w:rsidR="00AE10F3" w:rsidRPr="007D7091">
        <w:t xml:space="preserve"> of </w:t>
      </w:r>
      <w:r w:rsidR="006E6354" w:rsidRPr="007D7091">
        <w:t>these</w:t>
      </w:r>
      <w:r w:rsidR="00AE10F3" w:rsidRPr="007D7091">
        <w:t xml:space="preserve"> </w:t>
      </w:r>
      <w:r w:rsidR="005B1B25" w:rsidRPr="007D7091">
        <w:t xml:space="preserve">also </w:t>
      </w:r>
      <w:r w:rsidR="00AE10F3" w:rsidRPr="007D7091">
        <w:t xml:space="preserve">returned both </w:t>
      </w:r>
      <w:r w:rsidR="000502E5" w:rsidRPr="007D7091">
        <w:t>follow-up</w:t>
      </w:r>
      <w:r w:rsidR="00AE10F3" w:rsidRPr="007D7091">
        <w:t xml:space="preserve"> questionnaires</w:t>
      </w:r>
      <w:r w:rsidR="006E6354" w:rsidRPr="007D7091">
        <w:t xml:space="preserve">. Eight participants withdrew from the study and 12 died or became too unwell to continue. </w:t>
      </w:r>
      <w:r w:rsidR="00D9598D" w:rsidRPr="007D7091">
        <w:t>Fifteen men did not consent to use of medical records.</w:t>
      </w:r>
    </w:p>
    <w:p w14:paraId="7CE28AAA" w14:textId="5C642487" w:rsidR="00A3520E" w:rsidRPr="007D7091" w:rsidRDefault="00A3520E" w:rsidP="00B85F6D">
      <w:pPr>
        <w:spacing w:line="480" w:lineRule="auto"/>
        <w:rPr>
          <w:i/>
        </w:rPr>
      </w:pPr>
      <w:r w:rsidRPr="007D7091">
        <w:rPr>
          <w:i/>
        </w:rPr>
        <w:t xml:space="preserve">Baseline </w:t>
      </w:r>
      <w:r w:rsidR="00CE5A42" w:rsidRPr="007D7091">
        <w:rPr>
          <w:i/>
        </w:rPr>
        <w:t>characteristics</w:t>
      </w:r>
    </w:p>
    <w:p w14:paraId="19EE967E" w14:textId="0F8C7FEC" w:rsidR="003D0EA1" w:rsidRDefault="00876F5C" w:rsidP="00B85F6D">
      <w:pPr>
        <w:spacing w:line="480" w:lineRule="auto"/>
      </w:pPr>
      <w:r w:rsidRPr="007D7091">
        <w:t>T</w:t>
      </w:r>
      <w:r w:rsidR="009F0F18" w:rsidRPr="007D7091">
        <w:t xml:space="preserve">he </w:t>
      </w:r>
      <w:r w:rsidR="00CD1E06" w:rsidRPr="007D7091">
        <w:t>p</w:t>
      </w:r>
      <w:r w:rsidR="00D9598D" w:rsidRPr="007D7091">
        <w:t>rogramme and c</w:t>
      </w:r>
      <w:r w:rsidR="00010C80" w:rsidRPr="007D7091">
        <w:t>omparator</w:t>
      </w:r>
      <w:r w:rsidR="009F0F18" w:rsidRPr="007D7091">
        <w:t xml:space="preserve"> group</w:t>
      </w:r>
      <w:r w:rsidR="008C4E9F" w:rsidRPr="007D7091">
        <w:t>s</w:t>
      </w:r>
      <w:r w:rsidR="009F0F18" w:rsidRPr="007D7091">
        <w:t xml:space="preserve"> </w:t>
      </w:r>
      <w:r w:rsidR="00211F11" w:rsidRPr="007D7091">
        <w:t xml:space="preserve">were broadly similar </w:t>
      </w:r>
      <w:r w:rsidR="009F0F18" w:rsidRPr="007D7091">
        <w:t xml:space="preserve">on a range of socio-demographic and medical </w:t>
      </w:r>
      <w:r w:rsidR="003D0EA1" w:rsidRPr="007D7091">
        <w:t>characteristics</w:t>
      </w:r>
      <w:r w:rsidR="00CE5A42" w:rsidRPr="007D7091">
        <w:t xml:space="preserve"> at baseline</w:t>
      </w:r>
      <w:r w:rsidR="009F0F18" w:rsidRPr="007D7091">
        <w:t xml:space="preserve"> (</w:t>
      </w:r>
      <w:r w:rsidR="00CD1E06" w:rsidRPr="007D7091">
        <w:t>T</w:t>
      </w:r>
      <w:r w:rsidR="009F0F18" w:rsidRPr="007D7091">
        <w:t xml:space="preserve">able 1). </w:t>
      </w:r>
      <w:r w:rsidR="00211F11" w:rsidRPr="007D7091">
        <w:t xml:space="preserve">No characteristics were </w:t>
      </w:r>
      <w:r w:rsidRPr="007D7091">
        <w:t>significantly</w:t>
      </w:r>
      <w:r w:rsidR="00211F11" w:rsidRPr="007D7091">
        <w:t xml:space="preserve"> different between </w:t>
      </w:r>
      <w:r w:rsidRPr="007D7091">
        <w:t xml:space="preserve">the two </w:t>
      </w:r>
      <w:r w:rsidR="00211F11" w:rsidRPr="007D7091">
        <w:t xml:space="preserve">groups, but there were </w:t>
      </w:r>
      <w:r w:rsidR="003D0EA1" w:rsidRPr="007D7091">
        <w:t xml:space="preserve">slight differences in </w:t>
      </w:r>
      <w:r w:rsidR="001428C0" w:rsidRPr="007D7091">
        <w:t xml:space="preserve">percentages </w:t>
      </w:r>
      <w:r w:rsidR="003D0EA1" w:rsidRPr="007D7091">
        <w:t xml:space="preserve">of men in each group at three of the </w:t>
      </w:r>
      <w:r w:rsidR="001F139D" w:rsidRPr="007D7091">
        <w:t>cancer centres.</w:t>
      </w:r>
      <w:r w:rsidR="003D0EA1" w:rsidRPr="007D7091">
        <w:t xml:space="preserve"> </w:t>
      </w:r>
      <w:r w:rsidR="00D12E83" w:rsidRPr="007D7091">
        <w:t>T</w:t>
      </w:r>
      <w:r w:rsidR="003D0EA1" w:rsidRPr="007D7091">
        <w:t xml:space="preserve">here were </w:t>
      </w:r>
      <w:r w:rsidR="004F687B" w:rsidRPr="007D7091">
        <w:t xml:space="preserve">no significant differences </w:t>
      </w:r>
      <w:r w:rsidR="00CE5A42" w:rsidRPr="007D7091">
        <w:t>in</w:t>
      </w:r>
      <w:r w:rsidR="00860742" w:rsidRPr="007D7091">
        <w:t xml:space="preserve"> sociodemographic</w:t>
      </w:r>
      <w:r w:rsidR="00A421D8" w:rsidRPr="007D7091">
        <w:t xml:space="preserve"> </w:t>
      </w:r>
      <w:r w:rsidR="00CE5A42" w:rsidRPr="007D7091">
        <w:t>or</w:t>
      </w:r>
      <w:r w:rsidR="00A421D8" w:rsidRPr="007D7091">
        <w:t xml:space="preserve"> medical characteristics between </w:t>
      </w:r>
      <w:r w:rsidR="004F687B" w:rsidRPr="007D7091">
        <w:t>those who completed all three questionnaires and those lost to attrition</w:t>
      </w:r>
      <w:r w:rsidR="002F63CC" w:rsidRPr="007D7091">
        <w:t xml:space="preserve"> (</w:t>
      </w:r>
      <w:r w:rsidR="007D24C2">
        <w:t>Additional file 4</w:t>
      </w:r>
      <w:r w:rsidR="00DE69B4" w:rsidRPr="007D7091">
        <w:t>)</w:t>
      </w:r>
      <w:r w:rsidR="00D16D70">
        <w:t>.</w:t>
      </w:r>
    </w:p>
    <w:p w14:paraId="459F7BD4" w14:textId="543DF1B8" w:rsidR="00B74F93" w:rsidRPr="00B74F93" w:rsidRDefault="00B74F93" w:rsidP="00B85F6D">
      <w:pPr>
        <w:spacing w:line="480" w:lineRule="auto"/>
        <w:rPr>
          <w:b/>
        </w:rPr>
      </w:pPr>
      <w:r>
        <w:rPr>
          <w:b/>
        </w:rPr>
        <w:t>Table 1</w:t>
      </w:r>
    </w:p>
    <w:p w14:paraId="711027A1" w14:textId="01AC3840" w:rsidR="00703343" w:rsidRPr="007D7091" w:rsidRDefault="00703343" w:rsidP="00B85F6D">
      <w:pPr>
        <w:spacing w:line="480" w:lineRule="auto"/>
        <w:rPr>
          <w:i/>
        </w:rPr>
      </w:pPr>
      <w:r w:rsidRPr="007D7091">
        <w:rPr>
          <w:i/>
        </w:rPr>
        <w:t>Study outcomes</w:t>
      </w:r>
    </w:p>
    <w:p w14:paraId="13CD2CC0" w14:textId="57332076" w:rsidR="00A3520E" w:rsidRPr="007D7091" w:rsidRDefault="008C5F36" w:rsidP="00B85F6D">
      <w:pPr>
        <w:spacing w:line="480" w:lineRule="auto"/>
        <w:ind w:firstLine="720"/>
        <w:rPr>
          <w:i/>
        </w:rPr>
      </w:pPr>
      <w:r w:rsidRPr="007D7091">
        <w:rPr>
          <w:i/>
        </w:rPr>
        <w:t>Primary outcome –</w:t>
      </w:r>
      <w:r w:rsidR="00211F11" w:rsidRPr="007D7091">
        <w:rPr>
          <w:i/>
        </w:rPr>
        <w:t>Cancer S</w:t>
      </w:r>
      <w:r w:rsidRPr="007D7091">
        <w:rPr>
          <w:i/>
        </w:rPr>
        <w:t xml:space="preserve">urvivors’ </w:t>
      </w:r>
      <w:r w:rsidR="00211F11" w:rsidRPr="007D7091">
        <w:rPr>
          <w:i/>
        </w:rPr>
        <w:t>U</w:t>
      </w:r>
      <w:r w:rsidRPr="007D7091">
        <w:rPr>
          <w:i/>
        </w:rPr>
        <w:t xml:space="preserve">nmet </w:t>
      </w:r>
      <w:r w:rsidR="00211F11" w:rsidRPr="007D7091">
        <w:rPr>
          <w:i/>
        </w:rPr>
        <w:t>N</w:t>
      </w:r>
      <w:r w:rsidRPr="007D7091">
        <w:rPr>
          <w:i/>
        </w:rPr>
        <w:t>eeds</w:t>
      </w:r>
      <w:r w:rsidR="00211F11" w:rsidRPr="007D7091">
        <w:rPr>
          <w:i/>
        </w:rPr>
        <w:t xml:space="preserve"> (CaSUN)</w:t>
      </w:r>
    </w:p>
    <w:p w14:paraId="413A6C89" w14:textId="32A3E882" w:rsidR="00010C80" w:rsidRDefault="003D0EA1" w:rsidP="00B85F6D">
      <w:pPr>
        <w:spacing w:line="480" w:lineRule="auto"/>
      </w:pPr>
      <w:r w:rsidRPr="007D7091">
        <w:t xml:space="preserve">Results of the </w:t>
      </w:r>
      <w:r w:rsidR="00010C80" w:rsidRPr="007D7091">
        <w:t xml:space="preserve">regression analyses for </w:t>
      </w:r>
      <w:r w:rsidR="00211F11" w:rsidRPr="007D7091">
        <w:t>the CaSUN</w:t>
      </w:r>
      <w:r w:rsidR="008C4E9F" w:rsidRPr="007D7091">
        <w:t xml:space="preserve"> </w:t>
      </w:r>
      <w:r w:rsidR="00010C80" w:rsidRPr="007D7091">
        <w:t>a</w:t>
      </w:r>
      <w:r w:rsidR="00BA295F" w:rsidRPr="007D7091">
        <w:t>t each time point are shown in T</w:t>
      </w:r>
      <w:r w:rsidR="00010C80" w:rsidRPr="007D7091">
        <w:t xml:space="preserve">able </w:t>
      </w:r>
      <w:r w:rsidR="007D24C2">
        <w:t>2</w:t>
      </w:r>
      <w:r w:rsidR="00010C80" w:rsidRPr="007D7091">
        <w:t xml:space="preserve">, </w:t>
      </w:r>
      <w:r w:rsidR="009D0245" w:rsidRPr="007D7091">
        <w:t>detailing</w:t>
      </w:r>
      <w:r w:rsidR="0085747E" w:rsidRPr="007D7091">
        <w:t xml:space="preserve"> </w:t>
      </w:r>
      <w:r w:rsidR="00D63135" w:rsidRPr="007D7091">
        <w:t xml:space="preserve">both </w:t>
      </w:r>
      <w:r w:rsidR="00010C80" w:rsidRPr="007D7091">
        <w:t>scoring methods</w:t>
      </w:r>
      <w:r w:rsidR="00703343" w:rsidRPr="007D7091">
        <w:t xml:space="preserve"> </w:t>
      </w:r>
      <w:r w:rsidR="0083201E" w:rsidRPr="007D7091">
        <w:fldChar w:fldCharType="begin"/>
      </w:r>
      <w:r w:rsidR="00A66889">
        <w:instrText xml:space="preserve"> ADDIN EN.CITE &lt;EndNote&gt;&lt;Cite&gt;&lt;Author&gt;Hodgkinson&lt;/Author&gt;&lt;Year&gt;2007&lt;/Year&gt;&lt;RecNum&gt;835&lt;/RecNum&gt;&lt;DisplayText&gt;(29)&lt;/DisplayText&gt;&lt;record&gt;&lt;rec-number&gt;835&lt;/rec-number&gt;&lt;foreign-keys&gt;&lt;key app="EN" db-id="w0dx0xev0xst58ea9t959xdsfss9rz90swve" timestamp="1467819811"&gt;835&lt;/key&gt;&lt;/foreign-keys&gt;&lt;ref-type name="Journal Article"&gt;17&lt;/ref-type&gt;&lt;contributors&gt;&lt;authors&gt;&lt;author&gt;Hodgkinson, K.&lt;/author&gt;&lt;author&gt;Butow, P.&lt;/author&gt;&lt;author&gt;Hunt, G. E.&lt;/author&gt;&lt;author&gt;Pendlebury, S.&lt;/author&gt;&lt;author&gt;Hobbs, K. M.&lt;/author&gt;&lt;author&gt;Lo, S. K.&lt;/author&gt;&lt;author&gt;Wain, G.&lt;/author&gt;&lt;/authors&gt;&lt;/contributors&gt;&lt;titles&gt;&lt;title&gt;The development and evaluation of a measure to assess cancer survivors&amp;apos; unmet supportive care needs: the CaSUN (Cancer Survivors&amp;apos; Unmet Needs measure)&lt;/title&gt;&lt;secondary-title&gt;Psycho-Oncology&lt;/secondary-title&gt;&lt;/titles&gt;&lt;periodical&gt;&lt;full-title&gt;Psycho-Oncology&lt;/full-title&gt;&lt;/periodical&gt;&lt;pages&gt;796-804&lt;/pages&gt;&lt;volume&gt;16&lt;/volume&gt;&lt;number&gt;9&lt;/number&gt;&lt;keywords&gt;&lt;keyword&gt;cancer survivors&lt;/keyword&gt;&lt;keyword&gt;perceived needs&lt;/keyword&gt;&lt;keyword&gt;psychometrics&lt;/keyword&gt;&lt;keyword&gt;supportive care&lt;/keyword&gt;&lt;/keywords&gt;&lt;dates&gt;&lt;year&gt;2007&lt;/year&gt;&lt;/dates&gt;&lt;publisher&gt;John Wiley &amp;amp; Sons, Ltd.&lt;/publisher&gt;&lt;isbn&gt;1099-1611&lt;/isbn&gt;&lt;urls&gt;&lt;related-urls&gt;&lt;url&gt;http://dx.doi.org/10.1002/pon.1137&lt;/url&gt;&lt;/related-urls&gt;&lt;/urls&gt;&lt;electronic-resource-num&gt;10.1002/pon.1137&lt;/electronic-resource-num&gt;&lt;/record&gt;&lt;/Cite&gt;&lt;/EndNote&gt;</w:instrText>
      </w:r>
      <w:r w:rsidR="0083201E" w:rsidRPr="007D7091">
        <w:fldChar w:fldCharType="separate"/>
      </w:r>
      <w:r w:rsidR="00A66889">
        <w:rPr>
          <w:noProof/>
        </w:rPr>
        <w:t>(29)</w:t>
      </w:r>
      <w:r w:rsidR="0083201E" w:rsidRPr="007D7091">
        <w:fldChar w:fldCharType="end"/>
      </w:r>
      <w:r w:rsidR="00010C80" w:rsidRPr="007D7091">
        <w:t>.</w:t>
      </w:r>
      <w:r w:rsidR="00D45D25" w:rsidRPr="007D7091">
        <w:t xml:space="preserve"> </w:t>
      </w:r>
      <w:r w:rsidR="00CD1E06" w:rsidRPr="007D7091">
        <w:t>T</w:t>
      </w:r>
      <w:r w:rsidR="00703343" w:rsidRPr="007D7091">
        <w:t xml:space="preserve">here </w:t>
      </w:r>
      <w:r w:rsidR="00D11DEE" w:rsidRPr="007D7091">
        <w:t xml:space="preserve">were </w:t>
      </w:r>
      <w:r w:rsidR="00703343" w:rsidRPr="007D7091">
        <w:t xml:space="preserve">statistically significant </w:t>
      </w:r>
      <w:r w:rsidR="00DD7DC3" w:rsidRPr="007D7091">
        <w:t>reductions</w:t>
      </w:r>
      <w:r w:rsidR="00CD1E06" w:rsidRPr="007D7091">
        <w:t xml:space="preserve"> at the four-month follow-</w:t>
      </w:r>
      <w:r w:rsidR="003F10C6" w:rsidRPr="007D7091">
        <w:t>up for</w:t>
      </w:r>
      <w:r w:rsidR="00CD1E06" w:rsidRPr="007D7091">
        <w:t xml:space="preserve"> the programme compared to the comparator group </w:t>
      </w:r>
      <w:r w:rsidR="00DD7DC3" w:rsidRPr="007D7091">
        <w:t xml:space="preserve">in </w:t>
      </w:r>
      <w:r w:rsidR="007F21E3">
        <w:t xml:space="preserve">strength </w:t>
      </w:r>
      <w:r w:rsidR="00DD7DC3" w:rsidRPr="007D7091">
        <w:t xml:space="preserve"> of unmet needs and </w:t>
      </w:r>
      <w:r w:rsidR="007F21E3">
        <w:t>total number</w:t>
      </w:r>
      <w:r w:rsidR="007F21E3" w:rsidRPr="007D7091">
        <w:t xml:space="preserve"> </w:t>
      </w:r>
      <w:r w:rsidR="00DD7DC3" w:rsidRPr="007D7091">
        <w:t xml:space="preserve">of </w:t>
      </w:r>
      <w:r w:rsidR="00961A31" w:rsidRPr="007D7091">
        <w:t xml:space="preserve">unmet </w:t>
      </w:r>
      <w:r w:rsidR="003F10C6" w:rsidRPr="007D7091">
        <w:t>needs (</w:t>
      </w:r>
      <w:r w:rsidR="00703343" w:rsidRPr="007D7091">
        <w:rPr>
          <w:i/>
        </w:rPr>
        <w:t xml:space="preserve">p </w:t>
      </w:r>
      <w:r w:rsidR="00703343" w:rsidRPr="007D7091">
        <w:t>= 0.025</w:t>
      </w:r>
      <w:r w:rsidR="00D45D25" w:rsidRPr="007D7091">
        <w:t xml:space="preserve"> </w:t>
      </w:r>
      <w:r w:rsidR="00D63135" w:rsidRPr="007D7091">
        <w:t xml:space="preserve">and </w:t>
      </w:r>
      <w:r w:rsidR="00D63135" w:rsidRPr="007D7091">
        <w:rPr>
          <w:i/>
        </w:rPr>
        <w:t>p</w:t>
      </w:r>
      <w:r w:rsidR="00D45D25" w:rsidRPr="007D7091">
        <w:rPr>
          <w:i/>
        </w:rPr>
        <w:t xml:space="preserve"> </w:t>
      </w:r>
      <w:r w:rsidR="00D45D25" w:rsidRPr="007D7091">
        <w:t>= 0.020 respectively</w:t>
      </w:r>
      <w:r w:rsidR="00703343" w:rsidRPr="007D7091">
        <w:t xml:space="preserve">) and for the existential survivorship </w:t>
      </w:r>
      <w:r w:rsidR="00DD7DC3" w:rsidRPr="007D7091">
        <w:t xml:space="preserve">needs </w:t>
      </w:r>
      <w:r w:rsidR="00703343" w:rsidRPr="007D7091">
        <w:t>subscale (</w:t>
      </w:r>
      <w:r w:rsidR="00703343" w:rsidRPr="007D7091">
        <w:rPr>
          <w:i/>
        </w:rPr>
        <w:t xml:space="preserve">p </w:t>
      </w:r>
      <w:r w:rsidR="00703343" w:rsidRPr="007D7091">
        <w:t>= 0.041</w:t>
      </w:r>
      <w:r w:rsidR="00DD7DC3" w:rsidRPr="007D7091">
        <w:t xml:space="preserve"> for </w:t>
      </w:r>
      <w:r w:rsidR="007F21E3">
        <w:t>strength</w:t>
      </w:r>
      <w:r w:rsidR="007F21E3" w:rsidRPr="007D7091">
        <w:t xml:space="preserve"> </w:t>
      </w:r>
      <w:r w:rsidR="00DD7DC3" w:rsidRPr="007D7091">
        <w:t xml:space="preserve">of </w:t>
      </w:r>
      <w:r w:rsidR="003F10C6" w:rsidRPr="007D7091">
        <w:lastRenderedPageBreak/>
        <w:t>needs and</w:t>
      </w:r>
      <w:r w:rsidR="00D45D25" w:rsidRPr="007D7091">
        <w:t xml:space="preserve"> </w:t>
      </w:r>
      <w:r w:rsidR="00D45D25" w:rsidRPr="007D7091">
        <w:rPr>
          <w:i/>
        </w:rPr>
        <w:t xml:space="preserve">p </w:t>
      </w:r>
      <w:r w:rsidR="00D45D25" w:rsidRPr="007D7091">
        <w:t xml:space="preserve">= 0.022 </w:t>
      </w:r>
      <w:r w:rsidR="00DD7DC3" w:rsidRPr="007D7091">
        <w:t xml:space="preserve">for </w:t>
      </w:r>
      <w:r w:rsidR="007F21E3">
        <w:t>number</w:t>
      </w:r>
      <w:r w:rsidR="007F21E3" w:rsidRPr="007D7091">
        <w:t xml:space="preserve"> </w:t>
      </w:r>
      <w:r w:rsidR="00DD7DC3" w:rsidRPr="007D7091">
        <w:t>of needs</w:t>
      </w:r>
      <w:r w:rsidR="00703343" w:rsidRPr="007D7091">
        <w:t>).</w:t>
      </w:r>
      <w:r w:rsidR="003B5D86" w:rsidRPr="007D7091">
        <w:t xml:space="preserve"> These differences were </w:t>
      </w:r>
      <w:r w:rsidR="00CE5A42" w:rsidRPr="007D7091">
        <w:t>reduced and not statistically significant</w:t>
      </w:r>
      <w:r w:rsidR="003B5D86" w:rsidRPr="007D7091">
        <w:t xml:space="preserve"> at the </w:t>
      </w:r>
      <w:r w:rsidR="00C37D61" w:rsidRPr="007D7091">
        <w:t>eight-month</w:t>
      </w:r>
      <w:r w:rsidR="003B5D86" w:rsidRPr="007D7091">
        <w:t xml:space="preserve"> follow-up point.</w:t>
      </w:r>
    </w:p>
    <w:p w14:paraId="72BE2008" w14:textId="5C0E221C" w:rsidR="00B74F93" w:rsidRPr="00B74F93" w:rsidRDefault="00B74F93" w:rsidP="00B85F6D">
      <w:pPr>
        <w:spacing w:line="480" w:lineRule="auto"/>
        <w:rPr>
          <w:b/>
        </w:rPr>
      </w:pPr>
      <w:r w:rsidRPr="00B74F93">
        <w:rPr>
          <w:b/>
        </w:rPr>
        <w:t xml:space="preserve">Table </w:t>
      </w:r>
      <w:r w:rsidR="007D24C2">
        <w:rPr>
          <w:b/>
        </w:rPr>
        <w:t>2</w:t>
      </w:r>
    </w:p>
    <w:p w14:paraId="1D066DA7" w14:textId="551BA468" w:rsidR="00323152" w:rsidRPr="007D7091" w:rsidRDefault="008C5F36" w:rsidP="00B85F6D">
      <w:pPr>
        <w:spacing w:line="480" w:lineRule="auto"/>
        <w:ind w:firstLine="720"/>
        <w:rPr>
          <w:i/>
        </w:rPr>
      </w:pPr>
      <w:r w:rsidRPr="007D7091">
        <w:rPr>
          <w:i/>
        </w:rPr>
        <w:t xml:space="preserve">Secondary outcomes </w:t>
      </w:r>
    </w:p>
    <w:p w14:paraId="4C2F9042" w14:textId="16A648CE" w:rsidR="009F45FB" w:rsidRPr="007D7091" w:rsidRDefault="007D24C2" w:rsidP="00CB1FA7">
      <w:pPr>
        <w:spacing w:line="480" w:lineRule="auto"/>
      </w:pPr>
      <w:r>
        <w:t>Additional file 5 shows</w:t>
      </w:r>
      <w:r w:rsidRPr="007D7091">
        <w:t xml:space="preserve"> </w:t>
      </w:r>
      <w:r w:rsidR="00703343" w:rsidRPr="007D7091">
        <w:t xml:space="preserve">results for the </w:t>
      </w:r>
      <w:r w:rsidR="00323152">
        <w:t xml:space="preserve">secondary outcome measures. </w:t>
      </w:r>
      <w:r w:rsidR="00D11DEE" w:rsidRPr="007D7091">
        <w:t xml:space="preserve">There were statistically significant improvements </w:t>
      </w:r>
      <w:r w:rsidR="00882F50" w:rsidRPr="007D7091">
        <w:t xml:space="preserve">for </w:t>
      </w:r>
      <w:r w:rsidR="00E276C5" w:rsidRPr="007D7091">
        <w:t xml:space="preserve">the </w:t>
      </w:r>
      <w:r w:rsidR="00CB1FA7">
        <w:t xml:space="preserve">EPIC-26 </w:t>
      </w:r>
      <w:r w:rsidR="00D11DEE" w:rsidRPr="007D7091">
        <w:t>bowel subscale</w:t>
      </w:r>
      <w:r w:rsidR="00882F50" w:rsidRPr="007D7091">
        <w:t xml:space="preserve"> for men in </w:t>
      </w:r>
      <w:r w:rsidR="006701AA" w:rsidRPr="007D7091">
        <w:t xml:space="preserve">the </w:t>
      </w:r>
      <w:r w:rsidR="0028760A" w:rsidRPr="007D7091">
        <w:t>programme group</w:t>
      </w:r>
      <w:r w:rsidR="00882F50" w:rsidRPr="007D7091">
        <w:t xml:space="preserve"> compared to the comparator group </w:t>
      </w:r>
      <w:r w:rsidR="009F45FB" w:rsidRPr="007D7091">
        <w:t xml:space="preserve">at both </w:t>
      </w:r>
      <w:r w:rsidR="008429D1" w:rsidRPr="007D7091">
        <w:t xml:space="preserve">the </w:t>
      </w:r>
      <w:r w:rsidR="001F581A" w:rsidRPr="007D7091">
        <w:t xml:space="preserve">four </w:t>
      </w:r>
      <w:r w:rsidR="009F45FB" w:rsidRPr="007D7091">
        <w:t>(</w:t>
      </w:r>
      <w:r w:rsidR="009F45FB" w:rsidRPr="007D7091">
        <w:rPr>
          <w:i/>
        </w:rPr>
        <w:t xml:space="preserve">p </w:t>
      </w:r>
      <w:r w:rsidR="009F45FB" w:rsidRPr="007D7091">
        <w:t xml:space="preserve">= 0.016) and </w:t>
      </w:r>
      <w:r w:rsidR="00CD1E06" w:rsidRPr="007D7091">
        <w:t>eight-month</w:t>
      </w:r>
      <w:r w:rsidR="009F45FB" w:rsidRPr="007D7091">
        <w:t xml:space="preserve"> (</w:t>
      </w:r>
      <w:r w:rsidR="009F45FB" w:rsidRPr="007D7091">
        <w:rPr>
          <w:i/>
        </w:rPr>
        <w:t>p</w:t>
      </w:r>
      <w:r w:rsidR="009F45FB" w:rsidRPr="007D7091">
        <w:t xml:space="preserve"> = 0.003) </w:t>
      </w:r>
      <w:r w:rsidR="000502E5" w:rsidRPr="007D7091">
        <w:t>follow-up</w:t>
      </w:r>
      <w:r w:rsidR="008429D1" w:rsidRPr="007D7091">
        <w:t xml:space="preserve"> points</w:t>
      </w:r>
      <w:r w:rsidR="009F45FB" w:rsidRPr="007D7091">
        <w:t xml:space="preserve">. </w:t>
      </w:r>
      <w:r w:rsidR="00323152" w:rsidRPr="007D7091">
        <w:t>A statistically significant improvement in mental health favouring the programme group was found for the GHQ-12 at four months using the most common 0111 scoring method</w:t>
      </w:r>
      <w:r w:rsidR="00323152">
        <w:t xml:space="preserve"> </w:t>
      </w:r>
      <w:r w:rsidR="00323152" w:rsidRPr="007D7091">
        <w:fldChar w:fldCharType="begin"/>
      </w:r>
      <w:r w:rsidR="003A5B78">
        <w:instrText xml:space="preserve"> ADDIN EN.CITE &lt;EndNote&gt;&lt;Cite&gt;&lt;Author&gt;GL Assessment&lt;/Author&gt;&lt;Year&gt;2018&lt;/Year&gt;&lt;RecNum&gt;1581&lt;/RecNum&gt;&lt;DisplayText&gt;(43)&lt;/DisplayText&gt;&lt;record&gt;&lt;rec-number&gt;1581&lt;/rec-number&gt;&lt;foreign-keys&gt;&lt;key app="EN" db-id="w0dx0xev0xst58ea9t959xdsfss9rz90swve" timestamp="1524755171"&gt;1581&lt;/key&gt;&lt;/foreign-keys&gt;&lt;ref-type name="Web Page"&gt;12&lt;/ref-type&gt;&lt;contributors&gt;&lt;authors&gt;&lt;author&gt;GL Assessment,&lt;/author&gt;&lt;/authors&gt;&lt;/contributors&gt;&lt;titles&gt;&lt;title&gt;General Health Questionnaire&lt;/title&gt;&lt;/titles&gt;&lt;volume&gt;2015&lt;/volume&gt;&lt;number&gt;17-02-2015&lt;/number&gt;&lt;dates&gt;&lt;year&gt;2018&lt;/year&gt;&lt;/dates&gt;&lt;urls&gt;&lt;related-urls&gt;&lt;url&gt;https://www.gl-assessment.co.uk/products/general-health-questionnaire-ghq/&lt;/url&gt;&lt;/related-urls&gt;&lt;/urls&gt;&lt;/record&gt;&lt;/Cite&gt;&lt;/EndNote&gt;</w:instrText>
      </w:r>
      <w:r w:rsidR="00323152" w:rsidRPr="007D7091">
        <w:fldChar w:fldCharType="separate"/>
      </w:r>
      <w:r w:rsidR="003A5B78">
        <w:rPr>
          <w:noProof/>
        </w:rPr>
        <w:t>(43)</w:t>
      </w:r>
      <w:r w:rsidR="00323152" w:rsidRPr="007D7091">
        <w:fldChar w:fldCharType="end"/>
      </w:r>
      <w:r w:rsidR="00323152" w:rsidRPr="007D7091">
        <w:t xml:space="preserve"> (</w:t>
      </w:r>
      <w:r w:rsidR="00323152" w:rsidRPr="007D7091">
        <w:rPr>
          <w:i/>
        </w:rPr>
        <w:t xml:space="preserve">p </w:t>
      </w:r>
      <w:r w:rsidR="00323152" w:rsidRPr="007D7091">
        <w:t>= 0.032) but not at eight months, and for neither time point using the alternative 0123 scoring method.</w:t>
      </w:r>
      <w:r w:rsidR="00CB1FA7">
        <w:t xml:space="preserve"> </w:t>
      </w:r>
      <w:r w:rsidR="0028760A" w:rsidRPr="007D7091">
        <w:t>There</w:t>
      </w:r>
      <w:r w:rsidR="009F45FB" w:rsidRPr="007D7091">
        <w:t xml:space="preserve"> were no </w:t>
      </w:r>
      <w:r w:rsidR="00961A31" w:rsidRPr="007D7091">
        <w:t xml:space="preserve">statistically </w:t>
      </w:r>
      <w:r w:rsidR="009F45FB" w:rsidRPr="007D7091">
        <w:t xml:space="preserve">significant differences </w:t>
      </w:r>
      <w:r w:rsidR="0028760A" w:rsidRPr="007D7091">
        <w:t xml:space="preserve">between groups </w:t>
      </w:r>
      <w:r w:rsidR="009F45FB" w:rsidRPr="007D7091">
        <w:t xml:space="preserve">for </w:t>
      </w:r>
      <w:r w:rsidR="00CB1FA7">
        <w:t xml:space="preserve">any of the other secondary outcome scales/subscales at either time point. </w:t>
      </w:r>
      <w:r w:rsidR="00CB1FA7" w:rsidRPr="007D7091" w:rsidDel="00CB1FA7">
        <w:t xml:space="preserve"> </w:t>
      </w:r>
    </w:p>
    <w:p w14:paraId="506AABDA" w14:textId="5C16DB08" w:rsidR="00CF32F3" w:rsidRPr="007D7091" w:rsidRDefault="00415D45" w:rsidP="00B85F6D">
      <w:pPr>
        <w:spacing w:line="480" w:lineRule="auto"/>
      </w:pPr>
      <w:r w:rsidRPr="007D7091">
        <w:rPr>
          <w:i/>
        </w:rPr>
        <w:t>Patient satisfaction</w:t>
      </w:r>
    </w:p>
    <w:p w14:paraId="594C5427" w14:textId="1A1643EE" w:rsidR="0001380C" w:rsidRDefault="00CF32F3" w:rsidP="00B85F6D">
      <w:pPr>
        <w:spacing w:line="480" w:lineRule="auto"/>
      </w:pPr>
      <w:r w:rsidRPr="007D7091">
        <w:t xml:space="preserve">Participant satisfaction data are presented in Table </w:t>
      </w:r>
      <w:r w:rsidR="007D24C2">
        <w:t>3</w:t>
      </w:r>
      <w:r w:rsidRPr="007D7091">
        <w:t xml:space="preserve">. </w:t>
      </w:r>
      <w:r w:rsidR="00D579ED" w:rsidRPr="007D7091">
        <w:t xml:space="preserve">The programme group reported </w:t>
      </w:r>
      <w:r w:rsidR="00E276C5" w:rsidRPr="007D7091">
        <w:t xml:space="preserve">significantly </w:t>
      </w:r>
      <w:r w:rsidR="00D579ED" w:rsidRPr="007D7091">
        <w:t xml:space="preserve">more satisfaction for nine of eleven statements at the four-month follow-up point. </w:t>
      </w:r>
      <w:r w:rsidR="00E276C5" w:rsidRPr="007D7091">
        <w:t>However, a</w:t>
      </w:r>
      <w:r w:rsidRPr="007D7091">
        <w:t xml:space="preserve">t </w:t>
      </w:r>
      <w:r w:rsidR="00036A4E" w:rsidRPr="007D7091">
        <w:t>eight month</w:t>
      </w:r>
      <w:r w:rsidRPr="007D7091">
        <w:t xml:space="preserve">s, only the statement </w:t>
      </w:r>
      <w:r w:rsidR="00860742" w:rsidRPr="007D7091">
        <w:t xml:space="preserve">‘I have known who to contact </w:t>
      </w:r>
      <w:r w:rsidRPr="007D7091">
        <w:t xml:space="preserve">with any problems’ showed a </w:t>
      </w:r>
      <w:r w:rsidR="00E276C5" w:rsidRPr="007D7091">
        <w:t xml:space="preserve">significant </w:t>
      </w:r>
      <w:r w:rsidRPr="007D7091">
        <w:t>difference between the groups, with more programme group men strongly agreeing and more comparator group men agreeing to the statement.</w:t>
      </w:r>
    </w:p>
    <w:p w14:paraId="182E84CF" w14:textId="6338CF76" w:rsidR="00923855" w:rsidRPr="00923855" w:rsidRDefault="00923855" w:rsidP="00B85F6D">
      <w:pPr>
        <w:spacing w:line="480" w:lineRule="auto"/>
        <w:rPr>
          <w:b/>
        </w:rPr>
      </w:pPr>
      <w:r w:rsidRPr="00923855">
        <w:rPr>
          <w:b/>
        </w:rPr>
        <w:t xml:space="preserve">Table </w:t>
      </w:r>
      <w:r w:rsidR="007D24C2">
        <w:rPr>
          <w:b/>
        </w:rPr>
        <w:t>3</w:t>
      </w:r>
    </w:p>
    <w:p w14:paraId="0340BE46" w14:textId="77777777" w:rsidR="00703343" w:rsidRPr="007D7091" w:rsidRDefault="00DD5A04" w:rsidP="00B85F6D">
      <w:pPr>
        <w:spacing w:line="480" w:lineRule="auto"/>
      </w:pPr>
      <w:r w:rsidRPr="007D7091">
        <w:rPr>
          <w:i/>
        </w:rPr>
        <w:lastRenderedPageBreak/>
        <w:t>Health economic</w:t>
      </w:r>
      <w:r w:rsidR="00703343" w:rsidRPr="007D7091">
        <w:rPr>
          <w:i/>
        </w:rPr>
        <w:t xml:space="preserve"> analysis </w:t>
      </w:r>
    </w:p>
    <w:p w14:paraId="4719EDD3" w14:textId="475E3A9B" w:rsidR="009043EB" w:rsidRDefault="009043EB" w:rsidP="009043EB">
      <w:pPr>
        <w:spacing w:line="480" w:lineRule="auto"/>
      </w:pPr>
      <w:r w:rsidRPr="007D7091">
        <w:t xml:space="preserve">Analyses were conducted on a complete case sample of 206 men in the programme group and 265 men in the comparator group. The direct costs of provision of follow-up care over the eight month period was £102 per patient for the Programme group (Table </w:t>
      </w:r>
      <w:r w:rsidR="007D24C2">
        <w:t>4</w:t>
      </w:r>
      <w:r w:rsidRPr="007D7091">
        <w:t xml:space="preserve">), compared to £59 per patient for the comparator group, with the higher cost being largely accounted for by the cost of the workshop (£63 per participant). Comparison of other prostate cancer related service use showed an appreciable difference between the two groups, with a mean cost (SD) of £186 (411) for the programme group and £268 (1020) for the comparator group. The difference was in part due to a small number of expensive inpatient events in the comparator group. Primary care use was similar for each group. A small number of men in the programme group attended urology service appointments to address problems that arose during the study period.  Combining direct costs and costs of service use, the programme group had lower overall average costs of £289 per patient compared to £327 for the comparator group. The utilisation of service items that underlie these cost figures are shown in </w:t>
      </w:r>
      <w:r w:rsidR="00D16D70">
        <w:t xml:space="preserve">Additional file </w:t>
      </w:r>
      <w:r w:rsidR="003F5D8D">
        <w:t>2</w:t>
      </w:r>
      <w:r w:rsidRPr="007D7091">
        <w:t xml:space="preserve">. </w:t>
      </w:r>
    </w:p>
    <w:p w14:paraId="2AC13840" w14:textId="04FB2C12" w:rsidR="00923855" w:rsidRPr="00923855" w:rsidRDefault="00923855" w:rsidP="009043EB">
      <w:pPr>
        <w:spacing w:line="480" w:lineRule="auto"/>
        <w:rPr>
          <w:b/>
        </w:rPr>
      </w:pPr>
      <w:r w:rsidRPr="00923855">
        <w:rPr>
          <w:b/>
        </w:rPr>
        <w:t xml:space="preserve">Table </w:t>
      </w:r>
      <w:r w:rsidR="007D24C2">
        <w:rPr>
          <w:b/>
        </w:rPr>
        <w:t>4</w:t>
      </w:r>
    </w:p>
    <w:p w14:paraId="1D5831EA" w14:textId="77777777" w:rsidR="003D0EA1" w:rsidRPr="007D7091" w:rsidRDefault="003D0EA1" w:rsidP="00B85F6D">
      <w:pPr>
        <w:spacing w:line="480" w:lineRule="auto"/>
        <w:rPr>
          <w:b/>
        </w:rPr>
      </w:pPr>
      <w:r w:rsidRPr="007D7091">
        <w:rPr>
          <w:b/>
        </w:rPr>
        <w:t>Discussion</w:t>
      </w:r>
    </w:p>
    <w:p w14:paraId="5B7F91C8" w14:textId="5592D46E" w:rsidR="00D7253D" w:rsidRPr="007D7091" w:rsidRDefault="00D7253D" w:rsidP="00B85F6D">
      <w:pPr>
        <w:spacing w:line="480" w:lineRule="auto"/>
      </w:pPr>
      <w:r w:rsidRPr="007D7091">
        <w:t xml:space="preserve">The increasing number of cancer survivors </w:t>
      </w:r>
      <w:r w:rsidR="00CE5A42" w:rsidRPr="007D7091">
        <w:t>has resulted in a</w:t>
      </w:r>
      <w:r w:rsidRPr="007D7091">
        <w:t xml:space="preserve"> need </w:t>
      </w:r>
      <w:r w:rsidR="008535D2" w:rsidRPr="007D7091">
        <w:t>to</w:t>
      </w:r>
      <w:r w:rsidRPr="007D7091">
        <w:t xml:space="preserve"> develop</w:t>
      </w:r>
      <w:r w:rsidR="008535D2" w:rsidRPr="007D7091">
        <w:t xml:space="preserve"> </w:t>
      </w:r>
      <w:r w:rsidRPr="007D7091">
        <w:t xml:space="preserve">more sustainable models of cancer </w:t>
      </w:r>
      <w:r w:rsidR="000502E5" w:rsidRPr="007D7091">
        <w:t>follow-up</w:t>
      </w:r>
      <w:r w:rsidRPr="007D7091">
        <w:t xml:space="preserve"> care which deal with capacity issu</w:t>
      </w:r>
      <w:r w:rsidR="00E276C5" w:rsidRPr="007D7091">
        <w:t>es faced by healthcare services</w:t>
      </w:r>
      <w:r w:rsidRPr="007D7091">
        <w:t xml:space="preserve"> </w:t>
      </w:r>
      <w:r w:rsidR="008535D2" w:rsidRPr="007D7091">
        <w:t xml:space="preserve">and </w:t>
      </w:r>
      <w:r w:rsidRPr="007D7091">
        <w:t>also better address the range of cancer</w:t>
      </w:r>
      <w:r w:rsidR="008535D2" w:rsidRPr="007D7091">
        <w:t>-</w:t>
      </w:r>
      <w:r w:rsidRPr="007D7091">
        <w:t xml:space="preserve">related problems that </w:t>
      </w:r>
      <w:r w:rsidRPr="007D7091">
        <w:lastRenderedPageBreak/>
        <w:t>survivors</w:t>
      </w:r>
      <w:r w:rsidR="00AD218A" w:rsidRPr="007D7091">
        <w:t xml:space="preserve"> </w:t>
      </w:r>
      <w:r w:rsidRPr="007D7091">
        <w:t>face</w:t>
      </w:r>
      <w:r w:rsidR="00981B05" w:rsidRPr="007D7091">
        <w:t>.</w:t>
      </w:r>
      <w:r w:rsidRPr="007D7091">
        <w:t xml:space="preserve"> The Programme evaluated </w:t>
      </w:r>
      <w:r w:rsidR="00AD218A" w:rsidRPr="007D7091">
        <w:t xml:space="preserve">here </w:t>
      </w:r>
      <w:r w:rsidRPr="007D7091">
        <w:t>integrate</w:t>
      </w:r>
      <w:r w:rsidR="00AD218A" w:rsidRPr="007D7091">
        <w:t>s</w:t>
      </w:r>
      <w:r w:rsidRPr="007D7091">
        <w:t xml:space="preserve"> </w:t>
      </w:r>
      <w:r w:rsidR="00E6341C" w:rsidRPr="007D7091">
        <w:t xml:space="preserve">remote surveillance with </w:t>
      </w:r>
      <w:r w:rsidRPr="007D7091">
        <w:t>supported self-management</w:t>
      </w:r>
      <w:r w:rsidR="00E6341C" w:rsidRPr="007D7091">
        <w:t xml:space="preserve"> </w:t>
      </w:r>
      <w:r w:rsidR="00E276C5" w:rsidRPr="007D7091">
        <w:t>in</w:t>
      </w:r>
      <w:r w:rsidRPr="007D7091">
        <w:t xml:space="preserve"> a </w:t>
      </w:r>
      <w:r w:rsidR="000502E5" w:rsidRPr="007D7091">
        <w:t>follow-up</w:t>
      </w:r>
      <w:r w:rsidRPr="007D7091">
        <w:t xml:space="preserve"> care pathway </w:t>
      </w:r>
      <w:r w:rsidR="00AD218A" w:rsidRPr="007D7091">
        <w:t>which aims to</w:t>
      </w:r>
      <w:r w:rsidR="00C70133" w:rsidRPr="007D7091">
        <w:t xml:space="preserve"> </w:t>
      </w:r>
      <w:r w:rsidR="00192808" w:rsidRPr="007D7091">
        <w:t>provid</w:t>
      </w:r>
      <w:r w:rsidR="00AD218A" w:rsidRPr="007D7091">
        <w:t>e</w:t>
      </w:r>
      <w:r w:rsidR="00192808" w:rsidRPr="007D7091">
        <w:t xml:space="preserve"> men with care that better targets their needs, as well as </w:t>
      </w:r>
      <w:r w:rsidR="00603DC0" w:rsidRPr="007D7091">
        <w:t xml:space="preserve">to reduce </w:t>
      </w:r>
      <w:r w:rsidR="00192808" w:rsidRPr="007D7091">
        <w:t>number</w:t>
      </w:r>
      <w:r w:rsidR="00AD218A" w:rsidRPr="007D7091">
        <w:t>s</w:t>
      </w:r>
      <w:r w:rsidR="00192808" w:rsidRPr="007D7091">
        <w:t xml:space="preserve"> of clinic appointments</w:t>
      </w:r>
      <w:r w:rsidRPr="007D7091">
        <w:t xml:space="preserve">. </w:t>
      </w:r>
      <w:r w:rsidR="002B2F2F" w:rsidRPr="007D7091">
        <w:t>This study is</w:t>
      </w:r>
      <w:r w:rsidR="00A03A28" w:rsidRPr="007D7091">
        <w:t>, to our knowledge,</w:t>
      </w:r>
      <w:r w:rsidR="002B2F2F" w:rsidRPr="007D7091">
        <w:t xml:space="preserve"> the first</w:t>
      </w:r>
      <w:r w:rsidR="00364B11" w:rsidRPr="007D7091">
        <w:t xml:space="preserve"> published </w:t>
      </w:r>
      <w:r w:rsidR="002B2F2F" w:rsidRPr="007D7091">
        <w:t xml:space="preserve">evaluation of such </w:t>
      </w:r>
      <w:r w:rsidR="00364B11" w:rsidRPr="007D7091">
        <w:t xml:space="preserve">a </w:t>
      </w:r>
      <w:r w:rsidR="002B2F2F" w:rsidRPr="007D7091">
        <w:t>pathway</w:t>
      </w:r>
      <w:r w:rsidR="00364B11" w:rsidRPr="007D7091">
        <w:t xml:space="preserve"> </w:t>
      </w:r>
      <w:r w:rsidR="0034609D" w:rsidRPr="007D7091">
        <w:t>for</w:t>
      </w:r>
      <w:r w:rsidR="00364B11" w:rsidRPr="007D7091">
        <w:t xml:space="preserve"> </w:t>
      </w:r>
      <w:r w:rsidR="002B2F2F" w:rsidRPr="007D7091">
        <w:t xml:space="preserve">men with prostate cancer. </w:t>
      </w:r>
      <w:r w:rsidR="007B30EB" w:rsidRPr="007D7091">
        <w:t>The Programme</w:t>
      </w:r>
      <w:r w:rsidR="002B2F2F" w:rsidRPr="007D7091">
        <w:t xml:space="preserve"> </w:t>
      </w:r>
      <w:r w:rsidR="00364B11" w:rsidRPr="007D7091">
        <w:t xml:space="preserve">differs from most other </w:t>
      </w:r>
      <w:r w:rsidR="00965836" w:rsidRPr="007D7091">
        <w:t xml:space="preserve">remote </w:t>
      </w:r>
      <w:r w:rsidR="000502E5" w:rsidRPr="007D7091">
        <w:t>follow-up</w:t>
      </w:r>
      <w:r w:rsidR="00965836" w:rsidRPr="007D7091">
        <w:t xml:space="preserve"> models</w:t>
      </w:r>
      <w:r w:rsidR="00364B11" w:rsidRPr="007D7091">
        <w:t xml:space="preserve"> in that </w:t>
      </w:r>
      <w:r w:rsidR="00CF32F3" w:rsidRPr="007D7091">
        <w:t xml:space="preserve">it </w:t>
      </w:r>
      <w:r w:rsidR="00364B11" w:rsidRPr="007D7091">
        <w:t>has a focus on supported self-management</w:t>
      </w:r>
      <w:r w:rsidR="002B2F2F" w:rsidRPr="007D7091">
        <w:t xml:space="preserve"> and </w:t>
      </w:r>
      <w:r w:rsidR="008535D2" w:rsidRPr="007D7091">
        <w:t xml:space="preserve">potential </w:t>
      </w:r>
      <w:r w:rsidR="00A03A28" w:rsidRPr="007D7091">
        <w:t xml:space="preserve">patient entry </w:t>
      </w:r>
      <w:r w:rsidR="002B2F2F" w:rsidRPr="007D7091">
        <w:t xml:space="preserve">as early as 6 weeks post-treatment. </w:t>
      </w:r>
    </w:p>
    <w:p w14:paraId="0B655B57" w14:textId="679405CE" w:rsidR="007F3057" w:rsidRPr="007D7091" w:rsidRDefault="00814A3D" w:rsidP="00B85F6D">
      <w:pPr>
        <w:spacing w:line="480" w:lineRule="auto"/>
      </w:pPr>
      <w:r w:rsidRPr="007D7091">
        <w:t xml:space="preserve">The </w:t>
      </w:r>
      <w:r w:rsidR="00517CFC" w:rsidRPr="007D7091">
        <w:t>Programme showed some positive influence</w:t>
      </w:r>
      <w:r w:rsidR="00FC4E21" w:rsidRPr="007D7091">
        <w:t xml:space="preserve"> </w:t>
      </w:r>
      <w:r w:rsidR="00517CFC" w:rsidRPr="007D7091">
        <w:t xml:space="preserve">on </w:t>
      </w:r>
      <w:r w:rsidR="00FC4E21" w:rsidRPr="007D7091">
        <w:t xml:space="preserve">men’s cancer related problems, </w:t>
      </w:r>
      <w:r w:rsidR="00F039F0" w:rsidRPr="007D7091">
        <w:t xml:space="preserve">with </w:t>
      </w:r>
      <w:r w:rsidR="000B5EB7" w:rsidRPr="007D7091">
        <w:t xml:space="preserve">analyses </w:t>
      </w:r>
      <w:r w:rsidR="001E7086" w:rsidRPr="007D7091">
        <w:t xml:space="preserve">showing </w:t>
      </w:r>
      <w:r w:rsidR="00F039F0" w:rsidRPr="007D7091">
        <w:t xml:space="preserve">significantly </w:t>
      </w:r>
      <w:r w:rsidR="00F1232D" w:rsidRPr="007D7091">
        <w:t xml:space="preserve">greater </w:t>
      </w:r>
      <w:r w:rsidR="00F039F0" w:rsidRPr="007D7091">
        <w:t xml:space="preserve">improvement </w:t>
      </w:r>
      <w:r w:rsidR="00F1232D" w:rsidRPr="007D7091">
        <w:t xml:space="preserve">in </w:t>
      </w:r>
      <w:r w:rsidR="00F039F0" w:rsidRPr="007D7091">
        <w:t>the programme group in</w:t>
      </w:r>
      <w:r w:rsidR="00FC4E21" w:rsidRPr="007D7091">
        <w:t xml:space="preserve"> unmet survivorship needs, bowel </w:t>
      </w:r>
      <w:r w:rsidR="00762CA3" w:rsidRPr="007D7091">
        <w:t xml:space="preserve">problems </w:t>
      </w:r>
      <w:r w:rsidR="003F10C6" w:rsidRPr="007D7091">
        <w:t>and psychological</w:t>
      </w:r>
      <w:r w:rsidR="00FC4E21" w:rsidRPr="007D7091">
        <w:t xml:space="preserve"> wellbeing </w:t>
      </w:r>
      <w:r w:rsidR="000B5EB7" w:rsidRPr="007D7091">
        <w:t xml:space="preserve">at the </w:t>
      </w:r>
      <w:r w:rsidR="00C37D61" w:rsidRPr="007D7091">
        <w:t>four-month</w:t>
      </w:r>
      <w:r w:rsidR="000B5EB7" w:rsidRPr="007D7091">
        <w:t xml:space="preserve"> follow-up point, though only the</w:t>
      </w:r>
      <w:r w:rsidR="007F3FB0" w:rsidRPr="007D7091">
        <w:t xml:space="preserve"> improvement in bowel </w:t>
      </w:r>
      <w:r w:rsidR="00762CA3" w:rsidRPr="007D7091">
        <w:t xml:space="preserve">problems </w:t>
      </w:r>
      <w:r w:rsidR="007F3FB0" w:rsidRPr="007D7091">
        <w:t xml:space="preserve">was still </w:t>
      </w:r>
      <w:r w:rsidR="00F1232D" w:rsidRPr="007D7091">
        <w:t xml:space="preserve">found </w:t>
      </w:r>
      <w:r w:rsidR="007F3FB0" w:rsidRPr="007D7091">
        <w:t xml:space="preserve">at eight months. </w:t>
      </w:r>
      <w:r w:rsidR="00FC4E21" w:rsidRPr="007D7091">
        <w:t xml:space="preserve">Overall, men in the </w:t>
      </w:r>
      <w:r w:rsidR="000C4FB4" w:rsidRPr="007D7091">
        <w:t>p</w:t>
      </w:r>
      <w:r w:rsidR="00FC4E21" w:rsidRPr="007D7091">
        <w:t>rogramme group tended to rate their outcomes more highly than men in the comparator group</w:t>
      </w:r>
      <w:r w:rsidR="000C4FB4" w:rsidRPr="007D7091">
        <w:t>.</w:t>
      </w:r>
      <w:r w:rsidR="00FC4E21" w:rsidRPr="007D7091">
        <w:t xml:space="preserve"> </w:t>
      </w:r>
      <w:r w:rsidR="00FE3E45" w:rsidRPr="007D7091">
        <w:t xml:space="preserve"> </w:t>
      </w:r>
    </w:p>
    <w:p w14:paraId="19F4A211" w14:textId="31098ED8" w:rsidR="00E276C5" w:rsidRPr="007D7091" w:rsidRDefault="00997136" w:rsidP="00B85F6D">
      <w:pPr>
        <w:spacing w:line="480" w:lineRule="auto"/>
      </w:pPr>
      <w:r w:rsidRPr="007D7091">
        <w:t xml:space="preserve">Of those </w:t>
      </w:r>
      <w:r w:rsidR="003A0847" w:rsidRPr="007D7091">
        <w:t>outcomes</w:t>
      </w:r>
      <w:r w:rsidRPr="007D7091">
        <w:t xml:space="preserve"> which showed a positive influence, only </w:t>
      </w:r>
      <w:r w:rsidR="003A0847" w:rsidRPr="007D7091">
        <w:t xml:space="preserve">the </w:t>
      </w:r>
      <w:r w:rsidRPr="007D7091">
        <w:t>EPIC</w:t>
      </w:r>
      <w:r w:rsidR="001F581A" w:rsidRPr="007D7091">
        <w:t>-</w:t>
      </w:r>
      <w:r w:rsidRPr="007D7091">
        <w:t xml:space="preserve">26 </w:t>
      </w:r>
      <w:r w:rsidR="003A0847" w:rsidRPr="007D7091">
        <w:t xml:space="preserve">measure </w:t>
      </w:r>
      <w:r w:rsidRPr="007D7091">
        <w:t xml:space="preserve">has </w:t>
      </w:r>
      <w:r w:rsidR="00F95075" w:rsidRPr="007D7091">
        <w:t>published minimally</w:t>
      </w:r>
      <w:r w:rsidRPr="007D7091">
        <w:t xml:space="preserve"> important differences</w:t>
      </w:r>
      <w:r w:rsidR="001F581A" w:rsidRPr="007D7091">
        <w:t xml:space="preserve"> (MID)</w:t>
      </w:r>
      <w:r w:rsidR="00A66889">
        <w:t xml:space="preserve"> </w:t>
      </w:r>
      <w:r w:rsidR="00F039F0" w:rsidRPr="007D7091">
        <w:fldChar w:fldCharType="begin">
          <w:fldData xml:space="preserve">PEVuZE5vdGU+PENpdGU+PEF1dGhvcj5Ta29sYXJ1czwvQXV0aG9yPjxZZWFyPjIwMTU8L1llYXI+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=
</w:fldData>
        </w:fldChar>
      </w:r>
      <w:r w:rsidR="003A5B78">
        <w:instrText xml:space="preserve"> ADDIN EN.CITE </w:instrText>
      </w:r>
      <w:r w:rsidR="003A5B78">
        <w:fldChar w:fldCharType="begin">
          <w:fldData xml:space="preserve">PEVuZE5vdGU+PENpdGU+PEF1dGhvcj5Ta29sYXJ1czwvQXV0aG9yPjxZZWFyPjIwMTU8L1llYXI+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=
</w:fldData>
        </w:fldChar>
      </w:r>
      <w:r w:rsidR="003A5B78">
        <w:instrText xml:space="preserve"> ADDIN EN.CITE.DATA </w:instrText>
      </w:r>
      <w:r w:rsidR="003A5B78">
        <w:fldChar w:fldCharType="end"/>
      </w:r>
      <w:r w:rsidR="00F039F0" w:rsidRPr="007D7091">
        <w:fldChar w:fldCharType="separate"/>
      </w:r>
      <w:r w:rsidR="003A5B78">
        <w:rPr>
          <w:noProof/>
        </w:rPr>
        <w:t>(44)</w:t>
      </w:r>
      <w:r w:rsidR="00F039F0" w:rsidRPr="007D7091">
        <w:fldChar w:fldCharType="end"/>
      </w:r>
      <w:r w:rsidRPr="007D7091">
        <w:t xml:space="preserve">. Differences related to </w:t>
      </w:r>
      <w:r w:rsidR="00F039F0" w:rsidRPr="007D7091">
        <w:t xml:space="preserve">the bowel function and bother subscale for </w:t>
      </w:r>
      <w:r w:rsidRPr="007D7091">
        <w:t>the Programme</w:t>
      </w:r>
      <w:r w:rsidR="001F581A" w:rsidRPr="007D7091">
        <w:t xml:space="preserve"> are below the MID of 4-6,</w:t>
      </w:r>
      <w:r w:rsidRPr="007D7091">
        <w:t xml:space="preserve"> reach</w:t>
      </w:r>
      <w:r w:rsidR="001F581A" w:rsidRPr="007D7091">
        <w:t>ing</w:t>
      </w:r>
      <w:r w:rsidRPr="007D7091">
        <w:t xml:space="preserve"> 2.7 </w:t>
      </w:r>
      <w:r w:rsidR="001F581A" w:rsidRPr="007D7091">
        <w:t>at four months and 3.6 at eight months</w:t>
      </w:r>
      <w:r w:rsidRPr="007D7091">
        <w:t>.</w:t>
      </w:r>
      <w:r w:rsidR="00F039F0" w:rsidRPr="007D7091">
        <w:t xml:space="preserve"> </w:t>
      </w:r>
    </w:p>
    <w:p w14:paraId="2E4F8512" w14:textId="3A1AC7C9" w:rsidR="00997136" w:rsidRPr="007D7091" w:rsidRDefault="009A1FCB" w:rsidP="00B85F6D">
      <w:pPr>
        <w:spacing w:line="480" w:lineRule="auto"/>
      </w:pPr>
      <w:r w:rsidRPr="007D7091">
        <w:t xml:space="preserve">One </w:t>
      </w:r>
      <w:r w:rsidR="00603DC0" w:rsidRPr="007D7091">
        <w:t>reason</w:t>
      </w:r>
      <w:r w:rsidRPr="007D7091">
        <w:t xml:space="preserve"> for the </w:t>
      </w:r>
      <w:r w:rsidR="00F039F0" w:rsidRPr="007D7091">
        <w:t xml:space="preserve">small number of outcomes </w:t>
      </w:r>
      <w:r w:rsidRPr="007D7091">
        <w:t xml:space="preserve">showing </w:t>
      </w:r>
      <w:r w:rsidR="00F039F0" w:rsidRPr="007D7091">
        <w:t xml:space="preserve">a significant influence of the Programme </w:t>
      </w:r>
      <w:r w:rsidR="00997136" w:rsidRPr="007D7091">
        <w:t>may</w:t>
      </w:r>
      <w:r w:rsidR="00603DC0" w:rsidRPr="007D7091">
        <w:t xml:space="preserve"> be the</w:t>
      </w:r>
      <w:r w:rsidR="00AC056D" w:rsidRPr="007D7091">
        <w:t xml:space="preserve"> relatively low rates of need and high </w:t>
      </w:r>
      <w:r w:rsidR="00AC203B" w:rsidRPr="007D7091">
        <w:t xml:space="preserve">functioning and </w:t>
      </w:r>
      <w:r w:rsidR="00AC056D" w:rsidRPr="007D7091">
        <w:t xml:space="preserve">quality of life at baseline, </w:t>
      </w:r>
      <w:r w:rsidR="00AC203B" w:rsidRPr="007D7091">
        <w:t xml:space="preserve">possibly </w:t>
      </w:r>
      <w:r w:rsidR="00F039F0" w:rsidRPr="007D7091">
        <w:t>arising from the fact that</w:t>
      </w:r>
      <w:r w:rsidR="00AC056D" w:rsidRPr="007D7091">
        <w:t xml:space="preserve"> men are only eligible for the </w:t>
      </w:r>
      <w:r w:rsidR="00F95075" w:rsidRPr="007D7091">
        <w:t>Programme when</w:t>
      </w:r>
      <w:r w:rsidR="00AC056D" w:rsidRPr="007D7091">
        <w:t xml:space="preserve"> the cancer care team </w:t>
      </w:r>
      <w:r w:rsidR="00F039F0" w:rsidRPr="007D7091">
        <w:t>is</w:t>
      </w:r>
      <w:r w:rsidR="00AC056D" w:rsidRPr="007D7091">
        <w:t xml:space="preserve"> satisfied that such issues </w:t>
      </w:r>
      <w:r w:rsidR="003A0847" w:rsidRPr="007D7091">
        <w:t>have been</w:t>
      </w:r>
      <w:r w:rsidR="00AC056D" w:rsidRPr="007D7091">
        <w:t xml:space="preserve"> resolved as </w:t>
      </w:r>
      <w:r w:rsidR="00AC056D" w:rsidRPr="007D7091">
        <w:lastRenderedPageBreak/>
        <w:t xml:space="preserve">far as possible. </w:t>
      </w:r>
      <w:r w:rsidR="00AC203B" w:rsidRPr="007D7091">
        <w:t xml:space="preserve">The notable exceptions to this are </w:t>
      </w:r>
      <w:r w:rsidR="00603DC0" w:rsidRPr="007D7091">
        <w:t xml:space="preserve">EPIC-26 </w:t>
      </w:r>
      <w:r w:rsidR="00AC203B" w:rsidRPr="007D7091">
        <w:t>sexual and hormonal subscales, for which normative means of 61.4 and 91.7</w:t>
      </w:r>
      <w:r w:rsidR="00A66889">
        <w:t xml:space="preserve"> </w:t>
      </w:r>
      <w:r w:rsidR="004965E5" w:rsidRPr="007D7091">
        <w:fldChar w:fldCharType="begin"/>
      </w:r>
      <w:r w:rsidR="003A5B78">
        <w:instrText xml:space="preserve"> ADDIN EN.CITE &lt;EndNote&gt;&lt;Cite&gt;&lt;Author&gt;University of Michigan&lt;/Author&gt;&lt;RecNum&gt;1586&lt;/RecNum&gt;&lt;DisplayText&gt;(45)&lt;/DisplayText&gt;&lt;record&gt;&lt;rec-number&gt;1586&lt;/rec-number&gt;&lt;foreign-keys&gt;&lt;key app="EN" db-id="w0dx0xev0xst58ea9t959xdsfss9rz90swve" timestamp="1530549806"&gt;1586&lt;/key&gt;&lt;/foreign-keys&gt;&lt;ref-type name="Web Page"&gt;12&lt;/ref-type&gt;&lt;contributors&gt;&lt;authors&gt;&lt;author&gt;University of Michigan,&lt;/author&gt;&lt;/authors&gt;&lt;/contributors&gt;&lt;titles&gt;&lt;title&gt;Characteristics of EPIC domain-specific summary and subscale scores for 112 controls without prostate cancer&lt;/title&gt;&lt;/titles&gt;&lt;volume&gt;2018&lt;/volume&gt;&lt;number&gt;02/07&lt;/number&gt;&lt;dates&gt;&lt;/dates&gt;&lt;pub-location&gt;Michigan&lt;/pub-location&gt;&lt;urls&gt;&lt;related-urls&gt;&lt;url&gt;https://medicine.umich.edu/sites/default/files/content/downloads/norms.pdf&lt;/url&gt;&lt;/related-urls&gt;&lt;/urls&gt;&lt;/record&gt;&lt;/Cite&gt;&lt;/EndNote&gt;</w:instrText>
      </w:r>
      <w:r w:rsidR="004965E5" w:rsidRPr="007D7091">
        <w:fldChar w:fldCharType="separate"/>
      </w:r>
      <w:r w:rsidR="003A5B78">
        <w:rPr>
          <w:noProof/>
        </w:rPr>
        <w:t>(45)</w:t>
      </w:r>
      <w:r w:rsidR="004965E5" w:rsidRPr="007D7091">
        <w:fldChar w:fldCharType="end"/>
      </w:r>
      <w:r w:rsidR="00AC203B" w:rsidRPr="007D7091">
        <w:t xml:space="preserve"> respectively compare to </w:t>
      </w:r>
      <w:r w:rsidR="00603DC0" w:rsidRPr="007D7091">
        <w:t xml:space="preserve">baseline means of </w:t>
      </w:r>
      <w:r w:rsidR="00AC203B" w:rsidRPr="007D7091">
        <w:t xml:space="preserve">20.7 and 77.7 for the programme group and 18.4 and 78.1 for the comparator group. </w:t>
      </w:r>
      <w:r w:rsidR="002C38CA" w:rsidRPr="007D7091">
        <w:t xml:space="preserve">The Programme did not </w:t>
      </w:r>
      <w:r w:rsidR="00F1232D" w:rsidRPr="007D7091">
        <w:t>result in</w:t>
      </w:r>
      <w:r w:rsidR="002C38CA" w:rsidRPr="007D7091">
        <w:t xml:space="preserve"> significant change </w:t>
      </w:r>
      <w:r w:rsidR="00F1232D" w:rsidRPr="007D7091">
        <w:t xml:space="preserve">in </w:t>
      </w:r>
      <w:r w:rsidR="002C38CA" w:rsidRPr="007D7091">
        <w:t xml:space="preserve">these </w:t>
      </w:r>
      <w:r w:rsidR="00F1232D" w:rsidRPr="007D7091">
        <w:t>subscales</w:t>
      </w:r>
      <w:r w:rsidR="002C38CA" w:rsidRPr="007D7091">
        <w:t xml:space="preserve">, which suggests that further intervention development is required for these issues. </w:t>
      </w:r>
    </w:p>
    <w:p w14:paraId="0DBD36E9" w14:textId="44F5ECD9" w:rsidR="001559D2" w:rsidRPr="007D7091" w:rsidRDefault="00CF32F3" w:rsidP="00B85F6D">
      <w:pPr>
        <w:spacing w:line="480" w:lineRule="auto"/>
      </w:pPr>
      <w:r w:rsidRPr="007D7091">
        <w:t>In line with</w:t>
      </w:r>
      <w:r w:rsidR="006A0407" w:rsidRPr="007D7091">
        <w:t xml:space="preserve"> other </w:t>
      </w:r>
      <w:r w:rsidR="00923855" w:rsidRPr="007D7091">
        <w:t>studies</w:t>
      </w:r>
      <w:r w:rsidR="00923855">
        <w:t xml:space="preserve"> </w:t>
      </w:r>
      <w:r w:rsidRPr="007D7091">
        <w:fldChar w:fldCharType="begin">
          <w:fldData xml:space="preserve">PEVuZE5vdGU+PENpdGU+PEF1dGhvcj5Lb2luYmVyZzwvQXV0aG9yPjxZZWFyPjIwMDI8L1llYXI+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</w:fldData>
        </w:fldChar>
      </w:r>
      <w:r w:rsidR="00A66889">
        <w:instrText xml:space="preserve"> ADDIN EN.CITE </w:instrText>
      </w:r>
      <w:r w:rsidR="00A66889">
        <w:fldChar w:fldCharType="begin">
          <w:fldData xml:space="preserve">PEVuZE5vdGU+PENpdGU+PEF1dGhvcj5Lb2luYmVyZzwvQXV0aG9yPjxZZWFyPjIwMDI8L1llYXI+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</w:fldData>
        </w:fldChar>
      </w:r>
      <w:r w:rsidR="00A66889">
        <w:instrText xml:space="preserve"> ADDIN EN.CITE.DATA </w:instrText>
      </w:r>
      <w:r w:rsidR="00A66889">
        <w:fldChar w:fldCharType="end"/>
      </w:r>
      <w:r w:rsidRPr="007D7091">
        <w:fldChar w:fldCharType="separate"/>
      </w:r>
      <w:r w:rsidR="00A66889">
        <w:rPr>
          <w:noProof/>
        </w:rPr>
        <w:t>(14-19)</w:t>
      </w:r>
      <w:r w:rsidRPr="007D7091">
        <w:fldChar w:fldCharType="end"/>
      </w:r>
      <w:r w:rsidR="006A0407" w:rsidRPr="007D7091">
        <w:t xml:space="preserve">, satisfaction with the Programme was high. </w:t>
      </w:r>
      <w:r w:rsidR="00BA5C7A" w:rsidRPr="007D7091">
        <w:t xml:space="preserve">This was most notable at the </w:t>
      </w:r>
      <w:r w:rsidR="006F26B2" w:rsidRPr="007D7091">
        <w:t>four-month</w:t>
      </w:r>
      <w:r w:rsidR="00BA5C7A" w:rsidRPr="007D7091">
        <w:t xml:space="preserve"> </w:t>
      </w:r>
      <w:r w:rsidR="000502E5" w:rsidRPr="007D7091">
        <w:t>follow-up</w:t>
      </w:r>
      <w:r w:rsidR="00BA5C7A" w:rsidRPr="007D7091">
        <w:t xml:space="preserve"> point, shortly after men’s attendance at the Programme workshop</w:t>
      </w:r>
      <w:r w:rsidR="00C768F1" w:rsidRPr="007D7091">
        <w:t>.</w:t>
      </w:r>
      <w:r w:rsidR="00BA5C7A" w:rsidRPr="007D7091">
        <w:t xml:space="preserve"> </w:t>
      </w:r>
      <w:r w:rsidR="00C768F1" w:rsidRPr="007D7091">
        <w:t>It</w:t>
      </w:r>
      <w:r w:rsidR="0034609D" w:rsidRPr="007D7091">
        <w:t xml:space="preserve"> is possible that the intensive time with </w:t>
      </w:r>
      <w:r w:rsidR="00981B05" w:rsidRPr="007D7091">
        <w:t>the nursing team and with peers</w:t>
      </w:r>
      <w:r w:rsidR="0034609D" w:rsidRPr="007D7091">
        <w:t xml:space="preserve"> that the workshop </w:t>
      </w:r>
      <w:r w:rsidR="00945902" w:rsidRPr="007D7091">
        <w:t>affords</w:t>
      </w:r>
      <w:r w:rsidR="0034609D" w:rsidRPr="007D7091">
        <w:t xml:space="preserve"> men is the reason for this. </w:t>
      </w:r>
      <w:r w:rsidR="006A0407" w:rsidRPr="007D7091">
        <w:t xml:space="preserve"> </w:t>
      </w:r>
    </w:p>
    <w:p w14:paraId="2EF0421E" w14:textId="5F333554" w:rsidR="0042547A" w:rsidRPr="007D7091" w:rsidRDefault="00331677" w:rsidP="00B85F6D">
      <w:pPr>
        <w:spacing w:line="480" w:lineRule="auto"/>
      </w:pPr>
      <w:r w:rsidRPr="007D7091">
        <w:t>Whil</w:t>
      </w:r>
      <w:r w:rsidR="004E0140" w:rsidRPr="007D7091">
        <w:t>e</w:t>
      </w:r>
      <w:r w:rsidRPr="007D7091">
        <w:t xml:space="preserve"> the </w:t>
      </w:r>
      <w:r w:rsidR="00F355C7" w:rsidRPr="007D7091">
        <w:t xml:space="preserve">cost of </w:t>
      </w:r>
      <w:r w:rsidR="00860742" w:rsidRPr="007D7091">
        <w:t>delivering the</w:t>
      </w:r>
      <w:r w:rsidRPr="007D7091">
        <w:t xml:space="preserve"> P</w:t>
      </w:r>
      <w:r w:rsidR="002C14F7" w:rsidRPr="007D7091">
        <w:t>rogramme</w:t>
      </w:r>
      <w:r w:rsidR="00F355C7" w:rsidRPr="007D7091">
        <w:t xml:space="preserve"> </w:t>
      </w:r>
      <w:r w:rsidR="008535D2" w:rsidRPr="007D7091">
        <w:t>was</w:t>
      </w:r>
      <w:r w:rsidR="007E5A8C">
        <w:t xml:space="preserve"> slightly</w:t>
      </w:r>
      <w:r w:rsidR="006F26B2" w:rsidRPr="007D7091">
        <w:t xml:space="preserve"> greater</w:t>
      </w:r>
      <w:r w:rsidRPr="007D7091">
        <w:t xml:space="preserve"> than care</w:t>
      </w:r>
      <w:r w:rsidR="00603DC0" w:rsidRPr="007D7091">
        <w:t xml:space="preserve"> provided to the comparator group</w:t>
      </w:r>
      <w:r w:rsidR="002C14F7" w:rsidRPr="007D7091">
        <w:t xml:space="preserve">, </w:t>
      </w:r>
      <w:r w:rsidR="00F355C7" w:rsidRPr="007D7091">
        <w:t xml:space="preserve">reduced service use costs </w:t>
      </w:r>
      <w:r w:rsidR="00287501" w:rsidRPr="007D7091">
        <w:t>in the p</w:t>
      </w:r>
      <w:r w:rsidR="006F26B2" w:rsidRPr="007D7091">
        <w:t xml:space="preserve">rogramme group </w:t>
      </w:r>
      <w:r w:rsidR="00F355C7" w:rsidRPr="007D7091">
        <w:t>offset this additional expense.</w:t>
      </w:r>
      <w:r w:rsidR="00C32AE0" w:rsidRPr="007D7091">
        <w:t xml:space="preserve"> </w:t>
      </w:r>
      <w:r w:rsidR="00632550" w:rsidRPr="007D7091">
        <w:t>The evaluation</w:t>
      </w:r>
      <w:r w:rsidR="000178E0" w:rsidRPr="007D7091">
        <w:t xml:space="preserve"> only</w:t>
      </w:r>
      <w:r w:rsidR="0042547A" w:rsidRPr="007D7091">
        <w:t xml:space="preserve"> measured outcomes over a</w:t>
      </w:r>
      <w:r w:rsidR="006572E7" w:rsidRPr="007D7091">
        <w:t>n</w:t>
      </w:r>
      <w:r w:rsidR="0042547A" w:rsidRPr="007D7091">
        <w:t xml:space="preserve"> </w:t>
      </w:r>
      <w:r w:rsidR="00930C95" w:rsidRPr="007D7091">
        <w:t>eight-month</w:t>
      </w:r>
      <w:r w:rsidR="0042547A" w:rsidRPr="007D7091">
        <w:t xml:space="preserve"> </w:t>
      </w:r>
      <w:r w:rsidR="00860742" w:rsidRPr="007D7091">
        <w:t>period,</w:t>
      </w:r>
      <w:r w:rsidR="00722A5E" w:rsidRPr="007D7091">
        <w:t xml:space="preserve"> whilst</w:t>
      </w:r>
      <w:r w:rsidR="0042547A" w:rsidRPr="007D7091">
        <w:t xml:space="preserve"> men </w:t>
      </w:r>
      <w:r w:rsidR="008535D2" w:rsidRPr="007D7091">
        <w:t xml:space="preserve">will be </w:t>
      </w:r>
      <w:r w:rsidR="00D222B4" w:rsidRPr="007D7091">
        <w:t xml:space="preserve">followed up </w:t>
      </w:r>
      <w:r w:rsidR="00860742" w:rsidRPr="007D7091">
        <w:t>by their</w:t>
      </w:r>
      <w:r w:rsidR="00D222B4" w:rsidRPr="007D7091">
        <w:t xml:space="preserve"> cancer service </w:t>
      </w:r>
      <w:r w:rsidR="0042547A" w:rsidRPr="007D7091">
        <w:t xml:space="preserve">for </w:t>
      </w:r>
      <w:r w:rsidR="008535D2" w:rsidRPr="007D7091">
        <w:t>at least five, and sometimes ten</w:t>
      </w:r>
      <w:r w:rsidR="006F26B2" w:rsidRPr="007D7091">
        <w:t>,</w:t>
      </w:r>
      <w:r w:rsidR="008535D2" w:rsidRPr="007D7091">
        <w:t xml:space="preserve"> years</w:t>
      </w:r>
      <w:r w:rsidR="0042547A" w:rsidRPr="007D7091">
        <w:t xml:space="preserve">. </w:t>
      </w:r>
      <w:r w:rsidR="006B48E8">
        <w:t xml:space="preserve">It would not be appropriate to extrapolate </w:t>
      </w:r>
      <w:r w:rsidR="007445E8">
        <w:t>the</w:t>
      </w:r>
      <w:r w:rsidR="006B48E8">
        <w:t xml:space="preserve"> findings into the future, since there </w:t>
      </w:r>
      <w:r w:rsidR="00CC6CAA">
        <w:t>are</w:t>
      </w:r>
      <w:r w:rsidR="006B48E8">
        <w:t xml:space="preserve"> no data</w:t>
      </w:r>
      <w:r w:rsidR="009C55F9">
        <w:t xml:space="preserve"> available </w:t>
      </w:r>
      <w:r w:rsidR="006B48E8">
        <w:t>about men’s service use in the longer term. However, e</w:t>
      </w:r>
      <w:r w:rsidR="0042547A" w:rsidRPr="007D7091">
        <w:t xml:space="preserve">valuation of costs over a longer time period would spread </w:t>
      </w:r>
      <w:r w:rsidR="00632550" w:rsidRPr="007D7091">
        <w:t>the upfront</w:t>
      </w:r>
      <w:r w:rsidR="0042547A" w:rsidRPr="007D7091">
        <w:t xml:space="preserve"> costs of the </w:t>
      </w:r>
      <w:r w:rsidR="00930C95" w:rsidRPr="007D7091">
        <w:t>Programme</w:t>
      </w:r>
      <w:r w:rsidR="005A465D" w:rsidRPr="007D7091">
        <w:t>.</w:t>
      </w:r>
      <w:r w:rsidR="00D222B4" w:rsidRPr="007D7091">
        <w:t xml:space="preserve"> </w:t>
      </w:r>
    </w:p>
    <w:p w14:paraId="52253896" w14:textId="69E622A2" w:rsidR="007B30EB" w:rsidRPr="007D7091" w:rsidRDefault="00F34BC1" w:rsidP="00B85F6D">
      <w:pPr>
        <w:spacing w:line="480" w:lineRule="auto"/>
      </w:pPr>
      <w:r w:rsidRPr="007D7091">
        <w:t xml:space="preserve">This study </w:t>
      </w:r>
      <w:r w:rsidR="007B30EB" w:rsidRPr="007D7091">
        <w:t>suggest</w:t>
      </w:r>
      <w:r w:rsidRPr="007D7091">
        <w:t>s</w:t>
      </w:r>
      <w:r w:rsidR="007B30EB" w:rsidRPr="007D7091">
        <w:t xml:space="preserve"> that a shift to remote </w:t>
      </w:r>
      <w:r w:rsidR="006E1D94" w:rsidRPr="007D7091">
        <w:t>surveillance</w:t>
      </w:r>
      <w:r w:rsidR="007B30EB" w:rsidRPr="007D7091">
        <w:t xml:space="preserve"> coupled with support for self-management is </w:t>
      </w:r>
      <w:r w:rsidR="00632550" w:rsidRPr="007D7091">
        <w:t>broadly comparable</w:t>
      </w:r>
      <w:r w:rsidR="007B30EB" w:rsidRPr="007D7091">
        <w:t xml:space="preserve"> to </w:t>
      </w:r>
      <w:r w:rsidR="00930C95" w:rsidRPr="007D7091">
        <w:t xml:space="preserve">appointments-based </w:t>
      </w:r>
      <w:r w:rsidR="000502E5" w:rsidRPr="007D7091">
        <w:t>follow-up</w:t>
      </w:r>
      <w:r w:rsidR="007B30EB" w:rsidRPr="007D7091">
        <w:t xml:space="preserve"> care in </w:t>
      </w:r>
      <w:r w:rsidR="006572E7" w:rsidRPr="007D7091">
        <w:t>terms of patient reported outcomes. This s</w:t>
      </w:r>
      <w:r w:rsidR="007B30EB" w:rsidRPr="007D7091">
        <w:t xml:space="preserve">upports other </w:t>
      </w:r>
      <w:r w:rsidR="006572E7" w:rsidRPr="007D7091">
        <w:t>evaluations</w:t>
      </w:r>
      <w:r w:rsidR="007B30EB" w:rsidRPr="007D7091">
        <w:t xml:space="preserve"> of similar pathways</w:t>
      </w:r>
      <w:r w:rsidR="00C84DC0" w:rsidRPr="007D7091">
        <w:t xml:space="preserve"> with different cancers</w:t>
      </w:r>
      <w:r w:rsidR="00A66889">
        <w:t xml:space="preserve"> </w:t>
      </w:r>
      <w:r w:rsidR="00C768F1" w:rsidRPr="007D7091">
        <w:fldChar w:fldCharType="begin">
          <w:fldData xml:space="preserve">PEVuZE5vdGU+PENpdGU+PEF1dGhvcj5CYXRlaHVwPC9BdXRob3I+PFllYXI+MjAxNzwvWWVhcj48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</w:fldData>
        </w:fldChar>
      </w:r>
      <w:r w:rsidR="00A66889">
        <w:instrText xml:space="preserve"> ADDIN EN.CITE </w:instrText>
      </w:r>
      <w:r w:rsidR="00A66889">
        <w:fldChar w:fldCharType="begin">
          <w:fldData xml:space="preserve">PEVuZE5vdGU+PENpdGU+PEF1dGhvcj5CYXRlaHVwPC9BdXRob3I+PFllYXI+MjAxNzwvWWVhcj48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</w:fldData>
        </w:fldChar>
      </w:r>
      <w:r w:rsidR="00A66889">
        <w:instrText xml:space="preserve"> ADDIN EN.CITE.DATA </w:instrText>
      </w:r>
      <w:r w:rsidR="00A66889">
        <w:fldChar w:fldCharType="end"/>
      </w:r>
      <w:r w:rsidR="00C768F1" w:rsidRPr="007D7091">
        <w:fldChar w:fldCharType="separate"/>
      </w:r>
      <w:r w:rsidR="00A66889">
        <w:rPr>
          <w:noProof/>
        </w:rPr>
        <w:t>(14-19, 21)</w:t>
      </w:r>
      <w:r w:rsidR="00C768F1" w:rsidRPr="007D7091">
        <w:fldChar w:fldCharType="end"/>
      </w:r>
      <w:r w:rsidR="006572E7" w:rsidRPr="007D7091">
        <w:t>, that</w:t>
      </w:r>
      <w:r w:rsidR="007B30EB" w:rsidRPr="007D7091">
        <w:t xml:space="preserve"> </w:t>
      </w:r>
      <w:r w:rsidR="006572E7" w:rsidRPr="007D7091">
        <w:t xml:space="preserve">cancer </w:t>
      </w:r>
      <w:r w:rsidR="000502E5" w:rsidRPr="007D7091">
        <w:t>follow-up</w:t>
      </w:r>
      <w:r w:rsidR="006572E7" w:rsidRPr="007D7091">
        <w:t xml:space="preserve"> care </w:t>
      </w:r>
      <w:r w:rsidR="007B30EB" w:rsidRPr="007D7091">
        <w:t xml:space="preserve">can be </w:t>
      </w:r>
      <w:r w:rsidR="006572E7" w:rsidRPr="007D7091">
        <w:t>provided</w:t>
      </w:r>
      <w:r w:rsidR="007B30EB" w:rsidRPr="007D7091">
        <w:t xml:space="preserve"> remotely</w:t>
      </w:r>
      <w:r w:rsidR="00C768F1" w:rsidRPr="007D7091">
        <w:t xml:space="preserve"> with </w:t>
      </w:r>
      <w:r w:rsidR="00C768F1" w:rsidRPr="007D7091">
        <w:lastRenderedPageBreak/>
        <w:t>no</w:t>
      </w:r>
      <w:r w:rsidR="007B30EB" w:rsidRPr="007D7091">
        <w:t xml:space="preserve"> detriment to patient outcomes. In addition, </w:t>
      </w:r>
      <w:r w:rsidR="006572E7" w:rsidRPr="007D7091">
        <w:t>such a model is</w:t>
      </w:r>
      <w:r w:rsidR="007B30EB" w:rsidRPr="007D7091">
        <w:t xml:space="preserve"> acc</w:t>
      </w:r>
      <w:r w:rsidR="00722A5E" w:rsidRPr="007D7091">
        <w:t>eptable to patients</w:t>
      </w:r>
      <w:r w:rsidR="007B30EB" w:rsidRPr="007D7091">
        <w:t xml:space="preserve"> and</w:t>
      </w:r>
      <w:r w:rsidR="006572E7" w:rsidRPr="007D7091">
        <w:t xml:space="preserve"> is</w:t>
      </w:r>
      <w:r w:rsidR="007B30EB" w:rsidRPr="007D7091">
        <w:t xml:space="preserve"> </w:t>
      </w:r>
      <w:r w:rsidR="00D551AB">
        <w:t xml:space="preserve">largely cost </w:t>
      </w:r>
      <w:r w:rsidR="004C18A4">
        <w:t>neutral</w:t>
      </w:r>
      <w:r w:rsidR="007B30EB" w:rsidRPr="007D7091">
        <w:t xml:space="preserve">. </w:t>
      </w:r>
    </w:p>
    <w:p w14:paraId="78F8BB77" w14:textId="3CCB83FB" w:rsidR="001559D2" w:rsidRDefault="0034609D" w:rsidP="00B85F6D">
      <w:pPr>
        <w:spacing w:line="480" w:lineRule="auto"/>
      </w:pPr>
      <w:r w:rsidRPr="007D7091">
        <w:t>There are a n</w:t>
      </w:r>
      <w:r w:rsidR="0030550A" w:rsidRPr="007D7091">
        <w:t xml:space="preserve">umber of limitations to the </w:t>
      </w:r>
      <w:r w:rsidR="008535D2" w:rsidRPr="007D7091">
        <w:t>evaluation</w:t>
      </w:r>
      <w:r w:rsidR="00945902" w:rsidRPr="007D7091">
        <w:t xml:space="preserve"> that</w:t>
      </w:r>
      <w:r w:rsidR="0030550A" w:rsidRPr="007D7091">
        <w:t xml:space="preserve"> </w:t>
      </w:r>
      <w:r w:rsidR="007B30EB" w:rsidRPr="007D7091">
        <w:t>warrant discussion</w:t>
      </w:r>
      <w:r w:rsidR="0030550A" w:rsidRPr="007D7091">
        <w:t xml:space="preserve">. </w:t>
      </w:r>
      <w:r w:rsidRPr="007D7091">
        <w:t xml:space="preserve">First, being a service improvement initiative, it was not possible </w:t>
      </w:r>
      <w:r w:rsidR="008535D2" w:rsidRPr="007D7091">
        <w:t xml:space="preserve">or desirable </w:t>
      </w:r>
      <w:r w:rsidRPr="007D7091">
        <w:t xml:space="preserve">to </w:t>
      </w:r>
      <w:r w:rsidR="004D5C38" w:rsidRPr="007D7091">
        <w:t>conduct a randomised controlled trial, with the concomitant requirements for strict control by researchers over participant inclusion and exclusion</w:t>
      </w:r>
      <w:r w:rsidR="008535D2" w:rsidRPr="007D7091">
        <w:t xml:space="preserve"> and highly controlled </w:t>
      </w:r>
      <w:r w:rsidR="006F26B2" w:rsidRPr="007D7091">
        <w:t>p</w:t>
      </w:r>
      <w:r w:rsidR="008535D2" w:rsidRPr="007D7091">
        <w:t>rogramme delivery</w:t>
      </w:r>
      <w:r w:rsidR="004D5C38" w:rsidRPr="007D7091">
        <w:t xml:space="preserve">. Instead, </w:t>
      </w:r>
      <w:r w:rsidR="000C4FB4" w:rsidRPr="007D7091">
        <w:t xml:space="preserve">a non-random comparator cohort was used and </w:t>
      </w:r>
      <w:r w:rsidR="004D5C38" w:rsidRPr="007D7091">
        <w:t xml:space="preserve">a </w:t>
      </w:r>
      <w:r w:rsidR="00841A2A" w:rsidRPr="007D7091">
        <w:t xml:space="preserve">pragmatic </w:t>
      </w:r>
      <w:r w:rsidR="004D5C38" w:rsidRPr="007D7091">
        <w:t>approach was taken</w:t>
      </w:r>
      <w:r w:rsidR="00A66889">
        <w:t xml:space="preserve"> </w:t>
      </w:r>
      <w:r w:rsidR="004D5C38" w:rsidRPr="007D7091">
        <w:fldChar w:fldCharType="begin"/>
      </w:r>
      <w:r w:rsidR="003A5B78">
        <w:instrText xml:space="preserve"> ADDIN EN.CITE &lt;EndNote&gt;&lt;Cite&gt;&lt;Author&gt;Treweek&lt;/Author&gt;&lt;Year&gt;2009&lt;/Year&gt;&lt;RecNum&gt;698&lt;/RecNum&gt;&lt;DisplayText&gt;(46)&lt;/DisplayText&gt;&lt;record&gt;&lt;rec-number&gt;698&lt;/rec-number&gt;&lt;foreign-keys&gt;&lt;key app="EN" db-id="w0dx0xev0xst58ea9t959xdsfss9rz90swve" timestamp="1461835919"&gt;698&lt;/key&gt;&lt;/foreign-keys&gt;&lt;ref-type name="Journal Article"&gt;17&lt;/ref-type&gt;&lt;contributors&gt;&lt;authors&gt;&lt;author&gt;Treweek, Shaun&lt;/author&gt;&lt;author&gt;Zwarenstein, Merrick&lt;/author&gt;&lt;/authors&gt;&lt;/contributors&gt;&lt;titles&gt;&lt;title&gt;Making trials matter: pragmatic and explanatory trials and the problem of applicability&lt;/title&gt;&lt;secondary-title&gt;Trials&lt;/secondary-title&gt;&lt;/titles&gt;&lt;periodical&gt;&lt;full-title&gt;Trials&lt;/full-title&gt;&lt;/periodical&gt;&lt;pages&gt;1-9&lt;/pages&gt;&lt;volume&gt;10&lt;/volume&gt;&lt;number&gt;1&lt;/number&gt;&lt;dates&gt;&lt;year&gt;2009&lt;/year&gt;&lt;/dates&gt;&lt;isbn&gt;1745-6215&lt;/isbn&gt;&lt;label&gt;Treweek2009&lt;/label&gt;&lt;work-type&gt;journal article&lt;/work-type&gt;&lt;urls&gt;&lt;related-urls&gt;&lt;url&gt;http://dx.doi.org/10.1186/1745-6215-10-37&lt;/url&gt;&lt;/related-urls&gt;&lt;/urls&gt;&lt;electronic-resource-num&gt;10.1186/1745-6215-10-37&lt;/electronic-resource-num&gt;&lt;/record&gt;&lt;/Cite&gt;&lt;/EndNote&gt;</w:instrText>
      </w:r>
      <w:r w:rsidR="004D5C38" w:rsidRPr="007D7091">
        <w:fldChar w:fldCharType="separate"/>
      </w:r>
      <w:r w:rsidR="003A5B78">
        <w:rPr>
          <w:noProof/>
        </w:rPr>
        <w:t>(46)</w:t>
      </w:r>
      <w:r w:rsidR="004D5C38" w:rsidRPr="007D7091">
        <w:fldChar w:fldCharType="end"/>
      </w:r>
      <w:r w:rsidR="004D5C38" w:rsidRPr="007D7091">
        <w:t>, allowing for clinical judgement on a patient’s suitability for the Programme</w:t>
      </w:r>
      <w:r w:rsidR="00632550" w:rsidRPr="007D7091">
        <w:t xml:space="preserve"> and for flexibility in how Programme delivery responded to local context</w:t>
      </w:r>
      <w:r w:rsidR="004D5C38" w:rsidRPr="007D7091">
        <w:t xml:space="preserve">. While the </w:t>
      </w:r>
      <w:r w:rsidR="000C4FB4" w:rsidRPr="007D7091">
        <w:t>p</w:t>
      </w:r>
      <w:r w:rsidR="004D5C38" w:rsidRPr="007D7091">
        <w:t xml:space="preserve">rogramme and comparator groups </w:t>
      </w:r>
      <w:r w:rsidR="00950FF7" w:rsidRPr="007D7091">
        <w:t>proved to be</w:t>
      </w:r>
      <w:r w:rsidR="004D5C38" w:rsidRPr="007D7091">
        <w:t xml:space="preserve"> </w:t>
      </w:r>
      <w:r w:rsidR="00950FF7" w:rsidRPr="007D7091">
        <w:t>similar at baseline on all measured characteristics there remains a possibility</w:t>
      </w:r>
      <w:r w:rsidR="00C9721C" w:rsidRPr="007D7091">
        <w:t>,</w:t>
      </w:r>
      <w:r w:rsidR="00950FF7" w:rsidRPr="007D7091">
        <w:t xml:space="preserve"> without randomisation</w:t>
      </w:r>
      <w:r w:rsidR="00C9721C" w:rsidRPr="007D7091">
        <w:t>,</w:t>
      </w:r>
      <w:r w:rsidR="00950FF7" w:rsidRPr="007D7091">
        <w:t xml:space="preserve"> of relevant </w:t>
      </w:r>
      <w:r w:rsidR="0012077E" w:rsidRPr="007D7091">
        <w:t xml:space="preserve">baseline </w:t>
      </w:r>
      <w:r w:rsidR="00950FF7" w:rsidRPr="007D7091">
        <w:t>differences between the groups on aspects that were not measured</w:t>
      </w:r>
      <w:r w:rsidR="00A66889">
        <w:t xml:space="preserve"> </w:t>
      </w:r>
      <w:r w:rsidR="00950FF7" w:rsidRPr="007D7091">
        <w:fldChar w:fldCharType="begin"/>
      </w:r>
      <w:r w:rsidR="003A5B78">
        <w:instrText xml:space="preserve"> ADDIN EN.CITE &lt;EndNote&gt;&lt;Cite&gt;&lt;Author&gt;Shadish&lt;/Author&gt;&lt;Year&gt;2002&lt;/Year&gt;&lt;RecNum&gt;566&lt;/RecNum&gt;&lt;DisplayText&gt;(47)&lt;/DisplayText&gt;&lt;record&gt;&lt;rec-number&gt;566&lt;/rec-number&gt;&lt;foreign-keys&gt;&lt;key app="EN" db-id="w0dx0xev0xst58ea9t959xdsfss9rz90swve" timestamp="1461161496"&gt;566&lt;/key&gt;&lt;/foreign-keys&gt;&lt;ref-type name="Book"&gt;6&lt;/ref-type&gt;&lt;contributors&gt;&lt;authors&gt;&lt;author&gt;Shadish, W &lt;/author&gt;&lt;author&gt;Cook, T &lt;/author&gt;&lt;author&gt;Campbell, D&lt;/author&gt;&lt;/authors&gt;&lt;/contributors&gt;&lt;titles&gt;&lt;title&gt;Experimental and quasi-experimental designs for generalized causal inference &lt;/title&gt;&lt;/titles&gt;&lt;dates&gt;&lt;year&gt;2002&lt;/year&gt;&lt;/dates&gt;&lt;pub-location&gt;Boston&lt;/pub-location&gt;&lt;publisher&gt;Houghton Mifflin&lt;/publisher&gt;&lt;urls&gt;&lt;/urls&gt;&lt;/record&gt;&lt;/Cite&gt;&lt;/EndNote&gt;</w:instrText>
      </w:r>
      <w:r w:rsidR="00950FF7" w:rsidRPr="007D7091">
        <w:fldChar w:fldCharType="separate"/>
      </w:r>
      <w:r w:rsidR="003A5B78">
        <w:rPr>
          <w:noProof/>
        </w:rPr>
        <w:t>(47)</w:t>
      </w:r>
      <w:r w:rsidR="00950FF7" w:rsidRPr="007D7091">
        <w:fldChar w:fldCharType="end"/>
      </w:r>
      <w:r w:rsidR="00950FF7" w:rsidRPr="007D7091">
        <w:t xml:space="preserve">. </w:t>
      </w:r>
      <w:r w:rsidR="00C9721C" w:rsidRPr="007D7091">
        <w:t>Second</w:t>
      </w:r>
      <w:r w:rsidR="00803B87" w:rsidRPr="007D7091">
        <w:t xml:space="preserve">, </w:t>
      </w:r>
      <w:r w:rsidR="00803B87" w:rsidRPr="00A32149">
        <w:t xml:space="preserve">in order to reflect the complex nature of the intervention and its theoretical underpinning, the evaluation made use of multiple outcome </w:t>
      </w:r>
      <w:r w:rsidR="00E21B12" w:rsidRPr="00A32149">
        <w:t>measures. The</w:t>
      </w:r>
      <w:r w:rsidR="00803B87" w:rsidRPr="00A32149">
        <w:t xml:space="preserve"> analyses presented in this paper involved a total of 26 tests of significance for the primary outcome and 54 for the secondary outcomes across the two follow-up time points. </w:t>
      </w:r>
      <w:r w:rsidR="003A7081" w:rsidRPr="00A32149">
        <w:t>We did not make</w:t>
      </w:r>
      <w:r w:rsidR="00E21B12" w:rsidRPr="00A32149">
        <w:t xml:space="preserve"> correction for multiple testing.</w:t>
      </w:r>
      <w:r w:rsidR="003A7081" w:rsidRPr="00A32149">
        <w:t xml:space="preserve"> </w:t>
      </w:r>
      <w:r w:rsidR="00803B87" w:rsidRPr="00A32149">
        <w:t xml:space="preserve">Overall, </w:t>
      </w:r>
      <w:r w:rsidR="00280657" w:rsidRPr="00A32149">
        <w:t xml:space="preserve">however, </w:t>
      </w:r>
      <w:r w:rsidR="00E32DCA" w:rsidRPr="00A32149">
        <w:t>1</w:t>
      </w:r>
      <w:r w:rsidR="00803B87" w:rsidRPr="00A32149">
        <w:t>7</w:t>
      </w:r>
      <w:r w:rsidR="00E32DCA" w:rsidRPr="00A32149">
        <w:t xml:space="preserve"> (21%</w:t>
      </w:r>
      <w:r w:rsidR="00280657" w:rsidRPr="00A32149">
        <w:t>) of</w:t>
      </w:r>
      <w:r w:rsidR="00803B87" w:rsidRPr="00A32149">
        <w:t xml:space="preserve"> 80 comparisons were </w:t>
      </w:r>
      <w:r w:rsidR="00280657" w:rsidRPr="00A32149">
        <w:t xml:space="preserve">found to be </w:t>
      </w:r>
      <w:r w:rsidR="00803B87" w:rsidRPr="00A32149">
        <w:t>statistically significant</w:t>
      </w:r>
      <w:r w:rsidR="00280657" w:rsidRPr="00A32149">
        <w:t>, where t</w:t>
      </w:r>
      <w:r w:rsidR="00803B87" w:rsidRPr="00A32149">
        <w:t>his degree of multiple tes</w:t>
      </w:r>
      <w:r w:rsidR="00280657" w:rsidRPr="00A32149">
        <w:t>ting would be expected to yield</w:t>
      </w:r>
      <w:r w:rsidR="00803B87" w:rsidRPr="00A32149">
        <w:t xml:space="preserve"> only four statist</w:t>
      </w:r>
      <w:r w:rsidR="001F390C" w:rsidRPr="00A32149">
        <w:t>ically significant differences</w:t>
      </w:r>
      <w:r w:rsidR="007903D2" w:rsidRPr="00A32149">
        <w:t xml:space="preserve"> due to chance</w:t>
      </w:r>
      <w:r w:rsidR="00A66889" w:rsidRPr="00A32149">
        <w:t xml:space="preserve"> </w:t>
      </w:r>
      <w:r w:rsidR="00B74122" w:rsidRPr="00A32149">
        <w:fldChar w:fldCharType="begin"/>
      </w:r>
      <w:r w:rsidR="003A5B78">
        <w:instrText xml:space="preserve"> ADDIN EN.CITE &lt;EndNote&gt;&lt;Cite&gt;&lt;Author&gt;Tyler&lt;/Author&gt;&lt;Year&gt;2011&lt;/Year&gt;&lt;RecNum&gt;1570&lt;/RecNum&gt;&lt;DisplayText&gt;(48)&lt;/DisplayText&gt;&lt;record&gt;&lt;rec-number&gt;1570&lt;/rec-number&gt;&lt;foreign-keys&gt;&lt;key app="EN" db-id="w0dx0xev0xst58ea9t959xdsfss9rz90swve" timestamp="1519408532"&gt;1570&lt;/key&gt;&lt;/foreign-keys&gt;&lt;ref-type name="Journal Article"&gt;17&lt;/ref-type&gt;&lt;contributors&gt;&lt;authors&gt;&lt;author&gt;Tyler, Kristin M.&lt;/author&gt;&lt;author&gt;Normand, Sharon-Lise T.&lt;/author&gt;&lt;author&gt;Horton, Nicholas J.&lt;/author&gt;&lt;/authors&gt;&lt;/contributors&gt;&lt;titles&gt;&lt;title&gt;The Use and Abuse of Multiple Outcomes in Randomized Controlled Depression Trials&lt;/title&gt;&lt;secondary-title&gt;Contemporary clinical trials&lt;/secondary-title&gt;&lt;/titles&gt;&lt;periodical&gt;&lt;full-title&gt;Contemporary clinical trials&lt;/full-title&gt;&lt;/periodical&gt;&lt;pages&gt;299-304&lt;/pages&gt;&lt;volume&gt;32&lt;/volume&gt;&lt;number&gt;2&lt;/number&gt;&lt;dates&gt;&lt;year&gt;2011&lt;/year&gt;&lt;pub-dates&gt;&lt;date&gt;12/23&lt;/date&gt;&lt;/pub-dates&gt;&lt;/dates&gt;&lt;isbn&gt;1551-7144&amp;#xD;1559-2030&lt;/isbn&gt;&lt;accession-num&gt;PMC3071542&lt;/accession-num&gt;&lt;urls&gt;&lt;related-urls&gt;&lt;url&gt;http://www.ncbi.nlm.nih.gov/pmc/articles/PMC3071542/&lt;/url&gt;&lt;/related-urls&gt;&lt;/urls&gt;&lt;electronic-resource-num&gt;10.1016/j.cct.2010.12.007&lt;/electronic-resource-num&gt;&lt;remote-database-name&gt;PMC&lt;/remote-database-name&gt;&lt;/record&gt;&lt;/Cite&gt;&lt;/EndNote&gt;</w:instrText>
      </w:r>
      <w:r w:rsidR="00B74122" w:rsidRPr="00A32149">
        <w:fldChar w:fldCharType="separate"/>
      </w:r>
      <w:r w:rsidR="003A5B78">
        <w:rPr>
          <w:noProof/>
        </w:rPr>
        <w:t>(48)</w:t>
      </w:r>
      <w:r w:rsidR="00B74122" w:rsidRPr="00A32149">
        <w:fldChar w:fldCharType="end"/>
      </w:r>
      <w:r w:rsidR="0042547A" w:rsidRPr="00A32149">
        <w:t>.</w:t>
      </w:r>
      <w:r w:rsidR="005563A7" w:rsidRPr="007D7091">
        <w:t xml:space="preserve"> </w:t>
      </w:r>
      <w:r w:rsidR="0042547A" w:rsidRPr="007D7091">
        <w:t>Third,</w:t>
      </w:r>
      <w:r w:rsidR="00B776CD" w:rsidRPr="007D7091">
        <w:t xml:space="preserve"> as men in the comparator group were treated by the same healthcare team as the programme </w:t>
      </w:r>
      <w:r w:rsidR="004A1C09" w:rsidRPr="007D7091">
        <w:t>group, there</w:t>
      </w:r>
      <w:r w:rsidR="0042547A" w:rsidRPr="007D7091">
        <w:t xml:space="preserve"> </w:t>
      </w:r>
      <w:r w:rsidR="00B776CD" w:rsidRPr="007D7091">
        <w:t xml:space="preserve">is </w:t>
      </w:r>
      <w:r w:rsidR="006F26B2" w:rsidRPr="007D7091">
        <w:t xml:space="preserve">a </w:t>
      </w:r>
      <w:r w:rsidR="0042547A" w:rsidRPr="007D7091">
        <w:t>possibility</w:t>
      </w:r>
      <w:r w:rsidR="00B776CD" w:rsidRPr="007D7091">
        <w:t xml:space="preserve"> </w:t>
      </w:r>
      <w:r w:rsidR="004A1C09" w:rsidRPr="007D7091">
        <w:t xml:space="preserve">that they experienced </w:t>
      </w:r>
      <w:r w:rsidR="00236057" w:rsidRPr="007D7091">
        <w:t xml:space="preserve">some </w:t>
      </w:r>
      <w:r w:rsidR="004A1C09" w:rsidRPr="007D7091">
        <w:t xml:space="preserve">elements of the Programme, such as </w:t>
      </w:r>
      <w:r w:rsidR="004A1C09" w:rsidRPr="007D7091">
        <w:lastRenderedPageBreak/>
        <w:t>c</w:t>
      </w:r>
      <w:r w:rsidR="000C4FB4" w:rsidRPr="007D7091">
        <w:t xml:space="preserve">ontact </w:t>
      </w:r>
      <w:r w:rsidR="004A1C09" w:rsidRPr="007D7091">
        <w:t xml:space="preserve">with the </w:t>
      </w:r>
      <w:r w:rsidR="000C4FB4" w:rsidRPr="007D7091">
        <w:t xml:space="preserve">support worker </w:t>
      </w:r>
      <w:r w:rsidR="004A1C09" w:rsidRPr="007D7091">
        <w:t>or an enhanced personalised approach because of Programme training, during the follow</w:t>
      </w:r>
      <w:r w:rsidR="006F26B2" w:rsidRPr="007D7091">
        <w:t>-</w:t>
      </w:r>
      <w:r w:rsidR="004A1C09" w:rsidRPr="007D7091">
        <w:t>up period. However, the clinical</w:t>
      </w:r>
      <w:r w:rsidR="000C4FB4" w:rsidRPr="007D7091">
        <w:t xml:space="preserve"> teams were made aware </w:t>
      </w:r>
      <w:r w:rsidR="00AB5570" w:rsidRPr="007D7091">
        <w:t xml:space="preserve">of this possibility and asked </w:t>
      </w:r>
      <w:r w:rsidR="000C4FB4" w:rsidRPr="007D7091">
        <w:t>to minimise this as far as possible</w:t>
      </w:r>
      <w:r w:rsidR="0042547A" w:rsidRPr="007D7091">
        <w:t>.</w:t>
      </w:r>
      <w:r w:rsidR="001A50E9" w:rsidRPr="007D7091">
        <w:t xml:space="preserve"> Also, the </w:t>
      </w:r>
      <w:r w:rsidR="00236057" w:rsidRPr="007D7091">
        <w:t>fact that the introduction</w:t>
      </w:r>
      <w:r w:rsidR="001A50E9" w:rsidRPr="007D7091">
        <w:t xml:space="preserve"> of the Programme </w:t>
      </w:r>
      <w:r w:rsidR="00236057" w:rsidRPr="007D7091">
        <w:t xml:space="preserve">boosted clinic capacity </w:t>
      </w:r>
      <w:r w:rsidR="00722A5E" w:rsidRPr="007D7091">
        <w:t>may</w:t>
      </w:r>
      <w:r w:rsidR="00B2176C" w:rsidRPr="007D7091">
        <w:t xml:space="preserve"> </w:t>
      </w:r>
      <w:r w:rsidR="001A50E9" w:rsidRPr="007D7091">
        <w:t>have improved the experience of those in the comparator group</w:t>
      </w:r>
      <w:r w:rsidR="00236057" w:rsidRPr="007D7091">
        <w:t>.</w:t>
      </w:r>
      <w:r w:rsidR="00671F18">
        <w:t xml:space="preserve"> Fourth, the </w:t>
      </w:r>
      <w:r w:rsidR="00DF038D">
        <w:t xml:space="preserve">evaluation did not assess the </w:t>
      </w:r>
      <w:r w:rsidR="00671F18">
        <w:t xml:space="preserve">ability of the Programme to </w:t>
      </w:r>
      <w:r w:rsidR="00671F18" w:rsidRPr="00017B43">
        <w:t>detect progression or recurrence.</w:t>
      </w:r>
      <w:r w:rsidR="003F10C6" w:rsidRPr="00017B43">
        <w:t xml:space="preserve"> </w:t>
      </w:r>
      <w:r w:rsidR="006B48E8" w:rsidRPr="00017B43">
        <w:t>Fifth</w:t>
      </w:r>
      <w:r w:rsidR="00A535E0" w:rsidRPr="00017B43">
        <w:t>,</w:t>
      </w:r>
      <w:r w:rsidR="00A535E0" w:rsidRPr="007D7091">
        <w:t xml:space="preserve"> </w:t>
      </w:r>
      <w:r w:rsidR="00F019ED">
        <w:t xml:space="preserve">while men with metastatic disease who met the clinical eligibility criteria were included in the Programme, 95% of the </w:t>
      </w:r>
      <w:r w:rsidR="00E1438C">
        <w:t xml:space="preserve">sample </w:t>
      </w:r>
      <w:r w:rsidR="001D5F2E">
        <w:t>comprised</w:t>
      </w:r>
      <w:r w:rsidR="00F019ED">
        <w:t xml:space="preserve"> men with non-metastatic disease.</w:t>
      </w:r>
      <w:r w:rsidR="001D5F2E">
        <w:t xml:space="preserve"> I</w:t>
      </w:r>
      <w:r w:rsidR="00F03BFD">
        <w:t>t is</w:t>
      </w:r>
      <w:r w:rsidR="001D5F2E">
        <w:t xml:space="preserve"> therefore</w:t>
      </w:r>
      <w:r w:rsidR="00F03BFD">
        <w:t xml:space="preserve"> uncertain whether the Programme can be recommended for men with metastatic prostate cancer. </w:t>
      </w:r>
      <w:r w:rsidR="00F019ED">
        <w:t xml:space="preserve">Sixth, </w:t>
      </w:r>
      <w:r w:rsidR="00236057" w:rsidRPr="007D7091">
        <w:t xml:space="preserve">while Programme </w:t>
      </w:r>
      <w:r w:rsidR="00722A5E" w:rsidRPr="007D7091">
        <w:t xml:space="preserve">cost </w:t>
      </w:r>
      <w:r w:rsidR="00236057" w:rsidRPr="007D7091">
        <w:t xml:space="preserve">and hospital service use </w:t>
      </w:r>
      <w:r w:rsidR="00722A5E" w:rsidRPr="007D7091">
        <w:t>data were</w:t>
      </w:r>
      <w:r w:rsidR="00236057" w:rsidRPr="007D7091">
        <w:t xml:space="preserve"> collected directly </w:t>
      </w:r>
      <w:r w:rsidR="00F34BC1" w:rsidRPr="007D7091">
        <w:t>from</w:t>
      </w:r>
      <w:r w:rsidR="00236057" w:rsidRPr="007D7091">
        <w:t xml:space="preserve"> the clinical teams involved with the study, </w:t>
      </w:r>
      <w:r w:rsidR="00A535E0" w:rsidRPr="007D7091">
        <w:t xml:space="preserve">the health economics analysis relied on </w:t>
      </w:r>
      <w:r w:rsidR="00236057" w:rsidRPr="007D7091">
        <w:t xml:space="preserve">patient </w:t>
      </w:r>
      <w:r w:rsidR="00A535E0" w:rsidRPr="007D7091">
        <w:t xml:space="preserve">self-reported data regarding </w:t>
      </w:r>
      <w:r w:rsidR="00236057" w:rsidRPr="007D7091">
        <w:t xml:space="preserve">use of wider, </w:t>
      </w:r>
      <w:r w:rsidR="00930C95" w:rsidRPr="007D7091">
        <w:t>community-based</w:t>
      </w:r>
      <w:r w:rsidR="00236057" w:rsidRPr="007D7091">
        <w:t xml:space="preserve"> health care</w:t>
      </w:r>
      <w:r w:rsidR="00A535E0" w:rsidRPr="007D7091">
        <w:t xml:space="preserve">, </w:t>
      </w:r>
      <w:r w:rsidR="00236057" w:rsidRPr="007D7091">
        <w:t xml:space="preserve">so </w:t>
      </w:r>
      <w:r w:rsidR="00A535E0" w:rsidRPr="007D7091">
        <w:t xml:space="preserve">may have </w:t>
      </w:r>
      <w:r w:rsidR="00236057" w:rsidRPr="007D7091">
        <w:t xml:space="preserve">been affected by problems with </w:t>
      </w:r>
      <w:r w:rsidR="00A535E0" w:rsidRPr="007D7091">
        <w:t xml:space="preserve">recall. Finally, some activity related to remote </w:t>
      </w:r>
      <w:r w:rsidR="006E1D94" w:rsidRPr="007D7091">
        <w:t>surveillance</w:t>
      </w:r>
      <w:r w:rsidR="00A535E0" w:rsidRPr="007D7091">
        <w:t xml:space="preserve"> does not have a</w:t>
      </w:r>
      <w:r w:rsidR="006F26B2" w:rsidRPr="007D7091">
        <w:t>n</w:t>
      </w:r>
      <w:r w:rsidR="00A535E0" w:rsidRPr="007D7091">
        <w:t xml:space="preserve"> </w:t>
      </w:r>
      <w:r w:rsidR="00331677" w:rsidRPr="007D7091">
        <w:t xml:space="preserve">NHS </w:t>
      </w:r>
      <w:r w:rsidR="00A535E0" w:rsidRPr="007D7091">
        <w:t>reference cost</w:t>
      </w:r>
      <w:r w:rsidR="00331677" w:rsidRPr="007D7091">
        <w:t xml:space="preserve"> for use in health economic analyses</w:t>
      </w:r>
      <w:r w:rsidR="00B01B7C" w:rsidRPr="007D7091">
        <w:t>,</w:t>
      </w:r>
      <w:r w:rsidR="00A535E0" w:rsidRPr="007D7091">
        <w:t xml:space="preserve"> and a compromise was made to pro rata other costs to represent these activities. </w:t>
      </w:r>
    </w:p>
    <w:p w14:paraId="5C958E63" w14:textId="2690FB1D" w:rsidR="00355587" w:rsidRPr="00355587" w:rsidRDefault="00355587" w:rsidP="00B85F6D">
      <w:pPr>
        <w:spacing w:line="480" w:lineRule="auto"/>
        <w:rPr>
          <w:b/>
        </w:rPr>
      </w:pPr>
      <w:r w:rsidRPr="00355587">
        <w:rPr>
          <w:b/>
        </w:rPr>
        <w:t>Conclusions</w:t>
      </w:r>
    </w:p>
    <w:p w14:paraId="793CB06C" w14:textId="02DAC234" w:rsidR="00A03A28" w:rsidRDefault="001559D2" w:rsidP="00B85F6D">
      <w:pPr>
        <w:spacing w:line="480" w:lineRule="auto"/>
      </w:pPr>
      <w:r w:rsidRPr="007D7091">
        <w:t xml:space="preserve">This evaluation adds to the evidence base around remote </w:t>
      </w:r>
      <w:r w:rsidR="006E1D94" w:rsidRPr="007D7091">
        <w:t>surveillance</w:t>
      </w:r>
      <w:r w:rsidRPr="007D7091">
        <w:t>, or patient</w:t>
      </w:r>
      <w:r w:rsidR="00930C95" w:rsidRPr="007D7091">
        <w:t>-</w:t>
      </w:r>
      <w:r w:rsidR="003164FF" w:rsidRPr="007D7091">
        <w:t>led</w:t>
      </w:r>
      <w:r w:rsidRPr="007D7091">
        <w:t xml:space="preserve"> </w:t>
      </w:r>
      <w:r w:rsidR="000502E5" w:rsidRPr="007D7091">
        <w:t>follow-up</w:t>
      </w:r>
      <w:r w:rsidRPr="007D7091">
        <w:t>, of post</w:t>
      </w:r>
      <w:r w:rsidR="00930C95" w:rsidRPr="007D7091">
        <w:t>-</w:t>
      </w:r>
      <w:r w:rsidRPr="007D7091">
        <w:t xml:space="preserve">treatment cancer patients, </w:t>
      </w:r>
      <w:r w:rsidR="001E0B4D" w:rsidRPr="007D7091">
        <w:t xml:space="preserve">showing that a shift to a supported self-management model of care with </w:t>
      </w:r>
      <w:r w:rsidR="00D32E76" w:rsidRPr="007D7091">
        <w:t xml:space="preserve">remote </w:t>
      </w:r>
      <w:r w:rsidR="00D222B4" w:rsidRPr="007D7091">
        <w:t>surveillance</w:t>
      </w:r>
      <w:r w:rsidR="00D32E76" w:rsidRPr="007D7091">
        <w:t xml:space="preserve"> and </w:t>
      </w:r>
      <w:r w:rsidR="001E0B4D" w:rsidRPr="007D7091">
        <w:t xml:space="preserve">a transition workshop is at least comparable to </w:t>
      </w:r>
      <w:r w:rsidR="00722A5E" w:rsidRPr="007D7091">
        <w:t xml:space="preserve">appointment </w:t>
      </w:r>
      <w:r w:rsidR="00930C95" w:rsidRPr="007D7091">
        <w:t>based</w:t>
      </w:r>
      <w:r w:rsidR="001E0B4D" w:rsidRPr="007D7091">
        <w:t xml:space="preserve"> </w:t>
      </w:r>
      <w:r w:rsidR="000502E5" w:rsidRPr="007D7091">
        <w:t>follow-up</w:t>
      </w:r>
      <w:r w:rsidR="001E0B4D" w:rsidRPr="007D7091">
        <w:t xml:space="preserve"> care in </w:t>
      </w:r>
      <w:r w:rsidR="008535D2" w:rsidRPr="007D7091">
        <w:t xml:space="preserve">terms of </w:t>
      </w:r>
      <w:r w:rsidR="001E0B4D" w:rsidRPr="007D7091">
        <w:t xml:space="preserve">patient </w:t>
      </w:r>
      <w:r w:rsidR="004F1B96" w:rsidRPr="007D7091">
        <w:t xml:space="preserve">reported </w:t>
      </w:r>
      <w:r w:rsidR="001E0B4D" w:rsidRPr="007D7091">
        <w:t>outcomes, is acceptable to men</w:t>
      </w:r>
      <w:r w:rsidR="002C38CA" w:rsidRPr="007D7091">
        <w:t xml:space="preserve"> and</w:t>
      </w:r>
      <w:r w:rsidR="00C32AE0" w:rsidRPr="007D7091">
        <w:t xml:space="preserve"> is </w:t>
      </w:r>
      <w:r w:rsidR="007E5A8C">
        <w:t>largely cost neutral in the first eight months</w:t>
      </w:r>
      <w:r w:rsidR="00C32AE0" w:rsidRPr="007D7091">
        <w:t xml:space="preserve">. </w:t>
      </w:r>
      <w:r w:rsidR="002C38CA" w:rsidRPr="007D7091">
        <w:t xml:space="preserve">The </w:t>
      </w:r>
      <w:r w:rsidR="002C38CA" w:rsidRPr="007D7091">
        <w:lastRenderedPageBreak/>
        <w:t xml:space="preserve">model addresses capacity issues by </w:t>
      </w:r>
      <w:r w:rsidR="00C32AE0" w:rsidRPr="007D7091">
        <w:t xml:space="preserve">replacing </w:t>
      </w:r>
      <w:r w:rsidR="006920D7" w:rsidRPr="007D7091">
        <w:t xml:space="preserve">a </w:t>
      </w:r>
      <w:r w:rsidR="00C32AE0" w:rsidRPr="007D7091">
        <w:t>‘one size fits all’ model of scheduled</w:t>
      </w:r>
      <w:r w:rsidR="00F4244D" w:rsidRPr="007D7091">
        <w:t xml:space="preserve"> direct </w:t>
      </w:r>
      <w:r w:rsidR="00C32AE0" w:rsidRPr="007D7091">
        <w:t>contact</w:t>
      </w:r>
      <w:r w:rsidR="002C38CA" w:rsidRPr="007D7091">
        <w:t xml:space="preserve"> with remote surveillance for</w:t>
      </w:r>
      <w:r w:rsidR="00C32AE0" w:rsidRPr="007D7091">
        <w:t xml:space="preserve"> men who are progressing well</w:t>
      </w:r>
      <w:r w:rsidR="002C38CA" w:rsidRPr="007D7091">
        <w:t>,</w:t>
      </w:r>
      <w:r w:rsidR="00C32AE0" w:rsidRPr="007D7091">
        <w:t xml:space="preserve"> and places emphasis on</w:t>
      </w:r>
      <w:r w:rsidR="002C38CA" w:rsidRPr="007D7091">
        <w:t xml:space="preserve"> the patient role in recovery and maintenance of health and </w:t>
      </w:r>
      <w:r w:rsidR="00860742" w:rsidRPr="007D7091">
        <w:t>wellbeing, which</w:t>
      </w:r>
      <w:r w:rsidR="002C38CA" w:rsidRPr="007D7091">
        <w:t xml:space="preserve"> is absent in </w:t>
      </w:r>
      <w:r w:rsidR="00930C95" w:rsidRPr="007D7091">
        <w:t xml:space="preserve">the </w:t>
      </w:r>
      <w:r w:rsidR="002C38CA" w:rsidRPr="007D7091">
        <w:t>more traditional model</w:t>
      </w:r>
      <w:r w:rsidR="000178E0" w:rsidRPr="007D7091">
        <w:t>. Current policy</w:t>
      </w:r>
      <w:r w:rsidR="004E1DF2" w:rsidRPr="007D7091">
        <w:t xml:space="preserve"> for England</w:t>
      </w:r>
      <w:r w:rsidR="00A66889">
        <w:t xml:space="preserve"> </w:t>
      </w:r>
      <w:r w:rsidR="00D32E76" w:rsidRPr="007D7091">
        <w:fldChar w:fldCharType="begin"/>
      </w:r>
      <w:r w:rsidR="00A66889">
        <w:instrText xml:space="preserve"> ADDIN EN.CITE &lt;EndNote&gt;&lt;Cite&gt;&lt;Author&gt;Independent Cancer Taskforce&lt;/Author&gt;&lt;Year&gt;2015&lt;/Year&gt;&lt;RecNum&gt;814&lt;/RecNum&gt;&lt;DisplayText&gt;(11)&lt;/DisplayText&gt;&lt;record&gt;&lt;rec-number&gt;814&lt;/rec-number&gt;&lt;foreign-keys&gt;&lt;key app="EN" db-id="w0dx0xev0xst58ea9t959xdsfss9rz90swve" timestamp="1464010990"&gt;814&lt;/key&gt;&lt;/foreign-keys&gt;&lt;ref-type name="Report"&gt;27&lt;/ref-type&gt;&lt;contributors&gt;&lt;authors&gt;&lt;author&gt;Independent Cancer Taskforce,&lt;/author&gt;&lt;/authors&gt;&lt;/contributors&gt;&lt;titles&gt;&lt;title&gt;Achieving World-Class Cancer Outcomes. A Strategy for England 2015-2020&lt;/title&gt;&lt;/titles&gt;&lt;dates&gt;&lt;year&gt;2015&lt;/year&gt;&lt;/dates&gt;&lt;urls&gt;&lt;/urls&gt;&lt;/record&gt;&lt;/Cite&gt;&lt;/EndNote&gt;</w:instrText>
      </w:r>
      <w:r w:rsidR="00D32E76" w:rsidRPr="007D7091">
        <w:fldChar w:fldCharType="separate"/>
      </w:r>
      <w:r w:rsidR="00A66889">
        <w:rPr>
          <w:noProof/>
        </w:rPr>
        <w:t>(11)</w:t>
      </w:r>
      <w:r w:rsidR="00D32E76" w:rsidRPr="007D7091">
        <w:fldChar w:fldCharType="end"/>
      </w:r>
      <w:r w:rsidR="00D32E76" w:rsidRPr="007D7091">
        <w:t xml:space="preserve"> recommends such an approach for cancer patients at low risk of recurrence, and this evaluation</w:t>
      </w:r>
      <w:r w:rsidR="000178E0" w:rsidRPr="007D7091">
        <w:t xml:space="preserve"> shows </w:t>
      </w:r>
      <w:r w:rsidR="00D32E76" w:rsidRPr="007D7091">
        <w:t xml:space="preserve">the Programme to be a </w:t>
      </w:r>
      <w:r w:rsidR="000178E0" w:rsidRPr="007D7091">
        <w:t>viable</w:t>
      </w:r>
      <w:r w:rsidR="00D32E76" w:rsidRPr="007D7091">
        <w:t xml:space="preserve"> model</w:t>
      </w:r>
      <w:r w:rsidR="000178E0" w:rsidRPr="007D7091">
        <w:t xml:space="preserve">. </w:t>
      </w:r>
      <w:r w:rsidR="00034613" w:rsidRPr="007D7091">
        <w:t>Future research to assess impact and cost</w:t>
      </w:r>
      <w:r w:rsidR="00287501" w:rsidRPr="007D7091">
        <w:t>-</w:t>
      </w:r>
      <w:r w:rsidR="00034613" w:rsidRPr="007D7091">
        <w:t xml:space="preserve">effectiveness over a longer </w:t>
      </w:r>
      <w:r w:rsidR="00B2176C" w:rsidRPr="007D7091">
        <w:t xml:space="preserve">follow-up </w:t>
      </w:r>
      <w:r w:rsidR="00034613" w:rsidRPr="007D7091">
        <w:t xml:space="preserve">period would be valuable. </w:t>
      </w:r>
    </w:p>
    <w:p w14:paraId="1DB0A5A9" w14:textId="608A7944" w:rsidR="00355587" w:rsidRDefault="00355587" w:rsidP="00B85F6D">
      <w:pPr>
        <w:spacing w:line="480" w:lineRule="auto"/>
        <w:rPr>
          <w:b/>
        </w:rPr>
      </w:pPr>
      <w:r w:rsidRPr="00355587">
        <w:rPr>
          <w:b/>
        </w:rPr>
        <w:t xml:space="preserve">List of abbreviations </w:t>
      </w:r>
    </w:p>
    <w:p w14:paraId="4E819780" w14:textId="44CB7312" w:rsidR="008C4198" w:rsidRDefault="001777BB" w:rsidP="00B85F6D">
      <w:pPr>
        <w:spacing w:line="480" w:lineRule="auto"/>
      </w:pPr>
      <w:r>
        <w:t xml:space="preserve">NHS: </w:t>
      </w:r>
      <w:r w:rsidR="008C4198" w:rsidRPr="007D7091">
        <w:t xml:space="preserve">National Health Service (NHS).  </w:t>
      </w:r>
    </w:p>
    <w:p w14:paraId="5D49564A" w14:textId="1A497177" w:rsidR="008C4198" w:rsidRDefault="001777BB" w:rsidP="00B85F6D">
      <w:pPr>
        <w:spacing w:line="480" w:lineRule="auto"/>
      </w:pPr>
      <w:r>
        <w:t xml:space="preserve">QoL: quality of life </w:t>
      </w:r>
    </w:p>
    <w:p w14:paraId="6186A367" w14:textId="29EA444B" w:rsidR="008C4198" w:rsidRDefault="001777BB" w:rsidP="00B85F6D">
      <w:pPr>
        <w:spacing w:line="480" w:lineRule="auto"/>
      </w:pPr>
      <w:r>
        <w:t xml:space="preserve">UK: </w:t>
      </w:r>
      <w:r w:rsidR="008C4198" w:rsidRPr="007D7091">
        <w:t xml:space="preserve">United Kingdom </w:t>
      </w:r>
    </w:p>
    <w:p w14:paraId="65ACD061" w14:textId="77777777" w:rsidR="001777BB" w:rsidRDefault="001777BB" w:rsidP="00B85F6D">
      <w:pPr>
        <w:spacing w:line="480" w:lineRule="auto"/>
      </w:pPr>
      <w:r>
        <w:t xml:space="preserve">RP: </w:t>
      </w:r>
      <w:r w:rsidR="008C4198" w:rsidRPr="007D7091">
        <w:t>radical prostate</w:t>
      </w:r>
      <w:r>
        <w:t xml:space="preserve">ctomy </w:t>
      </w:r>
    </w:p>
    <w:p w14:paraId="45BE9985" w14:textId="77777777" w:rsidR="001777BB" w:rsidRDefault="001777BB" w:rsidP="00B85F6D">
      <w:pPr>
        <w:spacing w:line="480" w:lineRule="auto"/>
      </w:pPr>
      <w:r>
        <w:t xml:space="preserve">RT: </w:t>
      </w:r>
      <w:r w:rsidR="008C4198" w:rsidRPr="007D7091">
        <w:t xml:space="preserve"> radiotherapy </w:t>
      </w:r>
    </w:p>
    <w:p w14:paraId="191EDB01" w14:textId="24081569" w:rsidR="008C4198" w:rsidRDefault="001777BB" w:rsidP="00B85F6D">
      <w:pPr>
        <w:spacing w:line="480" w:lineRule="auto"/>
      </w:pPr>
      <w:r>
        <w:t xml:space="preserve">PADT: </w:t>
      </w:r>
      <w:r w:rsidR="008C4198" w:rsidRPr="007D7091">
        <w:t xml:space="preserve">primary androgen deprivation therapy </w:t>
      </w:r>
    </w:p>
    <w:p w14:paraId="4B74ACFE" w14:textId="6D9F50E5" w:rsidR="008C4198" w:rsidRDefault="001777BB" w:rsidP="00B85F6D">
      <w:pPr>
        <w:spacing w:line="480" w:lineRule="auto"/>
      </w:pPr>
      <w:r>
        <w:t xml:space="preserve">CNS: </w:t>
      </w:r>
      <w:r w:rsidR="008C4198" w:rsidRPr="007D7091">
        <w:t xml:space="preserve">Clinical Nurse Specialist </w:t>
      </w:r>
    </w:p>
    <w:p w14:paraId="61F4A176" w14:textId="7A5054AE" w:rsidR="008C4198" w:rsidRDefault="001777BB" w:rsidP="00B85F6D">
      <w:pPr>
        <w:spacing w:line="480" w:lineRule="auto"/>
      </w:pPr>
      <w:r>
        <w:t xml:space="preserve">PSA: </w:t>
      </w:r>
      <w:r w:rsidR="008C4198" w:rsidRPr="007D7091">
        <w:t xml:space="preserve">Prostate Specific Antigen </w:t>
      </w:r>
    </w:p>
    <w:p w14:paraId="22952A7D" w14:textId="28E27310" w:rsidR="001777BB" w:rsidRDefault="001777BB" w:rsidP="00B85F6D">
      <w:pPr>
        <w:spacing w:line="480" w:lineRule="auto"/>
      </w:pPr>
      <w:r>
        <w:t xml:space="preserve">CaSUN: </w:t>
      </w:r>
      <w:r w:rsidRPr="007D7091">
        <w:t xml:space="preserve">Cancer Survivors’ Unmet Needs Survey </w:t>
      </w:r>
    </w:p>
    <w:p w14:paraId="47A58827" w14:textId="01DE126F" w:rsidR="001777BB" w:rsidRDefault="001777BB" w:rsidP="00B85F6D">
      <w:pPr>
        <w:spacing w:line="480" w:lineRule="auto"/>
      </w:pPr>
      <w:r>
        <w:t xml:space="preserve">EPIC-26: </w:t>
      </w:r>
      <w:r w:rsidRPr="007D7091">
        <w:t>Expanded Prostate Cancer Index Composite Short Form</w:t>
      </w:r>
      <w:r>
        <w:t xml:space="preserve"> </w:t>
      </w:r>
    </w:p>
    <w:p w14:paraId="2D15585F" w14:textId="7030FB7A" w:rsidR="001777BB" w:rsidRDefault="001777BB" w:rsidP="00B85F6D">
      <w:pPr>
        <w:spacing w:line="480" w:lineRule="auto"/>
      </w:pPr>
      <w:r>
        <w:t xml:space="preserve">FACT-G: </w:t>
      </w:r>
      <w:r w:rsidRPr="007D7091">
        <w:t>Functional Assessment of Cancer Therapy Scale</w:t>
      </w:r>
      <w:r>
        <w:t xml:space="preserve"> </w:t>
      </w:r>
    </w:p>
    <w:p w14:paraId="0FD22323" w14:textId="01C02F0F" w:rsidR="001777BB" w:rsidRDefault="001777BB" w:rsidP="00B85F6D">
      <w:pPr>
        <w:spacing w:line="480" w:lineRule="auto"/>
      </w:pPr>
      <w:r>
        <w:lastRenderedPageBreak/>
        <w:t xml:space="preserve">GHQ-12: </w:t>
      </w:r>
      <w:r w:rsidRPr="007D7091">
        <w:t>The G</w:t>
      </w:r>
      <w:r>
        <w:t xml:space="preserve">eneral Health Questionnaire </w:t>
      </w:r>
    </w:p>
    <w:p w14:paraId="6B73C86A" w14:textId="5BBF0004" w:rsidR="001777BB" w:rsidRDefault="001777BB" w:rsidP="00B85F6D">
      <w:pPr>
        <w:spacing w:line="480" w:lineRule="auto"/>
      </w:pPr>
      <w:r>
        <w:t xml:space="preserve">PAM: </w:t>
      </w:r>
      <w:r w:rsidRPr="007D7091">
        <w:t xml:space="preserve">Patient Activation Measure </w:t>
      </w:r>
    </w:p>
    <w:p w14:paraId="19F14A4C" w14:textId="32C3D434" w:rsidR="00AF3FDB" w:rsidRPr="007D7091" w:rsidRDefault="00355587" w:rsidP="00B85F6D">
      <w:pPr>
        <w:spacing w:line="480" w:lineRule="auto"/>
        <w:rPr>
          <w:b/>
        </w:rPr>
      </w:pPr>
      <w:r>
        <w:rPr>
          <w:b/>
        </w:rPr>
        <w:t xml:space="preserve">Declarations </w:t>
      </w:r>
    </w:p>
    <w:p w14:paraId="58BC0380" w14:textId="77777777" w:rsidR="00AF3FDB" w:rsidRPr="007D7091" w:rsidRDefault="00AF3FDB" w:rsidP="00B85F6D">
      <w:pPr>
        <w:spacing w:line="480" w:lineRule="auto"/>
        <w:rPr>
          <w:b/>
        </w:rPr>
      </w:pPr>
      <w:r w:rsidRPr="007D7091">
        <w:rPr>
          <w:b/>
        </w:rPr>
        <w:t>Ethics approval and consent to participate</w:t>
      </w:r>
    </w:p>
    <w:p w14:paraId="3FDF20B0" w14:textId="0F5EEE58" w:rsidR="009A41ED" w:rsidRDefault="00AF3FDB" w:rsidP="00B85F6D">
      <w:pPr>
        <w:spacing w:line="480" w:lineRule="auto"/>
      </w:pPr>
      <w:r w:rsidRPr="007D7091">
        <w:t>The study received ethical approval from the National Research Ethics Service, East of England – Cambridge South (reference number 11/EE/1021.) All participants complete</w:t>
      </w:r>
      <w:r w:rsidR="009A41ED" w:rsidRPr="007D7091">
        <w:t>d</w:t>
      </w:r>
      <w:r w:rsidRPr="007D7091">
        <w:t xml:space="preserve"> a written consent form, separately for the questionnaire survey and for interview.</w:t>
      </w:r>
      <w:r w:rsidR="009A41ED" w:rsidRPr="007D7091">
        <w:t xml:space="preserve"> The study was undertaken in accordance with the Declaration of Helsinki.</w:t>
      </w:r>
    </w:p>
    <w:p w14:paraId="47EA6103" w14:textId="3DCAE9A6" w:rsidR="00C93BB9" w:rsidRDefault="00C93BB9" w:rsidP="00B85F6D">
      <w:pPr>
        <w:spacing w:line="480" w:lineRule="auto"/>
        <w:rPr>
          <w:b/>
        </w:rPr>
      </w:pPr>
      <w:r w:rsidRPr="00C93BB9">
        <w:rPr>
          <w:b/>
        </w:rPr>
        <w:t xml:space="preserve">Consent for publication </w:t>
      </w:r>
    </w:p>
    <w:p w14:paraId="2C72624B" w14:textId="73D9793F" w:rsidR="00C93BB9" w:rsidRPr="00C93BB9" w:rsidRDefault="00C93BB9" w:rsidP="00B85F6D">
      <w:pPr>
        <w:spacing w:line="480" w:lineRule="auto"/>
      </w:pPr>
      <w:r w:rsidRPr="00C93BB9">
        <w:t xml:space="preserve">Not applicable </w:t>
      </w:r>
    </w:p>
    <w:p w14:paraId="30012DC1" w14:textId="373C9A5F" w:rsidR="00456207" w:rsidRPr="007D7091" w:rsidRDefault="00456207" w:rsidP="00B85F6D">
      <w:pPr>
        <w:spacing w:line="480" w:lineRule="auto"/>
      </w:pPr>
      <w:r w:rsidRPr="007D7091">
        <w:rPr>
          <w:b/>
        </w:rPr>
        <w:t>Availability of data and materials</w:t>
      </w:r>
    </w:p>
    <w:p w14:paraId="1B57A77D" w14:textId="77777777" w:rsidR="00355587" w:rsidRDefault="00355587" w:rsidP="00B85F6D">
      <w:pPr>
        <w:spacing w:line="480" w:lineRule="auto"/>
      </w:pPr>
      <w:r w:rsidRPr="00355587">
        <w:t xml:space="preserve">The datasets used and/or analysed during the current study are available from the corresponding author on reasonable request. </w:t>
      </w:r>
    </w:p>
    <w:p w14:paraId="0C03D538" w14:textId="1299E3D0" w:rsidR="00AF3FDB" w:rsidRPr="007D7091" w:rsidRDefault="00C93BB9" w:rsidP="00B85F6D">
      <w:pPr>
        <w:spacing w:line="480" w:lineRule="auto"/>
        <w:rPr>
          <w:b/>
        </w:rPr>
      </w:pPr>
      <w:r>
        <w:rPr>
          <w:b/>
        </w:rPr>
        <w:t>Competing interests</w:t>
      </w:r>
    </w:p>
    <w:p w14:paraId="0A177407" w14:textId="302F1DDA" w:rsidR="009A41ED" w:rsidRPr="007D7091" w:rsidRDefault="009A41ED" w:rsidP="00B85F6D">
      <w:pPr>
        <w:spacing w:line="480" w:lineRule="auto"/>
      </w:pPr>
      <w:r w:rsidRPr="007D7091">
        <w:t xml:space="preserve">The authors declare </w:t>
      </w:r>
      <w:r w:rsidR="00355587">
        <w:t xml:space="preserve">that they have no competing </w:t>
      </w:r>
      <w:r w:rsidRPr="007D7091">
        <w:t>interest</w:t>
      </w:r>
      <w:r w:rsidR="00355587">
        <w:t>s</w:t>
      </w:r>
      <w:r w:rsidRPr="007D7091">
        <w:t>.</w:t>
      </w:r>
    </w:p>
    <w:p w14:paraId="40CAEA3D" w14:textId="77777777" w:rsidR="00AF3FDB" w:rsidRPr="007D7091" w:rsidRDefault="00AF3FDB" w:rsidP="00B85F6D">
      <w:pPr>
        <w:spacing w:line="480" w:lineRule="auto"/>
        <w:rPr>
          <w:b/>
        </w:rPr>
      </w:pPr>
      <w:r w:rsidRPr="007D7091">
        <w:rPr>
          <w:b/>
        </w:rPr>
        <w:t>Funding</w:t>
      </w:r>
    </w:p>
    <w:p w14:paraId="4388FAC1" w14:textId="6EC597E1" w:rsidR="009A41ED" w:rsidRPr="007D7091" w:rsidRDefault="009A41ED" w:rsidP="00B85F6D">
      <w:pPr>
        <w:spacing w:line="480" w:lineRule="auto"/>
      </w:pPr>
      <w:r w:rsidRPr="007D7091">
        <w:t xml:space="preserve">This work was funded by the Movember Foundation, in partnership with Prostate Cancer UK, as part of the TrueNTH programme, grant number 250-25/30/40. </w:t>
      </w:r>
      <w:r w:rsidR="00355587" w:rsidRPr="00355587">
        <w:t xml:space="preserve">The funding </w:t>
      </w:r>
      <w:r w:rsidR="00355587" w:rsidRPr="00355587">
        <w:lastRenderedPageBreak/>
        <w:t xml:space="preserve">body </w:t>
      </w:r>
      <w:r w:rsidR="001B3933">
        <w:t>had</w:t>
      </w:r>
      <w:r w:rsidR="00355587" w:rsidRPr="00355587">
        <w:t xml:space="preserve"> no role in the design of the study, collection, analysis, and interpretation of data nor in writing the manuscript.</w:t>
      </w:r>
    </w:p>
    <w:p w14:paraId="79089AB9" w14:textId="77777777" w:rsidR="00AF3FDB" w:rsidRPr="007D7091" w:rsidRDefault="00AF3FDB" w:rsidP="00B85F6D">
      <w:pPr>
        <w:spacing w:line="480" w:lineRule="auto"/>
      </w:pPr>
      <w:r w:rsidRPr="007D7091">
        <w:rPr>
          <w:b/>
        </w:rPr>
        <w:t>Authors' contributions</w:t>
      </w:r>
    </w:p>
    <w:p w14:paraId="2B84BC29" w14:textId="57ECADFD" w:rsidR="009A41ED" w:rsidRPr="007D7091" w:rsidRDefault="009A41ED" w:rsidP="00B85F6D">
      <w:pPr>
        <w:spacing w:line="480" w:lineRule="auto"/>
      </w:pPr>
      <w:r w:rsidRPr="007D7091">
        <w:t>AR is the overall project lead and grant holder with responsibility for the design and execution of the protocol. All authors contributed to the design of the study. RF and JF undertook data collection</w:t>
      </w:r>
      <w:r w:rsidR="004F745E" w:rsidRPr="007D7091">
        <w:t xml:space="preserve">. </w:t>
      </w:r>
      <w:r w:rsidRPr="007D7091">
        <w:t xml:space="preserve">RP and IM-E undertook analysis of </w:t>
      </w:r>
      <w:r w:rsidR="003E7960" w:rsidRPr="007D7091">
        <w:t>effectiveness</w:t>
      </w:r>
      <w:r w:rsidRPr="007D7091">
        <w:t xml:space="preserve"> data</w:t>
      </w:r>
      <w:r w:rsidR="004F745E" w:rsidRPr="007D7091">
        <w:t xml:space="preserve">. </w:t>
      </w:r>
      <w:r w:rsidRPr="007D7091">
        <w:t>HG and JJ undertook analysis of heath economics data</w:t>
      </w:r>
      <w:r w:rsidR="004F745E" w:rsidRPr="007D7091">
        <w:t xml:space="preserve">. </w:t>
      </w:r>
      <w:r w:rsidR="00F1750A" w:rsidRPr="007D7091">
        <w:t>CF provided expertise on recruitment, data collection, data analysis</w:t>
      </w:r>
      <w:r w:rsidR="004F745E" w:rsidRPr="007D7091">
        <w:t xml:space="preserve">. </w:t>
      </w:r>
      <w:r w:rsidR="00F1750A" w:rsidRPr="007D7091">
        <w:t>DC</w:t>
      </w:r>
      <w:r w:rsidR="00AD5DA7" w:rsidRPr="007D7091">
        <w:t xml:space="preserve"> </w:t>
      </w:r>
      <w:r w:rsidR="006920D7" w:rsidRPr="007D7091">
        <w:t xml:space="preserve">provided expertise for </w:t>
      </w:r>
      <w:r w:rsidR="00AD5DA7" w:rsidRPr="007D7091">
        <w:t xml:space="preserve">design of </w:t>
      </w:r>
      <w:r w:rsidR="006920D7" w:rsidRPr="007D7091">
        <w:t>the P</w:t>
      </w:r>
      <w:r w:rsidR="00AD5DA7" w:rsidRPr="007D7091">
        <w:t xml:space="preserve">rogramme and on evaluation of </w:t>
      </w:r>
      <w:r w:rsidR="003E7960" w:rsidRPr="007D7091">
        <w:t>self</w:t>
      </w:r>
      <w:r w:rsidR="00AD5DA7" w:rsidRPr="007D7091">
        <w:t>-management programmes</w:t>
      </w:r>
      <w:r w:rsidR="004F745E" w:rsidRPr="007D7091">
        <w:t xml:space="preserve">. </w:t>
      </w:r>
      <w:r w:rsidR="00F1750A" w:rsidRPr="007D7091">
        <w:t>HB</w:t>
      </w:r>
      <w:r w:rsidR="00AD5DA7" w:rsidRPr="007D7091">
        <w:t xml:space="preserve"> managed </w:t>
      </w:r>
      <w:r w:rsidR="003D265F" w:rsidRPr="007D7091">
        <w:t>P</w:t>
      </w:r>
      <w:r w:rsidR="00AD5DA7" w:rsidRPr="007D7091">
        <w:t>rogramme</w:t>
      </w:r>
      <w:r w:rsidR="004E1DF2" w:rsidRPr="007D7091">
        <w:t xml:space="preserve"> design and</w:t>
      </w:r>
      <w:r w:rsidR="00AD5DA7" w:rsidRPr="007D7091">
        <w:t xml:space="preserve"> implementation</w:t>
      </w:r>
      <w:r w:rsidR="004F745E" w:rsidRPr="007D7091">
        <w:t xml:space="preserve">. </w:t>
      </w:r>
      <w:r w:rsidRPr="007D7091">
        <w:t>All authors participated in interpretation of data</w:t>
      </w:r>
      <w:r w:rsidR="004F745E" w:rsidRPr="007D7091">
        <w:t xml:space="preserve">. </w:t>
      </w:r>
      <w:r w:rsidR="00F1750A" w:rsidRPr="007D7091">
        <w:t>JF drafted the manuscript. All authors read, commented on and approved the final manuscript.</w:t>
      </w:r>
    </w:p>
    <w:p w14:paraId="1E33318F" w14:textId="59CB2EB7" w:rsidR="001E3B39" w:rsidRPr="007D7091" w:rsidRDefault="00AF3FDB" w:rsidP="00B85F6D">
      <w:pPr>
        <w:spacing w:line="480" w:lineRule="auto"/>
        <w:rPr>
          <w:b/>
        </w:rPr>
      </w:pPr>
      <w:r w:rsidRPr="007D7091">
        <w:rPr>
          <w:b/>
        </w:rPr>
        <w:t>Acknowledgements</w:t>
      </w:r>
    </w:p>
    <w:p w14:paraId="62CC1964" w14:textId="1687DEB5" w:rsidR="00C358B8" w:rsidRPr="007D7091" w:rsidRDefault="00C358B8" w:rsidP="00B85F6D">
      <w:pPr>
        <w:spacing w:line="480" w:lineRule="auto"/>
      </w:pPr>
      <w:r w:rsidRPr="007D7091">
        <w:t xml:space="preserve">Our thanks go to the men who took time to complete the study questionnaires and to staff at the study sites </w:t>
      </w:r>
      <w:r w:rsidR="00AD5DA7" w:rsidRPr="007D7091">
        <w:t>who implemented the programme and support</w:t>
      </w:r>
      <w:r w:rsidR="003E7960" w:rsidRPr="007D7091">
        <w:t>ed</w:t>
      </w:r>
      <w:r w:rsidR="00AD5DA7" w:rsidRPr="007D7091">
        <w:t xml:space="preserve"> with recruitment and data collection.</w:t>
      </w:r>
    </w:p>
    <w:p w14:paraId="75777302" w14:textId="17587ED2" w:rsidR="00B85F6D" w:rsidRPr="007D7091" w:rsidRDefault="00B85F6D" w:rsidP="00B85F6D">
      <w:pPr>
        <w:spacing w:line="480" w:lineRule="auto"/>
      </w:pPr>
      <w:r w:rsidRPr="007D7091">
        <w:t>Supplementary information is available at the British Journal of Cancer’s website.</w:t>
      </w:r>
    </w:p>
    <w:p w14:paraId="3ED3EB59" w14:textId="77777777" w:rsidR="007D7091" w:rsidRDefault="007D7091" w:rsidP="00B85F6D">
      <w:pPr>
        <w:spacing w:line="480" w:lineRule="auto"/>
        <w:rPr>
          <w:b/>
        </w:rPr>
      </w:pPr>
    </w:p>
    <w:p w14:paraId="2D010B6C" w14:textId="77777777" w:rsidR="001A4C54" w:rsidRPr="007D7091" w:rsidRDefault="000178E0" w:rsidP="00B85F6D">
      <w:pPr>
        <w:spacing w:line="480" w:lineRule="auto"/>
      </w:pPr>
      <w:r w:rsidRPr="007D7091">
        <w:rPr>
          <w:b/>
        </w:rPr>
        <w:t>References</w:t>
      </w:r>
    </w:p>
    <w:p w14:paraId="3B0926A2" w14:textId="77777777" w:rsidR="003A5B78" w:rsidRPr="003A5B78" w:rsidRDefault="00B26F5D" w:rsidP="003A5B78">
      <w:pPr>
        <w:pStyle w:val="EndNoteBibliography"/>
        <w:spacing w:after="0"/>
      </w:pPr>
      <w:r w:rsidRPr="007D7091">
        <w:rPr>
          <w:rFonts w:asciiTheme="minorHAnsi" w:hAnsiTheme="minorHAnsi"/>
        </w:rPr>
        <w:fldChar w:fldCharType="begin"/>
      </w:r>
      <w:r w:rsidRPr="007D7091">
        <w:rPr>
          <w:rFonts w:asciiTheme="minorHAnsi" w:hAnsiTheme="minorHAnsi"/>
        </w:rPr>
        <w:instrText xml:space="preserve"> ADDIN EN.REFLIST </w:instrText>
      </w:r>
      <w:r w:rsidRPr="007D7091">
        <w:rPr>
          <w:rFonts w:asciiTheme="minorHAnsi" w:hAnsiTheme="minorHAnsi"/>
        </w:rPr>
        <w:fldChar w:fldCharType="separate"/>
      </w:r>
      <w:r w:rsidR="003A5B78" w:rsidRPr="003A5B78">
        <w:t>1.</w:t>
      </w:r>
      <w:r w:rsidR="003A5B78" w:rsidRPr="003A5B78">
        <w:tab/>
        <w:t>Maddams J, Utley M, Moller H. Projections of cancer prevalence in the United Kingdom, 2010-2040. Br J Cancer. 2012;107(7):1195-202.</w:t>
      </w:r>
    </w:p>
    <w:p w14:paraId="5A15024F" w14:textId="77777777" w:rsidR="003A5B78" w:rsidRPr="003A5B78" w:rsidRDefault="003A5B78" w:rsidP="003A5B78">
      <w:pPr>
        <w:pStyle w:val="EndNoteBibliography"/>
        <w:spacing w:after="0"/>
      </w:pPr>
      <w:r w:rsidRPr="003A5B78">
        <w:t>2.</w:t>
      </w:r>
      <w:r w:rsidRPr="003A5B78">
        <w:tab/>
        <w:t>DeSantis CE, Lin CC, Mariotto AB, Siegel RL, Stein KD, Kramer JL, et al. Cancer treatment and survivorship statistics, 2014. CA Cancer J Clin. 2014;64.</w:t>
      </w:r>
    </w:p>
    <w:p w14:paraId="73FBCF8F" w14:textId="77777777" w:rsidR="003A5B78" w:rsidRPr="003A5B78" w:rsidRDefault="003A5B78" w:rsidP="003A5B78">
      <w:pPr>
        <w:pStyle w:val="EndNoteBibliography"/>
        <w:spacing w:after="0"/>
      </w:pPr>
      <w:r w:rsidRPr="003A5B78">
        <w:lastRenderedPageBreak/>
        <w:t>3.</w:t>
      </w:r>
      <w:r w:rsidRPr="003A5B78">
        <w:tab/>
        <w:t>Harrington CB, Hansen JA, Moskowitz M, Todd BL, Feuerstein M. It's not over when it's over: long-term symptoms in cancer survivors--a systematic review. International journal of psychiatry in medicine. 2010;40(2):163-81.</w:t>
      </w:r>
    </w:p>
    <w:p w14:paraId="62F714C7" w14:textId="77777777" w:rsidR="003A5B78" w:rsidRPr="003A5B78" w:rsidRDefault="003A5B78" w:rsidP="003A5B78">
      <w:pPr>
        <w:pStyle w:val="EndNoteBibliography"/>
        <w:spacing w:after="0"/>
      </w:pPr>
      <w:r w:rsidRPr="003A5B78">
        <w:t>4.</w:t>
      </w:r>
      <w:r w:rsidRPr="003A5B78">
        <w:tab/>
        <w:t>Harrison JD, Young JM, Price MA, Butow PN, Solomon MJ. What are the unmet supportive care needs of people with cancer ? A systematic review. Supportive care in cancer : official journal of the Multinational Association of Supportive Care in Cancer. 2009;17.</w:t>
      </w:r>
    </w:p>
    <w:p w14:paraId="5D88E439" w14:textId="77777777" w:rsidR="003A5B78" w:rsidRPr="003A5B78" w:rsidRDefault="003A5B78" w:rsidP="003A5B78">
      <w:pPr>
        <w:pStyle w:val="EndNoteBibliography"/>
        <w:spacing w:after="0"/>
      </w:pPr>
      <w:r w:rsidRPr="003A5B78">
        <w:t>5.</w:t>
      </w:r>
      <w:r w:rsidRPr="003A5B78">
        <w:tab/>
        <w:t>Paterson C, Robertson A, Smith A, Nabi G. Identifying the unmet supportive care needs of men living with and beyond prostate cancer: A systematic review. Eur J Oncol Nurs. 2015;19(4):405-18.</w:t>
      </w:r>
    </w:p>
    <w:p w14:paraId="2D7801F6" w14:textId="77777777" w:rsidR="003A5B78" w:rsidRPr="003A5B78" w:rsidRDefault="003A5B78" w:rsidP="003A5B78">
      <w:pPr>
        <w:pStyle w:val="EndNoteBibliography"/>
        <w:spacing w:after="0"/>
      </w:pPr>
      <w:r w:rsidRPr="003A5B78">
        <w:t>6.</w:t>
      </w:r>
      <w:r w:rsidRPr="003A5B78">
        <w:tab/>
        <w:t>Ream E, Quennell A, Fincham L, Faithfull S, Khoo V, Wilson-Barnett J, et al. Supportive care needs of men living with prostate cancer in England: a survey. British Journal of Cancer. 2008;98(12):1903-9.</w:t>
      </w:r>
    </w:p>
    <w:p w14:paraId="664B5E47" w14:textId="77777777" w:rsidR="003A5B78" w:rsidRPr="003A5B78" w:rsidRDefault="003A5B78" w:rsidP="003A5B78">
      <w:pPr>
        <w:pStyle w:val="EndNoteBibliography"/>
        <w:spacing w:after="0"/>
      </w:pPr>
      <w:r w:rsidRPr="003A5B78">
        <w:t>7.</w:t>
      </w:r>
      <w:r w:rsidRPr="003A5B78">
        <w:tab/>
        <w:t>Steginga SK, Occhipinti S, Dunn J, Gardiner RA, Heathcote P, Yaxley J. The supportive care needs of men with prostate cancer (2000). Psychooncology. 2001;10(1):66-75.</w:t>
      </w:r>
    </w:p>
    <w:p w14:paraId="0BE474F1" w14:textId="77777777" w:rsidR="003A5B78" w:rsidRPr="003A5B78" w:rsidRDefault="003A5B78" w:rsidP="003A5B78">
      <w:pPr>
        <w:pStyle w:val="EndNoteBibliography"/>
      </w:pPr>
      <w:r w:rsidRPr="003A5B78">
        <w:t>8.</w:t>
      </w:r>
      <w:r w:rsidRPr="003A5B78">
        <w:tab/>
        <w:t xml:space="preserve">DH Macmillan Cancer Support &amp; NHS Improvement. The National Cancer Survivorship Initiative Vision. London: </w:t>
      </w:r>
    </w:p>
    <w:p w14:paraId="48B5C97D" w14:textId="77777777" w:rsidR="003A5B78" w:rsidRPr="003A5B78" w:rsidRDefault="003A5B78" w:rsidP="003A5B78">
      <w:pPr>
        <w:pStyle w:val="EndNoteBibliography"/>
        <w:spacing w:after="0"/>
      </w:pPr>
      <w:r w:rsidRPr="003A5B78">
        <w:t>; 2010.</w:t>
      </w:r>
    </w:p>
    <w:p w14:paraId="3CE58068" w14:textId="77777777" w:rsidR="003A5B78" w:rsidRPr="003A5B78" w:rsidRDefault="003A5B78" w:rsidP="003A5B78">
      <w:pPr>
        <w:pStyle w:val="EndNoteBibliography"/>
        <w:spacing w:after="0"/>
      </w:pPr>
      <w:r w:rsidRPr="003A5B78">
        <w:t>9.</w:t>
      </w:r>
      <w:r w:rsidRPr="003A5B78">
        <w:tab/>
        <w:t>O'Brien R, Rose PW, Campbell C, Weller D, Neal RD, Wilkinson C, et al. Experiences of follow-up after treatment in patients with prostate cancer: a qualitative study. BJU International. 2010;106(7):998-1003.</w:t>
      </w:r>
    </w:p>
    <w:p w14:paraId="02DE3456" w14:textId="77777777" w:rsidR="003A5B78" w:rsidRPr="003A5B78" w:rsidRDefault="003A5B78" w:rsidP="003A5B78">
      <w:pPr>
        <w:pStyle w:val="EndNoteBibliography"/>
        <w:spacing w:after="0"/>
      </w:pPr>
      <w:r w:rsidRPr="003A5B78">
        <w:t>10.</w:t>
      </w:r>
      <w:r w:rsidRPr="003A5B78">
        <w:tab/>
        <w:t>Howell D, Hack TF, Oliver TK, Chulak T, Mayo S, Aubin M, et al. Models of care for post-treatment follow-up of adult cancer survivors: a systematic review and quality appraisal of the evidence. Journal of cancer survivorship : research and practice. 2012;6(4):359-71.</w:t>
      </w:r>
    </w:p>
    <w:p w14:paraId="71B25651" w14:textId="77777777" w:rsidR="003A5B78" w:rsidRPr="003A5B78" w:rsidRDefault="003A5B78" w:rsidP="003A5B78">
      <w:pPr>
        <w:pStyle w:val="EndNoteBibliography"/>
        <w:spacing w:after="0"/>
      </w:pPr>
      <w:r w:rsidRPr="003A5B78">
        <w:t>11.</w:t>
      </w:r>
      <w:r w:rsidRPr="003A5B78">
        <w:tab/>
        <w:t>Independent Cancer Taskforce. Achieving World-Class Cancer Outcomes. A Strategy for England 2015-2020. 2015.</w:t>
      </w:r>
    </w:p>
    <w:p w14:paraId="44500E04" w14:textId="77777777" w:rsidR="003A5B78" w:rsidRPr="003A5B78" w:rsidRDefault="003A5B78" w:rsidP="003A5B78">
      <w:pPr>
        <w:pStyle w:val="EndNoteBibliography"/>
        <w:spacing w:after="0"/>
      </w:pPr>
      <w:r w:rsidRPr="003A5B78">
        <w:t>12.</w:t>
      </w:r>
      <w:r w:rsidRPr="003A5B78">
        <w:tab/>
        <w:t>NHS Improvement. Innovation to implementation: Stratified pathways of care for people living with or beyond cancer. A ‘how to guide’. London; 2013.</w:t>
      </w:r>
    </w:p>
    <w:p w14:paraId="40D5E085" w14:textId="77777777" w:rsidR="003A5B78" w:rsidRPr="003A5B78" w:rsidRDefault="003A5B78" w:rsidP="003A5B78">
      <w:pPr>
        <w:pStyle w:val="EndNoteBibliography"/>
        <w:spacing w:after="0"/>
      </w:pPr>
      <w:r w:rsidRPr="003A5B78">
        <w:t>13.</w:t>
      </w:r>
      <w:r w:rsidRPr="003A5B78">
        <w:tab/>
        <w:t>Jefford M, Rowland J, Grunfeld E, Richards M, Maher J, Glaser A. Implementing improved post-treatment care for cancer survivors in England, with reflections from Australia, Canada and the USA. Br J Cancer. 2013;108(1):14-20.</w:t>
      </w:r>
    </w:p>
    <w:p w14:paraId="00B8DB13" w14:textId="77777777" w:rsidR="003A5B78" w:rsidRPr="003A5B78" w:rsidRDefault="003A5B78" w:rsidP="003A5B78">
      <w:pPr>
        <w:pStyle w:val="EndNoteBibliography"/>
        <w:spacing w:after="0"/>
      </w:pPr>
      <w:r w:rsidRPr="003A5B78">
        <w:t>14.</w:t>
      </w:r>
      <w:r w:rsidRPr="003A5B78">
        <w:tab/>
        <w:t>Koinberg I, Holmberg L, Fridlund B. Breast cancer patients' satisfaction with a spontaneous system of check-up visits to a specialist nurse. Scandinavian Journal of Caring Sciences. 2002;16(3):209-15.</w:t>
      </w:r>
    </w:p>
    <w:p w14:paraId="1944415A" w14:textId="77777777" w:rsidR="003A5B78" w:rsidRPr="003A5B78" w:rsidRDefault="003A5B78" w:rsidP="003A5B78">
      <w:pPr>
        <w:pStyle w:val="EndNoteBibliography"/>
        <w:spacing w:after="0"/>
      </w:pPr>
      <w:r w:rsidRPr="003A5B78">
        <w:t>15.</w:t>
      </w:r>
      <w:r w:rsidRPr="003A5B78">
        <w:tab/>
        <w:t>Sheppard C, Higgins B, Wise M, Yiangou C, Dubois D, Kilburn S. Breast cancer follow up: a randomised controlled trial comparing point of need access versus routine 6-monthly clinical review. European Journal of Oncology Nursing. 2009;13(1):2-8.</w:t>
      </w:r>
    </w:p>
    <w:p w14:paraId="48E2D962" w14:textId="77777777" w:rsidR="003A5B78" w:rsidRPr="003A5B78" w:rsidRDefault="003A5B78" w:rsidP="003A5B78">
      <w:pPr>
        <w:pStyle w:val="EndNoteBibliography"/>
        <w:spacing w:after="0"/>
      </w:pPr>
      <w:r w:rsidRPr="003A5B78">
        <w:t>16.</w:t>
      </w:r>
      <w:r w:rsidRPr="003A5B78">
        <w:tab/>
        <w:t>Siddika A, Tolia-Shah D, Pearson TE, Richardson NGB, Ross AHM. Remote surveillance after colorectal cancer surgery: an effective alternative to standard clinic-based follow-up. Colorectal Disease. 2015;17(10):870-5.</w:t>
      </w:r>
    </w:p>
    <w:p w14:paraId="25642B1F" w14:textId="77777777" w:rsidR="003A5B78" w:rsidRPr="003A5B78" w:rsidRDefault="003A5B78" w:rsidP="003A5B78">
      <w:pPr>
        <w:pStyle w:val="EndNoteBibliography"/>
        <w:spacing w:after="0"/>
      </w:pPr>
      <w:r w:rsidRPr="003A5B78">
        <w:t>17.</w:t>
      </w:r>
      <w:r w:rsidRPr="003A5B78">
        <w:tab/>
        <w:t>Brown L, Payne S, Royle G. Patient initiated follow up of breast cancer. Psycho-Oncology. 2002;11(4):346-55.</w:t>
      </w:r>
    </w:p>
    <w:p w14:paraId="02BE4569" w14:textId="77777777" w:rsidR="003A5B78" w:rsidRPr="003A5B78" w:rsidRDefault="003A5B78" w:rsidP="003A5B78">
      <w:pPr>
        <w:pStyle w:val="EndNoteBibliography"/>
        <w:spacing w:after="0"/>
      </w:pPr>
      <w:r w:rsidRPr="003A5B78">
        <w:lastRenderedPageBreak/>
        <w:t>18.</w:t>
      </w:r>
      <w:r w:rsidRPr="003A5B78">
        <w:tab/>
        <w:t>Chapman D, Cox E, Britton PD, Wishart GC. Patient-led breast cancer follow up. Breast (Edinburgh, Scotland). 2009;18(2):100-2.</w:t>
      </w:r>
    </w:p>
    <w:p w14:paraId="09105530" w14:textId="77777777" w:rsidR="003A5B78" w:rsidRPr="003A5B78" w:rsidRDefault="003A5B78" w:rsidP="003A5B78">
      <w:pPr>
        <w:pStyle w:val="EndNoteBibliography"/>
        <w:spacing w:after="0"/>
      </w:pPr>
      <w:r w:rsidRPr="003A5B78">
        <w:t>19.</w:t>
      </w:r>
      <w:r w:rsidRPr="003A5B78">
        <w:tab/>
        <w:t>Batehup L, Porter K, Gage H, Williams P, Simmonds P, Lowson E, et al. Follow-up after curative treatment for colorectal cancer: longitudinal evaluation of patient initiated follow-up in the first 12 months. Supportive Care in Cancer. 2017;25(7):2063-73.</w:t>
      </w:r>
    </w:p>
    <w:p w14:paraId="7CAD357D" w14:textId="77777777" w:rsidR="003A5B78" w:rsidRPr="003A5B78" w:rsidRDefault="003A5B78" w:rsidP="003A5B78">
      <w:pPr>
        <w:pStyle w:val="EndNoteBibliography"/>
        <w:spacing w:after="0"/>
      </w:pPr>
      <w:r w:rsidRPr="003A5B78">
        <w:t>20.</w:t>
      </w:r>
      <w:r w:rsidRPr="003A5B78">
        <w:tab/>
        <w:t>Koinberg I, Engholm G, Genell A, Holmberg L. A health economic evaluation of follow-up after breast cancer surgery: results of an rct study. Acta Oncologica. 2009;48(1):99-104.</w:t>
      </w:r>
    </w:p>
    <w:p w14:paraId="0AAE2172" w14:textId="77777777" w:rsidR="003A5B78" w:rsidRPr="003A5B78" w:rsidRDefault="003A5B78" w:rsidP="003A5B78">
      <w:pPr>
        <w:pStyle w:val="EndNoteBibliography"/>
        <w:spacing w:after="0"/>
      </w:pPr>
      <w:r w:rsidRPr="003A5B78">
        <w:t>21.</w:t>
      </w:r>
      <w:r w:rsidRPr="003A5B78">
        <w:tab/>
        <w:t>Koinberg IL, Fridlund B, Engholm GB, Holmberg L. Nurse-led follow-up on demand or by a physician after breast cancer surgery: a randomised study. European Journal of Oncology Nursing. 2004;8(2):109-17.</w:t>
      </w:r>
    </w:p>
    <w:p w14:paraId="7585D5D3" w14:textId="77777777" w:rsidR="003A5B78" w:rsidRPr="003A5B78" w:rsidRDefault="003A5B78" w:rsidP="003A5B78">
      <w:pPr>
        <w:pStyle w:val="EndNoteBibliography"/>
        <w:spacing w:after="0"/>
      </w:pPr>
      <w:r w:rsidRPr="003A5B78">
        <w:t>22.</w:t>
      </w:r>
      <w:r w:rsidRPr="003A5B78">
        <w:tab/>
        <w:t>Benney M, McFarlane J. Evaluation of the Clinical Effectiveness of the PSA Tracker - The Bath Experience.  British Assocation of Urology Nursing2015.</w:t>
      </w:r>
    </w:p>
    <w:p w14:paraId="4AB83439" w14:textId="77777777" w:rsidR="003A5B78" w:rsidRPr="003A5B78" w:rsidRDefault="003A5B78" w:rsidP="003A5B78">
      <w:pPr>
        <w:pStyle w:val="EndNoteBibliography"/>
        <w:spacing w:after="0"/>
      </w:pPr>
      <w:r w:rsidRPr="003A5B78">
        <w:t>23.</w:t>
      </w:r>
      <w:r w:rsidRPr="003A5B78">
        <w:tab/>
        <w:t>Kirshbaum MN, Dent J, Stephenson J, Topping AE, Allinson V, McCoy M, et al. Open access follow-up care for early breast cancer: a randomised controlled quality of life analysis. European Journal Of Cancer Care. 2017;26(4).</w:t>
      </w:r>
    </w:p>
    <w:p w14:paraId="165ED688" w14:textId="70E77302" w:rsidR="003A5B78" w:rsidRPr="003A5B78" w:rsidRDefault="003A5B78" w:rsidP="003A5B78">
      <w:pPr>
        <w:pStyle w:val="EndNoteBibliography"/>
        <w:spacing w:after="0"/>
      </w:pPr>
      <w:r w:rsidRPr="003A5B78">
        <w:t>24.</w:t>
      </w:r>
      <w:r w:rsidRPr="003A5B78">
        <w:tab/>
        <w:t xml:space="preserve">The Movember Foundation. Introducing TrueNTH.  [Available from: </w:t>
      </w:r>
      <w:hyperlink r:id="rId10" w:history="1">
        <w:r w:rsidRPr="003A5B78">
          <w:rPr>
            <w:rStyle w:val="Hyperlink"/>
          </w:rPr>
          <w:t>https://uk.movember.com/news/7593/introducing-true-nth</w:t>
        </w:r>
      </w:hyperlink>
      <w:r w:rsidRPr="003A5B78">
        <w:t>.</w:t>
      </w:r>
    </w:p>
    <w:p w14:paraId="1C3B0A9B" w14:textId="36BB27FF" w:rsidR="003A5B78" w:rsidRPr="003A5B78" w:rsidRDefault="003A5B78" w:rsidP="003A5B78">
      <w:pPr>
        <w:pStyle w:val="EndNoteBibliography"/>
        <w:spacing w:after="0"/>
      </w:pPr>
      <w:r w:rsidRPr="003A5B78">
        <w:t>25.</w:t>
      </w:r>
      <w:r w:rsidRPr="003A5B78">
        <w:tab/>
        <w:t xml:space="preserve">Prostate Cancer UK. TrueNTH  [Available from: </w:t>
      </w:r>
      <w:hyperlink r:id="rId11" w:history="1">
        <w:r w:rsidRPr="003A5B78">
          <w:rPr>
            <w:rStyle w:val="Hyperlink"/>
          </w:rPr>
          <w:t>https://prostatecanceruk.org/for-health-professionals/our-projects/truenth</w:t>
        </w:r>
      </w:hyperlink>
      <w:r w:rsidRPr="003A5B78">
        <w:t>.</w:t>
      </w:r>
    </w:p>
    <w:p w14:paraId="62A60B0C" w14:textId="77777777" w:rsidR="003A5B78" w:rsidRPr="003A5B78" w:rsidRDefault="003A5B78" w:rsidP="003A5B78">
      <w:pPr>
        <w:pStyle w:val="EndNoteBibliography"/>
        <w:spacing w:after="0"/>
      </w:pPr>
      <w:r w:rsidRPr="003A5B78">
        <w:t>26.</w:t>
      </w:r>
      <w:r w:rsidRPr="003A5B78">
        <w:tab/>
        <w:t>Frankland J, Brodie H, Cooke D, Foster C, Foster R, Gage H, et al. Follow-up care after treatment for prostate cancer: protocol for an evaluation of a nurse-led supported self-management and remote surveillance programme. BMC Cancer. 2017;17(1):656.</w:t>
      </w:r>
    </w:p>
    <w:p w14:paraId="353111FB" w14:textId="77777777" w:rsidR="003A5B78" w:rsidRPr="003A5B78" w:rsidRDefault="003A5B78" w:rsidP="003A5B78">
      <w:pPr>
        <w:pStyle w:val="EndNoteBibliography"/>
        <w:spacing w:after="0"/>
      </w:pPr>
      <w:r w:rsidRPr="003A5B78">
        <w:t>27.</w:t>
      </w:r>
      <w:r w:rsidRPr="003A5B78">
        <w:tab/>
        <w:t>Des Jarlais DC, Lyles C, Crepaz N, the TG. Improving the Reporting Quality of Nonrandomized Evaluations of Behavioral and Public Health Interventions: The TREND Statement. American Journal of Public Health. 2004;94(3):361-6.</w:t>
      </w:r>
    </w:p>
    <w:p w14:paraId="25C44FFE" w14:textId="77777777" w:rsidR="003A5B78" w:rsidRPr="003A5B78" w:rsidRDefault="003A5B78" w:rsidP="003A5B78">
      <w:pPr>
        <w:pStyle w:val="EndNoteBibliography"/>
        <w:spacing w:after="0"/>
      </w:pPr>
      <w:r w:rsidRPr="003A5B78">
        <w:t>28.</w:t>
      </w:r>
      <w:r w:rsidRPr="003A5B78">
        <w:tab/>
        <w:t>Zwarenstein M, Treweek S, Gagnier JJ, Altman DG, Tunis S, Haynes B, et al. Improving the reporting of pragmatic trials: an extension of the CONSORT statement. BMJ. 2008;337.</w:t>
      </w:r>
    </w:p>
    <w:p w14:paraId="16F8B5CB" w14:textId="77777777" w:rsidR="003A5B78" w:rsidRPr="003A5B78" w:rsidRDefault="003A5B78" w:rsidP="003A5B78">
      <w:pPr>
        <w:pStyle w:val="EndNoteBibliography"/>
        <w:spacing w:after="0"/>
      </w:pPr>
      <w:r w:rsidRPr="003A5B78">
        <w:t>29.</w:t>
      </w:r>
      <w:r w:rsidRPr="003A5B78">
        <w:tab/>
        <w:t>Hodgkinson K, Butow P, Hunt GE, Pendlebury S, Hobbs KM, Lo SK, et al. The development and evaluation of a measure to assess cancer survivors' unmet supportive care needs: the CaSUN (Cancer Survivors' Unmet Needs measure). Psycho-Oncology. 2007;16(9):796-804.</w:t>
      </w:r>
    </w:p>
    <w:p w14:paraId="020CDE5D" w14:textId="77777777" w:rsidR="003A5B78" w:rsidRPr="003A5B78" w:rsidRDefault="003A5B78" w:rsidP="003A5B78">
      <w:pPr>
        <w:pStyle w:val="EndNoteBibliography"/>
        <w:spacing w:after="0"/>
      </w:pPr>
      <w:r w:rsidRPr="003A5B78">
        <w:t>30.</w:t>
      </w:r>
      <w:r w:rsidRPr="003A5B78">
        <w:tab/>
        <w:t>Emery J, Doorey J, Jefford M, King M, Pirotta M, Hayne D, et al. Protocol for the ProCare Trial: a phase II randomised controlled trial of shared care for follow-up of men with prostate cancer. BMJ Open. 2014;4(3):e004972-e.</w:t>
      </w:r>
    </w:p>
    <w:p w14:paraId="0FC03A1B" w14:textId="77777777" w:rsidR="003A5B78" w:rsidRPr="003A5B78" w:rsidRDefault="003A5B78" w:rsidP="003A5B78">
      <w:pPr>
        <w:pStyle w:val="EndNoteBibliography"/>
        <w:spacing w:after="0"/>
      </w:pPr>
      <w:r w:rsidRPr="003A5B78">
        <w:t>31.</w:t>
      </w:r>
      <w:r w:rsidRPr="003A5B78">
        <w:tab/>
        <w:t>Wei JT, Dunn RL, Litwin MS, Sandler HM, Sanda MG. Development and validation of the expanded prostate cancer index composite (EPIC) for comprehensive assessment of health-related quality of life in men with prostate cancer. Urology. 2000;56(6):899-905.</w:t>
      </w:r>
    </w:p>
    <w:p w14:paraId="0E732A85" w14:textId="77777777" w:rsidR="003A5B78" w:rsidRPr="003A5B78" w:rsidRDefault="003A5B78" w:rsidP="003A5B78">
      <w:pPr>
        <w:pStyle w:val="EndNoteBibliography"/>
        <w:spacing w:after="0"/>
      </w:pPr>
      <w:r w:rsidRPr="003A5B78">
        <w:t>32.</w:t>
      </w:r>
      <w:r w:rsidRPr="003A5B78">
        <w:tab/>
        <w:t>Cella DF, Tulsky DS, Gray G, Sarafian B, Linn E, Bonomi A, et al. The Functional Assessment of Cancer Therapy scale: development and validation of the general measure. Journal of Clinical Oncology. 1993;11(3):570-9.</w:t>
      </w:r>
    </w:p>
    <w:p w14:paraId="29293AAA" w14:textId="77777777" w:rsidR="003A5B78" w:rsidRPr="003A5B78" w:rsidRDefault="003A5B78" w:rsidP="003A5B78">
      <w:pPr>
        <w:pStyle w:val="EndNoteBibliography"/>
        <w:spacing w:after="0"/>
      </w:pPr>
      <w:r w:rsidRPr="003A5B78">
        <w:lastRenderedPageBreak/>
        <w:t>33.</w:t>
      </w:r>
      <w:r w:rsidRPr="003A5B78">
        <w:tab/>
        <w:t>Vieweg BW, Hedlund JL. The General Health Questionnaire (GHQ): A comprehensive review. Journal of Operational Psychiatry. 1983;14(2):74-81.</w:t>
      </w:r>
    </w:p>
    <w:p w14:paraId="2B28CE95" w14:textId="77777777" w:rsidR="003A5B78" w:rsidRPr="003A5B78" w:rsidRDefault="003A5B78" w:rsidP="003A5B78">
      <w:pPr>
        <w:pStyle w:val="EndNoteBibliography"/>
        <w:spacing w:after="0"/>
      </w:pPr>
      <w:r w:rsidRPr="003A5B78">
        <w:t>34.</w:t>
      </w:r>
      <w:r w:rsidRPr="003A5B78">
        <w:tab/>
        <w:t>Hodges LJ, Humphris GM. Fear of recurrence and psychological distress in head and neck cancer patients and their carers. Psychooncology. 2009;18(8):841-8.</w:t>
      </w:r>
    </w:p>
    <w:p w14:paraId="28FB46C2" w14:textId="77777777" w:rsidR="003A5B78" w:rsidRPr="003A5B78" w:rsidRDefault="003A5B78" w:rsidP="003A5B78">
      <w:pPr>
        <w:pStyle w:val="EndNoteBibliography"/>
        <w:spacing w:after="0"/>
      </w:pPr>
      <w:r w:rsidRPr="003A5B78">
        <w:t>35.</w:t>
      </w:r>
      <w:r w:rsidRPr="003A5B78">
        <w:tab/>
        <w:t>Hibbard JH, Stockard J, Mahoney ER, Tusler M. Development of the Patient Activation Measure (PAM): Conceptualizing and Measuring Activation in Patients and Consumers. Health Services Research. 2004;39(4 Pt 1):1005-26.</w:t>
      </w:r>
    </w:p>
    <w:p w14:paraId="5EC5A2FC" w14:textId="77777777" w:rsidR="003A5B78" w:rsidRPr="003A5B78" w:rsidRDefault="003A5B78" w:rsidP="003A5B78">
      <w:pPr>
        <w:pStyle w:val="EndNoteBibliography"/>
        <w:spacing w:after="0"/>
      </w:pPr>
      <w:r w:rsidRPr="003A5B78">
        <w:t>36.</w:t>
      </w:r>
      <w:r w:rsidRPr="003A5B78">
        <w:tab/>
        <w:t>Hibbard JH, Mahoney ER, Stockard J, Tusler M. Development and Testing of a Short Form of the Patient Activation Measure. Health Services Research. 2005;40(6 Pt 1):1918-30.</w:t>
      </w:r>
    </w:p>
    <w:p w14:paraId="7533093A" w14:textId="77777777" w:rsidR="003A5B78" w:rsidRPr="003A5B78" w:rsidRDefault="003A5B78" w:rsidP="003A5B78">
      <w:pPr>
        <w:pStyle w:val="EndNoteBibliography"/>
        <w:spacing w:after="0"/>
      </w:pPr>
      <w:r w:rsidRPr="003A5B78">
        <w:t>37.</w:t>
      </w:r>
      <w:r w:rsidRPr="003A5B78">
        <w:tab/>
        <w:t>Prochaska JJ, Sallis JF. Reliability and validity of a fruit and vegetable screening measure for adolescents. The Journal of adolescent health : official publication of the Society for Adolescent Medicine. 2004;34(3):163-5.</w:t>
      </w:r>
    </w:p>
    <w:p w14:paraId="1285BDBC" w14:textId="77777777" w:rsidR="003A5B78" w:rsidRPr="003A5B78" w:rsidRDefault="003A5B78" w:rsidP="003A5B78">
      <w:pPr>
        <w:pStyle w:val="EndNoteBibliography"/>
        <w:spacing w:after="0"/>
      </w:pPr>
      <w:r w:rsidRPr="003A5B78">
        <w:t>38.</w:t>
      </w:r>
      <w:r w:rsidRPr="003A5B78">
        <w:tab/>
        <w:t>Godin G, Shephard RJ. A simple method to assess exercise behavior in the community. Canadian journal of applied sport sciences Journal canadien des sciences appliquees au sport. 1985;10(3):141-6.</w:t>
      </w:r>
    </w:p>
    <w:p w14:paraId="0BFFBF28" w14:textId="77777777" w:rsidR="003A5B78" w:rsidRPr="003A5B78" w:rsidRDefault="003A5B78" w:rsidP="003A5B78">
      <w:pPr>
        <w:pStyle w:val="EndNoteBibliography"/>
        <w:spacing w:after="0"/>
      </w:pPr>
      <w:r w:rsidRPr="003A5B78">
        <w:t>39.</w:t>
      </w:r>
      <w:r w:rsidRPr="003A5B78">
        <w:tab/>
        <w:t>Batehup L, Cranshaw G, Lowson E, Lynall A, Martin F, Simmonds P, et al. Improving patient experience of cancer follow up: redesign and evaluation of adult cancer aftercare services for breast, colorectal, and testicular patients, at University Hospital Southampton NHS Foundation Trust.  National Cancer Survivorship Initiative Conference: ‘Exploring the challenges and opportunities of integrating cancer survivorship care’ 16.11.12; London2012.</w:t>
      </w:r>
    </w:p>
    <w:p w14:paraId="26787D53" w14:textId="3FC89F9E" w:rsidR="003A5B78" w:rsidRPr="003A5B78" w:rsidRDefault="003A5B78" w:rsidP="003A5B78">
      <w:pPr>
        <w:pStyle w:val="EndNoteBibliography"/>
        <w:spacing w:after="0"/>
      </w:pPr>
      <w:r w:rsidRPr="003A5B78">
        <w:t>40.</w:t>
      </w:r>
      <w:r w:rsidRPr="003A5B78">
        <w:tab/>
        <w:t xml:space="preserve">Department for Communities and Local Government. The English Index of Multiple Deprivation (IMD) 2015 – Guidance. Gov.UK2015 [Available from: </w:t>
      </w:r>
      <w:hyperlink r:id="rId12" w:history="1">
        <w:r w:rsidRPr="003A5B78">
          <w:rPr>
            <w:rStyle w:val="Hyperlink"/>
          </w:rPr>
          <w:t>https://www.gov.uk/government/statistics/english-indices-of-deprivation-2015</w:t>
        </w:r>
      </w:hyperlink>
      <w:r w:rsidRPr="003A5B78">
        <w:t>.</w:t>
      </w:r>
    </w:p>
    <w:p w14:paraId="1F525500" w14:textId="77777777" w:rsidR="003A5B78" w:rsidRPr="003A5B78" w:rsidRDefault="003A5B78" w:rsidP="003A5B78">
      <w:pPr>
        <w:pStyle w:val="EndNoteBibliography"/>
        <w:spacing w:after="0"/>
      </w:pPr>
      <w:r w:rsidRPr="003A5B78">
        <w:t>41.</w:t>
      </w:r>
      <w:r w:rsidRPr="003A5B78">
        <w:tab/>
        <w:t>Curtis L, Burns A. Unit costs of Health and Social Care 2015. Canterbury; 2015.</w:t>
      </w:r>
    </w:p>
    <w:p w14:paraId="3ADBBE3C" w14:textId="77777777" w:rsidR="003A5B78" w:rsidRPr="003A5B78" w:rsidRDefault="003A5B78" w:rsidP="003A5B78">
      <w:pPr>
        <w:pStyle w:val="EndNoteBibliography"/>
        <w:spacing w:after="0"/>
      </w:pPr>
      <w:r w:rsidRPr="003A5B78">
        <w:t>42.</w:t>
      </w:r>
      <w:r w:rsidRPr="003A5B78">
        <w:tab/>
        <w:t>StataCorp. Stata Statistical Software: Release 14. 14 ed. College Station, TX: StataCorp LP.; 2015.</w:t>
      </w:r>
    </w:p>
    <w:p w14:paraId="6528583C" w14:textId="5BF7004E" w:rsidR="003A5B78" w:rsidRPr="003A5B78" w:rsidRDefault="003A5B78" w:rsidP="003A5B78">
      <w:pPr>
        <w:pStyle w:val="EndNoteBibliography"/>
        <w:spacing w:after="0"/>
      </w:pPr>
      <w:r w:rsidRPr="003A5B78">
        <w:t>43.</w:t>
      </w:r>
      <w:r w:rsidRPr="003A5B78">
        <w:tab/>
        <w:t xml:space="preserve">GL Assessment. General Health Questionnaire 2018 [Available from: </w:t>
      </w:r>
      <w:hyperlink r:id="rId13" w:history="1">
        <w:r w:rsidRPr="003A5B78">
          <w:rPr>
            <w:rStyle w:val="Hyperlink"/>
          </w:rPr>
          <w:t>https://www.gl-assessment.co.uk/products/general-health-questionnaire-ghq/</w:t>
        </w:r>
      </w:hyperlink>
      <w:r w:rsidRPr="003A5B78">
        <w:t>.</w:t>
      </w:r>
    </w:p>
    <w:p w14:paraId="37C8A16C" w14:textId="77777777" w:rsidR="003A5B78" w:rsidRPr="003A5B78" w:rsidRDefault="003A5B78" w:rsidP="003A5B78">
      <w:pPr>
        <w:pStyle w:val="EndNoteBibliography"/>
        <w:spacing w:after="0"/>
      </w:pPr>
      <w:r w:rsidRPr="003A5B78">
        <w:t>44.</w:t>
      </w:r>
      <w:r w:rsidRPr="003A5B78">
        <w:tab/>
        <w:t>Skolarus TA, Dunn RL, Sanda MG, Chang P, Greenfield TK, Litwin MS, et al. Minimally important difference for the Expanded Prostate Cancer Index Composite Short Form. Urology. 2015;85(1):101-5.</w:t>
      </w:r>
    </w:p>
    <w:p w14:paraId="31B16479" w14:textId="3E7C2437" w:rsidR="003A5B78" w:rsidRPr="003A5B78" w:rsidRDefault="003A5B78" w:rsidP="003A5B78">
      <w:pPr>
        <w:pStyle w:val="EndNoteBibliography"/>
        <w:spacing w:after="0"/>
      </w:pPr>
      <w:r w:rsidRPr="003A5B78">
        <w:t>45.</w:t>
      </w:r>
      <w:r w:rsidRPr="003A5B78">
        <w:tab/>
        <w:t xml:space="preserve">University of Michigan. Characteristics of EPIC domain-specific summary and subscale scores for 112 controls without prostate cancer Michigan [Available from: </w:t>
      </w:r>
      <w:hyperlink r:id="rId14" w:history="1">
        <w:r w:rsidRPr="003A5B78">
          <w:rPr>
            <w:rStyle w:val="Hyperlink"/>
          </w:rPr>
          <w:t>https://medicine.umich.edu/sites/default/files/content/downloads/norms.pdf</w:t>
        </w:r>
      </w:hyperlink>
      <w:r w:rsidRPr="003A5B78">
        <w:t>.</w:t>
      </w:r>
    </w:p>
    <w:p w14:paraId="7A51FD82" w14:textId="77777777" w:rsidR="003A5B78" w:rsidRPr="003A5B78" w:rsidRDefault="003A5B78" w:rsidP="003A5B78">
      <w:pPr>
        <w:pStyle w:val="EndNoteBibliography"/>
        <w:spacing w:after="0"/>
      </w:pPr>
      <w:r w:rsidRPr="003A5B78">
        <w:t>46.</w:t>
      </w:r>
      <w:r w:rsidRPr="003A5B78">
        <w:tab/>
        <w:t>Treweek S, Zwarenstein M. Making trials matter: pragmatic and explanatory trials and the problem of applicability. Trials. 2009;10(1):1-9.</w:t>
      </w:r>
    </w:p>
    <w:p w14:paraId="1AE4DDD9" w14:textId="77777777" w:rsidR="003A5B78" w:rsidRPr="003A5B78" w:rsidRDefault="003A5B78" w:rsidP="003A5B78">
      <w:pPr>
        <w:pStyle w:val="EndNoteBibliography"/>
        <w:spacing w:after="0"/>
      </w:pPr>
      <w:r w:rsidRPr="003A5B78">
        <w:t>47.</w:t>
      </w:r>
      <w:r w:rsidRPr="003A5B78">
        <w:tab/>
        <w:t>Shadish W, Cook T, Campbell D. Experimental and quasi-experimental designs for generalized causal inference Boston: Houghton Mifflin; 2002.</w:t>
      </w:r>
    </w:p>
    <w:p w14:paraId="1E379FD7" w14:textId="77777777" w:rsidR="003A5B78" w:rsidRPr="003A5B78" w:rsidRDefault="003A5B78" w:rsidP="003A5B78">
      <w:pPr>
        <w:pStyle w:val="EndNoteBibliography"/>
      </w:pPr>
      <w:r w:rsidRPr="003A5B78">
        <w:t>48.</w:t>
      </w:r>
      <w:r w:rsidRPr="003A5B78">
        <w:tab/>
        <w:t>Tyler KM, Normand S-LT, Horton NJ. The Use and Abuse of Multiple Outcomes in Randomized Controlled Depression Trials. Contemporary clinical trials. 2011;32(2):299-304.</w:t>
      </w:r>
    </w:p>
    <w:p w14:paraId="27CB8E5A" w14:textId="2C7EF988" w:rsidR="00923855" w:rsidRDefault="00B26F5D" w:rsidP="00B85F6D">
      <w:pPr>
        <w:spacing w:line="480" w:lineRule="auto"/>
      </w:pPr>
      <w:r w:rsidRPr="007D7091">
        <w:fldChar w:fldCharType="end"/>
      </w:r>
    </w:p>
    <w:p w14:paraId="738F370B" w14:textId="77777777" w:rsidR="003877BD" w:rsidRDefault="003877BD">
      <w:pPr>
        <w:rPr>
          <w:b/>
        </w:rPr>
      </w:pPr>
      <w:r w:rsidRPr="003877BD">
        <w:rPr>
          <w:b/>
        </w:rPr>
        <w:lastRenderedPageBreak/>
        <w:t>Figure legends</w:t>
      </w:r>
    </w:p>
    <w:p w14:paraId="4768A4B0" w14:textId="77777777" w:rsidR="00373D3A" w:rsidRDefault="003877BD">
      <w:r>
        <w:t>Figure 1: flow diagram</w:t>
      </w:r>
      <w:r w:rsidR="00373D3A">
        <w:t xml:space="preserve"> of study participation</w:t>
      </w:r>
    </w:p>
    <w:p w14:paraId="1BD5433E" w14:textId="77777777" w:rsidR="00121060" w:rsidRDefault="00121060"/>
    <w:p w14:paraId="743A3ACC" w14:textId="60AC0A78" w:rsidR="00373D3A" w:rsidRPr="00121060" w:rsidRDefault="00373D3A">
      <w:pPr>
        <w:rPr>
          <w:b/>
        </w:rPr>
      </w:pPr>
      <w:r w:rsidRPr="00121060">
        <w:rPr>
          <w:b/>
        </w:rPr>
        <w:t xml:space="preserve">Additional files </w:t>
      </w:r>
    </w:p>
    <w:p w14:paraId="6AD9E633" w14:textId="77777777" w:rsidR="00373D3A" w:rsidRDefault="00373D3A" w:rsidP="00373D3A">
      <w:r>
        <w:t xml:space="preserve">Additional file 1: Programme’s clinical eligibility criteria. Table containing the clinical eligibility criteria for inclusion in the Programme. </w:t>
      </w:r>
    </w:p>
    <w:p w14:paraId="109B9864" w14:textId="4674713E" w:rsidR="00373D3A" w:rsidRDefault="00373D3A" w:rsidP="00373D3A">
      <w:r>
        <w:t xml:space="preserve">Additional file 2: </w:t>
      </w:r>
      <w:r w:rsidRPr="00373D3A">
        <w:t>Frequency of service use for programme and comparator groups</w:t>
      </w:r>
      <w:r w:rsidR="007A0D3F">
        <w:t>. Table containing f</w:t>
      </w:r>
      <w:r>
        <w:t xml:space="preserve">requency of service use data used to calculate cost of service delivery. </w:t>
      </w:r>
    </w:p>
    <w:p w14:paraId="514F34AD" w14:textId="7DC86815" w:rsidR="007A0D3F" w:rsidRDefault="00373D3A" w:rsidP="00373D3A">
      <w:r>
        <w:t xml:space="preserve">Additional file 3: </w:t>
      </w:r>
      <w:r w:rsidRPr="00373D3A">
        <w:t>Unit costs used in calculation of provision of follow-up care and other prostate cancer related service use</w:t>
      </w:r>
      <w:r w:rsidR="007A0D3F">
        <w:t>. Table containing u</w:t>
      </w:r>
      <w:r>
        <w:t xml:space="preserve">nit costs and source of unit costs used </w:t>
      </w:r>
      <w:r w:rsidR="007A0D3F">
        <w:t xml:space="preserve">to calculate cost of service delivery. </w:t>
      </w:r>
    </w:p>
    <w:p w14:paraId="2E405F5D" w14:textId="77777777" w:rsidR="007A0D3F" w:rsidRDefault="007A0D3F" w:rsidP="00373D3A">
      <w:r w:rsidRPr="007A0D3F">
        <w:t>Additional file 4: Comparison of baseline characteristics for those completing all three questionnaires and those lost to attrition</w:t>
      </w:r>
      <w:r>
        <w:t xml:space="preserve">. </w:t>
      </w:r>
      <w:r w:rsidRPr="007A0D3F">
        <w:t xml:space="preserve"> </w:t>
      </w:r>
      <w:r>
        <w:t xml:space="preserve">Table containing data comparing those who completed all three questionnaires and those lost to attrition. </w:t>
      </w:r>
    </w:p>
    <w:p w14:paraId="095F0AFE" w14:textId="4BE3080A" w:rsidR="00923855" w:rsidRPr="00373D3A" w:rsidRDefault="007A0D3F" w:rsidP="00373D3A">
      <w:r>
        <w:t xml:space="preserve">Additional table 5: </w:t>
      </w:r>
      <w:r w:rsidRPr="007A0D3F">
        <w:t>Regression analysis of secondary outcome measures at 4 and 8 month follow up points by group</w:t>
      </w:r>
      <w:r>
        <w:t>. Table containing data for the secondary outcomes measures</w:t>
      </w:r>
      <w:r w:rsidR="00445DBC">
        <w:t xml:space="preserve"> (</w:t>
      </w:r>
      <w:r>
        <w:t>Patient Activation Measure</w:t>
      </w:r>
      <w:r w:rsidRPr="007A0D3F">
        <w:t>®</w:t>
      </w:r>
      <w:r>
        <w:t>, EPIC-26, FACT-G, GHQ-12, Worry of Cancer scale, and lifestyle measurements</w:t>
      </w:r>
      <w:r w:rsidR="00445DBC">
        <w:t>)</w:t>
      </w:r>
      <w:r>
        <w:t xml:space="preserve">. </w:t>
      </w:r>
      <w:r w:rsidR="00923855" w:rsidRPr="00373D3A">
        <w:br w:type="page"/>
      </w:r>
    </w:p>
    <w:tbl>
      <w:tblPr>
        <w:tblW w:w="9380" w:type="dxa"/>
        <w:tblInd w:w="93" w:type="dxa"/>
        <w:tblLook w:val="04A0" w:firstRow="1" w:lastRow="0" w:firstColumn="1" w:lastColumn="0" w:noHBand="0" w:noVBand="1"/>
      </w:tblPr>
      <w:tblGrid>
        <w:gridCol w:w="4820"/>
        <w:gridCol w:w="1420"/>
        <w:gridCol w:w="1460"/>
        <w:gridCol w:w="1680"/>
      </w:tblGrid>
      <w:tr w:rsidR="0030675D" w:rsidRPr="006C7F95" w14:paraId="22E53437" w14:textId="77777777" w:rsidTr="0030675D">
        <w:trPr>
          <w:trHeight w:val="300"/>
        </w:trPr>
        <w:tc>
          <w:tcPr>
            <w:tcW w:w="938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82B5EEB" w14:textId="4C0F41F0" w:rsidR="0030675D" w:rsidRPr="006C7F95" w:rsidRDefault="0030675D" w:rsidP="0030675D">
            <w:pPr>
              <w:spacing w:after="0" w:line="240" w:lineRule="auto"/>
              <w:rPr>
                <w:rFonts w:eastAsia="Times New Roman" w:cstheme="minorHAnsi"/>
                <w:b/>
                <w:bCs/>
                <w:lang w:eastAsia="en-GB"/>
              </w:rPr>
            </w:pPr>
            <w:r w:rsidRPr="006C7F95">
              <w:rPr>
                <w:rFonts w:eastAsia="Times New Roman" w:cstheme="minorHAnsi"/>
                <w:b/>
                <w:bCs/>
                <w:lang w:eastAsia="en-GB"/>
              </w:rPr>
              <w:lastRenderedPageBreak/>
              <w:t>Table 1: Baseline characteristics of patients included in the study</w:t>
            </w:r>
          </w:p>
        </w:tc>
      </w:tr>
      <w:tr w:rsidR="0030675D" w:rsidRPr="006C7F95" w14:paraId="6CD545BD" w14:textId="77777777" w:rsidTr="0030675D">
        <w:trPr>
          <w:trHeight w:val="510"/>
        </w:trPr>
        <w:tc>
          <w:tcPr>
            <w:tcW w:w="4820" w:type="dxa"/>
            <w:vMerge w:val="restart"/>
            <w:tcBorders>
              <w:top w:val="nil"/>
              <w:left w:val="single" w:sz="4" w:space="0" w:color="auto"/>
              <w:bottom w:val="single" w:sz="4" w:space="0" w:color="auto"/>
              <w:right w:val="nil"/>
            </w:tcBorders>
            <w:shd w:val="clear" w:color="auto" w:fill="auto"/>
            <w:vAlign w:val="center"/>
            <w:hideMark/>
          </w:tcPr>
          <w:p w14:paraId="4E10E976"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 </w:t>
            </w:r>
          </w:p>
        </w:tc>
        <w:tc>
          <w:tcPr>
            <w:tcW w:w="1420" w:type="dxa"/>
            <w:tcBorders>
              <w:top w:val="nil"/>
              <w:left w:val="nil"/>
              <w:bottom w:val="nil"/>
              <w:right w:val="nil"/>
            </w:tcBorders>
            <w:shd w:val="clear" w:color="auto" w:fill="auto"/>
            <w:vAlign w:val="center"/>
            <w:hideMark/>
          </w:tcPr>
          <w:p w14:paraId="79D938A4" w14:textId="77777777" w:rsidR="0030675D" w:rsidRPr="006C7F95" w:rsidRDefault="0030675D" w:rsidP="0030675D">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All</w:t>
            </w:r>
          </w:p>
        </w:tc>
        <w:tc>
          <w:tcPr>
            <w:tcW w:w="1460" w:type="dxa"/>
            <w:tcBorders>
              <w:top w:val="nil"/>
              <w:left w:val="nil"/>
              <w:bottom w:val="nil"/>
              <w:right w:val="nil"/>
            </w:tcBorders>
            <w:shd w:val="clear" w:color="auto" w:fill="auto"/>
            <w:vAlign w:val="center"/>
            <w:hideMark/>
          </w:tcPr>
          <w:p w14:paraId="1D5EF78C" w14:textId="77777777" w:rsidR="0030675D" w:rsidRPr="006C7F95" w:rsidRDefault="0030675D" w:rsidP="0030675D">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Programme group</w:t>
            </w:r>
          </w:p>
        </w:tc>
        <w:tc>
          <w:tcPr>
            <w:tcW w:w="1680" w:type="dxa"/>
            <w:tcBorders>
              <w:top w:val="nil"/>
              <w:left w:val="nil"/>
              <w:bottom w:val="nil"/>
              <w:right w:val="single" w:sz="4" w:space="0" w:color="auto"/>
            </w:tcBorders>
            <w:shd w:val="clear" w:color="auto" w:fill="auto"/>
            <w:vAlign w:val="center"/>
            <w:hideMark/>
          </w:tcPr>
          <w:p w14:paraId="5F4B7506" w14:textId="77777777" w:rsidR="0030675D" w:rsidRPr="006C7F95" w:rsidRDefault="0030675D" w:rsidP="0030675D">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Comparator group</w:t>
            </w:r>
          </w:p>
        </w:tc>
      </w:tr>
      <w:tr w:rsidR="0030675D" w:rsidRPr="006C7F95" w14:paraId="056599F2" w14:textId="77777777" w:rsidTr="0030675D">
        <w:trPr>
          <w:trHeight w:val="300"/>
        </w:trPr>
        <w:tc>
          <w:tcPr>
            <w:tcW w:w="4820" w:type="dxa"/>
            <w:vMerge/>
            <w:tcBorders>
              <w:top w:val="nil"/>
              <w:left w:val="single" w:sz="4" w:space="0" w:color="auto"/>
              <w:bottom w:val="single" w:sz="4" w:space="0" w:color="auto"/>
              <w:right w:val="nil"/>
            </w:tcBorders>
            <w:vAlign w:val="center"/>
            <w:hideMark/>
          </w:tcPr>
          <w:p w14:paraId="4CE14657" w14:textId="77777777" w:rsidR="0030675D" w:rsidRPr="006C7F95" w:rsidRDefault="0030675D" w:rsidP="0030675D">
            <w:pPr>
              <w:spacing w:after="0" w:line="240" w:lineRule="auto"/>
              <w:rPr>
                <w:rFonts w:eastAsia="Times New Roman" w:cstheme="minorHAnsi"/>
                <w:b/>
                <w:bCs/>
                <w:color w:val="000000"/>
                <w:sz w:val="20"/>
                <w:szCs w:val="20"/>
                <w:lang w:eastAsia="en-GB"/>
              </w:rPr>
            </w:pPr>
          </w:p>
        </w:tc>
        <w:tc>
          <w:tcPr>
            <w:tcW w:w="1420" w:type="dxa"/>
            <w:tcBorders>
              <w:top w:val="nil"/>
              <w:left w:val="nil"/>
              <w:bottom w:val="single" w:sz="4" w:space="0" w:color="auto"/>
              <w:right w:val="nil"/>
            </w:tcBorders>
            <w:shd w:val="clear" w:color="auto" w:fill="auto"/>
            <w:vAlign w:val="center"/>
            <w:hideMark/>
          </w:tcPr>
          <w:p w14:paraId="795459FC" w14:textId="77777777" w:rsidR="0030675D" w:rsidRPr="006C7F95" w:rsidRDefault="0030675D" w:rsidP="0030675D">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n= 627)</w:t>
            </w:r>
          </w:p>
        </w:tc>
        <w:tc>
          <w:tcPr>
            <w:tcW w:w="1460" w:type="dxa"/>
            <w:tcBorders>
              <w:top w:val="nil"/>
              <w:left w:val="nil"/>
              <w:bottom w:val="single" w:sz="4" w:space="0" w:color="auto"/>
              <w:right w:val="nil"/>
            </w:tcBorders>
            <w:shd w:val="clear" w:color="auto" w:fill="auto"/>
            <w:vAlign w:val="center"/>
            <w:hideMark/>
          </w:tcPr>
          <w:p w14:paraId="340D0558" w14:textId="77777777" w:rsidR="0030675D" w:rsidRPr="006C7F95" w:rsidRDefault="0030675D" w:rsidP="0030675D">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n=293)</w:t>
            </w:r>
          </w:p>
        </w:tc>
        <w:tc>
          <w:tcPr>
            <w:tcW w:w="1680" w:type="dxa"/>
            <w:tcBorders>
              <w:top w:val="nil"/>
              <w:left w:val="nil"/>
              <w:bottom w:val="single" w:sz="4" w:space="0" w:color="auto"/>
              <w:right w:val="single" w:sz="4" w:space="0" w:color="auto"/>
            </w:tcBorders>
            <w:shd w:val="clear" w:color="auto" w:fill="auto"/>
            <w:vAlign w:val="center"/>
            <w:hideMark/>
          </w:tcPr>
          <w:p w14:paraId="7292D0EA" w14:textId="77777777" w:rsidR="0030675D" w:rsidRPr="006C7F95" w:rsidRDefault="0030675D" w:rsidP="0030675D">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n=334)</w:t>
            </w:r>
          </w:p>
        </w:tc>
      </w:tr>
      <w:tr w:rsidR="0030675D" w:rsidRPr="006C7F95" w14:paraId="660C30CF"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25CF92FC"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Centre</w:t>
            </w:r>
          </w:p>
        </w:tc>
        <w:tc>
          <w:tcPr>
            <w:tcW w:w="1420" w:type="dxa"/>
            <w:tcBorders>
              <w:top w:val="nil"/>
              <w:left w:val="nil"/>
              <w:bottom w:val="single" w:sz="4" w:space="0" w:color="auto"/>
              <w:right w:val="nil"/>
            </w:tcBorders>
            <w:shd w:val="clear" w:color="auto" w:fill="auto"/>
            <w:vAlign w:val="center"/>
            <w:hideMark/>
          </w:tcPr>
          <w:p w14:paraId="27469E9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5B4001C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4190AB6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38F4D51A"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CB95D59"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1</w:t>
            </w:r>
          </w:p>
        </w:tc>
        <w:tc>
          <w:tcPr>
            <w:tcW w:w="1420" w:type="dxa"/>
            <w:tcBorders>
              <w:top w:val="nil"/>
              <w:left w:val="nil"/>
              <w:bottom w:val="single" w:sz="4" w:space="0" w:color="auto"/>
              <w:right w:val="single" w:sz="4" w:space="0" w:color="auto"/>
            </w:tcBorders>
            <w:shd w:val="clear" w:color="auto" w:fill="auto"/>
            <w:vAlign w:val="center"/>
            <w:hideMark/>
          </w:tcPr>
          <w:p w14:paraId="6E3F0B9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55 (25)</w:t>
            </w:r>
          </w:p>
        </w:tc>
        <w:tc>
          <w:tcPr>
            <w:tcW w:w="1460" w:type="dxa"/>
            <w:tcBorders>
              <w:top w:val="nil"/>
              <w:left w:val="nil"/>
              <w:bottom w:val="single" w:sz="4" w:space="0" w:color="auto"/>
              <w:right w:val="single" w:sz="4" w:space="0" w:color="auto"/>
            </w:tcBorders>
            <w:shd w:val="clear" w:color="auto" w:fill="auto"/>
            <w:vAlign w:val="center"/>
            <w:hideMark/>
          </w:tcPr>
          <w:p w14:paraId="03ACFEE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99 (34)</w:t>
            </w:r>
          </w:p>
        </w:tc>
        <w:tc>
          <w:tcPr>
            <w:tcW w:w="1680" w:type="dxa"/>
            <w:tcBorders>
              <w:top w:val="nil"/>
              <w:left w:val="nil"/>
              <w:bottom w:val="single" w:sz="4" w:space="0" w:color="auto"/>
              <w:right w:val="single" w:sz="4" w:space="0" w:color="auto"/>
            </w:tcBorders>
            <w:shd w:val="clear" w:color="auto" w:fill="auto"/>
            <w:vAlign w:val="center"/>
            <w:hideMark/>
          </w:tcPr>
          <w:p w14:paraId="1EBC4D7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6 (17)</w:t>
            </w:r>
          </w:p>
        </w:tc>
      </w:tr>
      <w:tr w:rsidR="0030675D" w:rsidRPr="006C7F95" w14:paraId="0997D871"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3A01E7D"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2</w:t>
            </w:r>
          </w:p>
        </w:tc>
        <w:tc>
          <w:tcPr>
            <w:tcW w:w="1420" w:type="dxa"/>
            <w:tcBorders>
              <w:top w:val="nil"/>
              <w:left w:val="nil"/>
              <w:bottom w:val="single" w:sz="4" w:space="0" w:color="auto"/>
              <w:right w:val="single" w:sz="4" w:space="0" w:color="auto"/>
            </w:tcBorders>
            <w:shd w:val="clear" w:color="auto" w:fill="auto"/>
            <w:vAlign w:val="center"/>
            <w:hideMark/>
          </w:tcPr>
          <w:p w14:paraId="50BE654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02 (32)</w:t>
            </w:r>
          </w:p>
        </w:tc>
        <w:tc>
          <w:tcPr>
            <w:tcW w:w="1460" w:type="dxa"/>
            <w:tcBorders>
              <w:top w:val="nil"/>
              <w:left w:val="nil"/>
              <w:bottom w:val="single" w:sz="4" w:space="0" w:color="auto"/>
              <w:right w:val="single" w:sz="4" w:space="0" w:color="auto"/>
            </w:tcBorders>
            <w:shd w:val="clear" w:color="auto" w:fill="auto"/>
            <w:vAlign w:val="center"/>
            <w:hideMark/>
          </w:tcPr>
          <w:p w14:paraId="3340DDD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0 (34)</w:t>
            </w:r>
          </w:p>
        </w:tc>
        <w:tc>
          <w:tcPr>
            <w:tcW w:w="1680" w:type="dxa"/>
            <w:tcBorders>
              <w:top w:val="nil"/>
              <w:left w:val="nil"/>
              <w:bottom w:val="single" w:sz="4" w:space="0" w:color="auto"/>
              <w:right w:val="single" w:sz="4" w:space="0" w:color="auto"/>
            </w:tcBorders>
            <w:shd w:val="clear" w:color="auto" w:fill="auto"/>
            <w:vAlign w:val="center"/>
            <w:hideMark/>
          </w:tcPr>
          <w:p w14:paraId="5A8A602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2 (31)</w:t>
            </w:r>
          </w:p>
        </w:tc>
      </w:tr>
      <w:tr w:rsidR="0030675D" w:rsidRPr="006C7F95" w14:paraId="24C144FD"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1572ED6"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3</w:t>
            </w:r>
          </w:p>
        </w:tc>
        <w:tc>
          <w:tcPr>
            <w:tcW w:w="1420" w:type="dxa"/>
            <w:tcBorders>
              <w:top w:val="nil"/>
              <w:left w:val="nil"/>
              <w:bottom w:val="single" w:sz="4" w:space="0" w:color="auto"/>
              <w:right w:val="single" w:sz="4" w:space="0" w:color="auto"/>
            </w:tcBorders>
            <w:shd w:val="clear" w:color="auto" w:fill="auto"/>
            <w:vAlign w:val="center"/>
            <w:hideMark/>
          </w:tcPr>
          <w:p w14:paraId="28AC7BA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46 (23)</w:t>
            </w:r>
          </w:p>
        </w:tc>
        <w:tc>
          <w:tcPr>
            <w:tcW w:w="1460" w:type="dxa"/>
            <w:tcBorders>
              <w:top w:val="nil"/>
              <w:left w:val="nil"/>
              <w:bottom w:val="single" w:sz="4" w:space="0" w:color="auto"/>
              <w:right w:val="single" w:sz="4" w:space="0" w:color="auto"/>
            </w:tcBorders>
            <w:shd w:val="clear" w:color="auto" w:fill="auto"/>
            <w:vAlign w:val="center"/>
            <w:hideMark/>
          </w:tcPr>
          <w:p w14:paraId="7C11243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3 (18)</w:t>
            </w:r>
          </w:p>
        </w:tc>
        <w:tc>
          <w:tcPr>
            <w:tcW w:w="1680" w:type="dxa"/>
            <w:tcBorders>
              <w:top w:val="nil"/>
              <w:left w:val="nil"/>
              <w:bottom w:val="single" w:sz="4" w:space="0" w:color="auto"/>
              <w:right w:val="single" w:sz="4" w:space="0" w:color="auto"/>
            </w:tcBorders>
            <w:shd w:val="clear" w:color="auto" w:fill="auto"/>
            <w:vAlign w:val="center"/>
            <w:hideMark/>
          </w:tcPr>
          <w:p w14:paraId="38A81F3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93 (28)</w:t>
            </w:r>
          </w:p>
        </w:tc>
      </w:tr>
      <w:tr w:rsidR="0030675D" w:rsidRPr="006C7F95" w14:paraId="03872857"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5805B81"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4</w:t>
            </w:r>
          </w:p>
        </w:tc>
        <w:tc>
          <w:tcPr>
            <w:tcW w:w="1420" w:type="dxa"/>
            <w:tcBorders>
              <w:top w:val="nil"/>
              <w:left w:val="nil"/>
              <w:bottom w:val="single" w:sz="4" w:space="0" w:color="auto"/>
              <w:right w:val="single" w:sz="4" w:space="0" w:color="auto"/>
            </w:tcBorders>
            <w:shd w:val="clear" w:color="auto" w:fill="auto"/>
            <w:vAlign w:val="center"/>
            <w:hideMark/>
          </w:tcPr>
          <w:p w14:paraId="4843232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4 (20)</w:t>
            </w:r>
          </w:p>
        </w:tc>
        <w:tc>
          <w:tcPr>
            <w:tcW w:w="1460" w:type="dxa"/>
            <w:tcBorders>
              <w:top w:val="nil"/>
              <w:left w:val="nil"/>
              <w:bottom w:val="single" w:sz="4" w:space="0" w:color="auto"/>
              <w:right w:val="single" w:sz="4" w:space="0" w:color="auto"/>
            </w:tcBorders>
            <w:shd w:val="clear" w:color="auto" w:fill="auto"/>
            <w:vAlign w:val="center"/>
            <w:hideMark/>
          </w:tcPr>
          <w:p w14:paraId="52A961D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1 (14)</w:t>
            </w:r>
          </w:p>
        </w:tc>
        <w:tc>
          <w:tcPr>
            <w:tcW w:w="1680" w:type="dxa"/>
            <w:tcBorders>
              <w:top w:val="nil"/>
              <w:left w:val="nil"/>
              <w:bottom w:val="single" w:sz="4" w:space="0" w:color="auto"/>
              <w:right w:val="single" w:sz="4" w:space="0" w:color="auto"/>
            </w:tcBorders>
            <w:shd w:val="clear" w:color="auto" w:fill="auto"/>
            <w:vAlign w:val="center"/>
            <w:hideMark/>
          </w:tcPr>
          <w:p w14:paraId="471B75E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3 (25)</w:t>
            </w:r>
          </w:p>
        </w:tc>
      </w:tr>
      <w:tr w:rsidR="0030675D" w:rsidRPr="006C7F95" w14:paraId="2B82AE33"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73234A06"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Ethnicity*</w:t>
            </w:r>
          </w:p>
        </w:tc>
        <w:tc>
          <w:tcPr>
            <w:tcW w:w="1420" w:type="dxa"/>
            <w:tcBorders>
              <w:top w:val="nil"/>
              <w:left w:val="nil"/>
              <w:bottom w:val="single" w:sz="4" w:space="0" w:color="auto"/>
              <w:right w:val="nil"/>
            </w:tcBorders>
            <w:shd w:val="clear" w:color="auto" w:fill="auto"/>
            <w:vAlign w:val="center"/>
            <w:hideMark/>
          </w:tcPr>
          <w:p w14:paraId="2BDBBFC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2858982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69D1AA6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0AB2FF20"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F619545"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White</w:t>
            </w:r>
          </w:p>
        </w:tc>
        <w:tc>
          <w:tcPr>
            <w:tcW w:w="1420" w:type="dxa"/>
            <w:tcBorders>
              <w:top w:val="nil"/>
              <w:left w:val="nil"/>
              <w:bottom w:val="single" w:sz="4" w:space="0" w:color="auto"/>
              <w:right w:val="single" w:sz="4" w:space="0" w:color="auto"/>
            </w:tcBorders>
            <w:shd w:val="clear" w:color="auto" w:fill="auto"/>
            <w:vAlign w:val="center"/>
            <w:hideMark/>
          </w:tcPr>
          <w:p w14:paraId="6DA8617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07 (97)</w:t>
            </w:r>
          </w:p>
        </w:tc>
        <w:tc>
          <w:tcPr>
            <w:tcW w:w="1460" w:type="dxa"/>
            <w:tcBorders>
              <w:top w:val="nil"/>
              <w:left w:val="nil"/>
              <w:bottom w:val="single" w:sz="4" w:space="0" w:color="auto"/>
              <w:right w:val="single" w:sz="4" w:space="0" w:color="auto"/>
            </w:tcBorders>
            <w:shd w:val="clear" w:color="auto" w:fill="auto"/>
            <w:vAlign w:val="center"/>
            <w:hideMark/>
          </w:tcPr>
          <w:p w14:paraId="6FB0E80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81 (97)</w:t>
            </w:r>
          </w:p>
        </w:tc>
        <w:tc>
          <w:tcPr>
            <w:tcW w:w="1680" w:type="dxa"/>
            <w:tcBorders>
              <w:top w:val="nil"/>
              <w:left w:val="nil"/>
              <w:bottom w:val="single" w:sz="4" w:space="0" w:color="auto"/>
              <w:right w:val="single" w:sz="4" w:space="0" w:color="auto"/>
            </w:tcBorders>
            <w:shd w:val="clear" w:color="auto" w:fill="auto"/>
            <w:vAlign w:val="center"/>
            <w:hideMark/>
          </w:tcPr>
          <w:p w14:paraId="70C32D6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26 (99)</w:t>
            </w:r>
          </w:p>
        </w:tc>
      </w:tr>
      <w:tr w:rsidR="0030675D" w:rsidRPr="006C7F95" w14:paraId="0C5557DE"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FF23596"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xed</w:t>
            </w:r>
          </w:p>
        </w:tc>
        <w:tc>
          <w:tcPr>
            <w:tcW w:w="1420" w:type="dxa"/>
            <w:tcBorders>
              <w:top w:val="nil"/>
              <w:left w:val="nil"/>
              <w:bottom w:val="single" w:sz="4" w:space="0" w:color="auto"/>
              <w:right w:val="single" w:sz="4" w:space="0" w:color="auto"/>
            </w:tcBorders>
            <w:shd w:val="clear" w:color="auto" w:fill="auto"/>
            <w:vAlign w:val="center"/>
            <w:hideMark/>
          </w:tcPr>
          <w:p w14:paraId="59FE6F7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0)</w:t>
            </w:r>
          </w:p>
        </w:tc>
        <w:tc>
          <w:tcPr>
            <w:tcW w:w="1460" w:type="dxa"/>
            <w:tcBorders>
              <w:top w:val="nil"/>
              <w:left w:val="nil"/>
              <w:bottom w:val="single" w:sz="4" w:space="0" w:color="auto"/>
              <w:right w:val="single" w:sz="4" w:space="0" w:color="auto"/>
            </w:tcBorders>
            <w:shd w:val="clear" w:color="auto" w:fill="auto"/>
            <w:vAlign w:val="center"/>
            <w:hideMark/>
          </w:tcPr>
          <w:p w14:paraId="110810D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c>
          <w:tcPr>
            <w:tcW w:w="1680" w:type="dxa"/>
            <w:tcBorders>
              <w:top w:val="nil"/>
              <w:left w:val="nil"/>
              <w:bottom w:val="single" w:sz="4" w:space="0" w:color="auto"/>
              <w:right w:val="single" w:sz="4" w:space="0" w:color="auto"/>
            </w:tcBorders>
            <w:shd w:val="clear" w:color="auto" w:fill="auto"/>
            <w:vAlign w:val="center"/>
            <w:hideMark/>
          </w:tcPr>
          <w:p w14:paraId="7D7BAAD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r>
      <w:tr w:rsidR="0030675D" w:rsidRPr="006C7F95" w14:paraId="0212EE5A"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11892D3"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Asian</w:t>
            </w:r>
          </w:p>
        </w:tc>
        <w:tc>
          <w:tcPr>
            <w:tcW w:w="1420" w:type="dxa"/>
            <w:tcBorders>
              <w:top w:val="nil"/>
              <w:left w:val="nil"/>
              <w:bottom w:val="single" w:sz="4" w:space="0" w:color="auto"/>
              <w:right w:val="single" w:sz="4" w:space="0" w:color="auto"/>
            </w:tcBorders>
            <w:shd w:val="clear" w:color="auto" w:fill="auto"/>
            <w:vAlign w:val="center"/>
            <w:hideMark/>
          </w:tcPr>
          <w:p w14:paraId="66C584D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c>
          <w:tcPr>
            <w:tcW w:w="1460" w:type="dxa"/>
            <w:tcBorders>
              <w:top w:val="nil"/>
              <w:left w:val="nil"/>
              <w:bottom w:val="single" w:sz="4" w:space="0" w:color="auto"/>
              <w:right w:val="single" w:sz="4" w:space="0" w:color="auto"/>
            </w:tcBorders>
            <w:shd w:val="clear" w:color="auto" w:fill="auto"/>
            <w:vAlign w:val="center"/>
            <w:hideMark/>
          </w:tcPr>
          <w:p w14:paraId="4285097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c>
          <w:tcPr>
            <w:tcW w:w="1680" w:type="dxa"/>
            <w:tcBorders>
              <w:top w:val="nil"/>
              <w:left w:val="nil"/>
              <w:bottom w:val="single" w:sz="4" w:space="0" w:color="auto"/>
              <w:right w:val="single" w:sz="4" w:space="0" w:color="auto"/>
            </w:tcBorders>
            <w:shd w:val="clear" w:color="auto" w:fill="auto"/>
            <w:vAlign w:val="center"/>
            <w:hideMark/>
          </w:tcPr>
          <w:p w14:paraId="04C7DA6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r>
      <w:tr w:rsidR="0030675D" w:rsidRPr="006C7F95" w14:paraId="07DB0CD7"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B4E9E01"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Black</w:t>
            </w:r>
          </w:p>
        </w:tc>
        <w:tc>
          <w:tcPr>
            <w:tcW w:w="1420" w:type="dxa"/>
            <w:tcBorders>
              <w:top w:val="nil"/>
              <w:left w:val="nil"/>
              <w:bottom w:val="single" w:sz="4" w:space="0" w:color="auto"/>
              <w:right w:val="single" w:sz="4" w:space="0" w:color="auto"/>
            </w:tcBorders>
            <w:shd w:val="clear" w:color="auto" w:fill="auto"/>
            <w:vAlign w:val="center"/>
            <w:hideMark/>
          </w:tcPr>
          <w:p w14:paraId="021065C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c>
          <w:tcPr>
            <w:tcW w:w="1460" w:type="dxa"/>
            <w:tcBorders>
              <w:top w:val="nil"/>
              <w:left w:val="nil"/>
              <w:bottom w:val="single" w:sz="4" w:space="0" w:color="auto"/>
              <w:right w:val="single" w:sz="4" w:space="0" w:color="auto"/>
            </w:tcBorders>
            <w:shd w:val="clear" w:color="auto" w:fill="auto"/>
            <w:vAlign w:val="center"/>
            <w:hideMark/>
          </w:tcPr>
          <w:p w14:paraId="4A1C825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c>
          <w:tcPr>
            <w:tcW w:w="1680" w:type="dxa"/>
            <w:tcBorders>
              <w:top w:val="nil"/>
              <w:left w:val="nil"/>
              <w:bottom w:val="single" w:sz="4" w:space="0" w:color="auto"/>
              <w:right w:val="single" w:sz="4" w:space="0" w:color="auto"/>
            </w:tcBorders>
            <w:shd w:val="clear" w:color="auto" w:fill="auto"/>
            <w:vAlign w:val="center"/>
            <w:hideMark/>
          </w:tcPr>
          <w:p w14:paraId="42C12CA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w:t>
            </w:r>
          </w:p>
        </w:tc>
      </w:tr>
      <w:tr w:rsidR="0030675D" w:rsidRPr="006C7F95" w14:paraId="057BD7AB"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988457B"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Other</w:t>
            </w:r>
          </w:p>
        </w:tc>
        <w:tc>
          <w:tcPr>
            <w:tcW w:w="1420" w:type="dxa"/>
            <w:tcBorders>
              <w:top w:val="nil"/>
              <w:left w:val="nil"/>
              <w:bottom w:val="single" w:sz="4" w:space="0" w:color="auto"/>
              <w:right w:val="single" w:sz="4" w:space="0" w:color="auto"/>
            </w:tcBorders>
            <w:shd w:val="clear" w:color="auto" w:fill="auto"/>
            <w:vAlign w:val="center"/>
            <w:hideMark/>
          </w:tcPr>
          <w:p w14:paraId="7BDE746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c>
          <w:tcPr>
            <w:tcW w:w="1460" w:type="dxa"/>
            <w:tcBorders>
              <w:top w:val="nil"/>
              <w:left w:val="nil"/>
              <w:bottom w:val="single" w:sz="4" w:space="0" w:color="auto"/>
              <w:right w:val="single" w:sz="4" w:space="0" w:color="auto"/>
            </w:tcBorders>
            <w:shd w:val="clear" w:color="auto" w:fill="auto"/>
            <w:vAlign w:val="center"/>
            <w:hideMark/>
          </w:tcPr>
          <w:p w14:paraId="20252D1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c>
          <w:tcPr>
            <w:tcW w:w="1680" w:type="dxa"/>
            <w:tcBorders>
              <w:top w:val="nil"/>
              <w:left w:val="nil"/>
              <w:bottom w:val="single" w:sz="4" w:space="0" w:color="auto"/>
              <w:right w:val="single" w:sz="4" w:space="0" w:color="auto"/>
            </w:tcBorders>
            <w:shd w:val="clear" w:color="auto" w:fill="auto"/>
            <w:vAlign w:val="center"/>
            <w:hideMark/>
          </w:tcPr>
          <w:p w14:paraId="4D3F03A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r>
      <w:tr w:rsidR="0030675D" w:rsidRPr="006C7F95" w14:paraId="057A7D1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B0D5EDC"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4AFD106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 (1)</w:t>
            </w:r>
          </w:p>
        </w:tc>
        <w:tc>
          <w:tcPr>
            <w:tcW w:w="1460" w:type="dxa"/>
            <w:tcBorders>
              <w:top w:val="nil"/>
              <w:left w:val="nil"/>
              <w:bottom w:val="single" w:sz="4" w:space="0" w:color="auto"/>
              <w:right w:val="single" w:sz="4" w:space="0" w:color="auto"/>
            </w:tcBorders>
            <w:shd w:val="clear" w:color="auto" w:fill="auto"/>
            <w:vAlign w:val="center"/>
            <w:hideMark/>
          </w:tcPr>
          <w:p w14:paraId="696B7AF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c>
          <w:tcPr>
            <w:tcW w:w="1680" w:type="dxa"/>
            <w:tcBorders>
              <w:top w:val="nil"/>
              <w:left w:val="nil"/>
              <w:bottom w:val="single" w:sz="4" w:space="0" w:color="auto"/>
              <w:right w:val="single" w:sz="4" w:space="0" w:color="auto"/>
            </w:tcBorders>
            <w:shd w:val="clear" w:color="auto" w:fill="auto"/>
            <w:vAlign w:val="center"/>
            <w:hideMark/>
          </w:tcPr>
          <w:p w14:paraId="5B59220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r>
      <w:tr w:rsidR="0030675D" w:rsidRPr="006C7F95" w14:paraId="175D718D"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471ED24C"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Qualifications*</w:t>
            </w:r>
          </w:p>
        </w:tc>
        <w:tc>
          <w:tcPr>
            <w:tcW w:w="1420" w:type="dxa"/>
            <w:tcBorders>
              <w:top w:val="nil"/>
              <w:left w:val="nil"/>
              <w:bottom w:val="single" w:sz="4" w:space="0" w:color="auto"/>
              <w:right w:val="nil"/>
            </w:tcBorders>
            <w:shd w:val="clear" w:color="auto" w:fill="auto"/>
            <w:vAlign w:val="center"/>
            <w:hideMark/>
          </w:tcPr>
          <w:p w14:paraId="047684C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51CF9D1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24CAE91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32567EC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6D9DF4C"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No qualifications</w:t>
            </w:r>
          </w:p>
        </w:tc>
        <w:tc>
          <w:tcPr>
            <w:tcW w:w="1420" w:type="dxa"/>
            <w:tcBorders>
              <w:top w:val="nil"/>
              <w:left w:val="nil"/>
              <w:bottom w:val="single" w:sz="4" w:space="0" w:color="auto"/>
              <w:right w:val="single" w:sz="4" w:space="0" w:color="auto"/>
            </w:tcBorders>
            <w:shd w:val="clear" w:color="auto" w:fill="auto"/>
            <w:vAlign w:val="center"/>
            <w:hideMark/>
          </w:tcPr>
          <w:p w14:paraId="1F5865D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66 (27)</w:t>
            </w:r>
          </w:p>
        </w:tc>
        <w:tc>
          <w:tcPr>
            <w:tcW w:w="1460" w:type="dxa"/>
            <w:tcBorders>
              <w:top w:val="nil"/>
              <w:left w:val="nil"/>
              <w:bottom w:val="single" w:sz="4" w:space="0" w:color="auto"/>
              <w:right w:val="single" w:sz="4" w:space="0" w:color="auto"/>
            </w:tcBorders>
            <w:shd w:val="clear" w:color="auto" w:fill="auto"/>
            <w:vAlign w:val="center"/>
            <w:hideMark/>
          </w:tcPr>
          <w:p w14:paraId="1D47AD1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0 (24)</w:t>
            </w:r>
          </w:p>
        </w:tc>
        <w:tc>
          <w:tcPr>
            <w:tcW w:w="1680" w:type="dxa"/>
            <w:tcBorders>
              <w:top w:val="nil"/>
              <w:left w:val="nil"/>
              <w:bottom w:val="single" w:sz="4" w:space="0" w:color="auto"/>
              <w:right w:val="single" w:sz="4" w:space="0" w:color="auto"/>
            </w:tcBorders>
            <w:shd w:val="clear" w:color="auto" w:fill="auto"/>
            <w:vAlign w:val="center"/>
            <w:hideMark/>
          </w:tcPr>
          <w:p w14:paraId="61C7355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96 (30)</w:t>
            </w:r>
          </w:p>
        </w:tc>
      </w:tr>
      <w:tr w:rsidR="0030675D" w:rsidRPr="006C7F95" w14:paraId="031A9BB7"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B4B9F1F"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GCSE/O level</w:t>
            </w:r>
          </w:p>
        </w:tc>
        <w:tc>
          <w:tcPr>
            <w:tcW w:w="1420" w:type="dxa"/>
            <w:tcBorders>
              <w:top w:val="nil"/>
              <w:left w:val="nil"/>
              <w:bottom w:val="single" w:sz="4" w:space="0" w:color="auto"/>
              <w:right w:val="single" w:sz="4" w:space="0" w:color="auto"/>
            </w:tcBorders>
            <w:shd w:val="clear" w:color="auto" w:fill="auto"/>
            <w:vAlign w:val="center"/>
            <w:hideMark/>
          </w:tcPr>
          <w:p w14:paraId="5F242C8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6 (17)</w:t>
            </w:r>
          </w:p>
        </w:tc>
        <w:tc>
          <w:tcPr>
            <w:tcW w:w="1460" w:type="dxa"/>
            <w:tcBorders>
              <w:top w:val="nil"/>
              <w:left w:val="nil"/>
              <w:bottom w:val="single" w:sz="4" w:space="0" w:color="auto"/>
              <w:right w:val="single" w:sz="4" w:space="0" w:color="auto"/>
            </w:tcBorders>
            <w:shd w:val="clear" w:color="auto" w:fill="auto"/>
            <w:vAlign w:val="center"/>
            <w:hideMark/>
          </w:tcPr>
          <w:p w14:paraId="09CCD65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6 (16)</w:t>
            </w:r>
          </w:p>
        </w:tc>
        <w:tc>
          <w:tcPr>
            <w:tcW w:w="1680" w:type="dxa"/>
            <w:tcBorders>
              <w:top w:val="nil"/>
              <w:left w:val="nil"/>
              <w:bottom w:val="single" w:sz="4" w:space="0" w:color="auto"/>
              <w:right w:val="single" w:sz="4" w:space="0" w:color="auto"/>
            </w:tcBorders>
            <w:shd w:val="clear" w:color="auto" w:fill="auto"/>
            <w:vAlign w:val="center"/>
            <w:hideMark/>
          </w:tcPr>
          <w:p w14:paraId="124884C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0 (18)</w:t>
            </w:r>
          </w:p>
        </w:tc>
      </w:tr>
      <w:tr w:rsidR="0030675D" w:rsidRPr="006C7F95" w14:paraId="5296BD6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ED471A8"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Vocational</w:t>
            </w:r>
          </w:p>
        </w:tc>
        <w:tc>
          <w:tcPr>
            <w:tcW w:w="1420" w:type="dxa"/>
            <w:tcBorders>
              <w:top w:val="nil"/>
              <w:left w:val="nil"/>
              <w:bottom w:val="single" w:sz="4" w:space="0" w:color="auto"/>
              <w:right w:val="single" w:sz="4" w:space="0" w:color="auto"/>
            </w:tcBorders>
            <w:shd w:val="clear" w:color="auto" w:fill="auto"/>
            <w:vAlign w:val="center"/>
            <w:hideMark/>
          </w:tcPr>
          <w:p w14:paraId="2718FA0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1 (21)</w:t>
            </w:r>
          </w:p>
        </w:tc>
        <w:tc>
          <w:tcPr>
            <w:tcW w:w="1460" w:type="dxa"/>
            <w:tcBorders>
              <w:top w:val="nil"/>
              <w:left w:val="nil"/>
              <w:bottom w:val="single" w:sz="4" w:space="0" w:color="auto"/>
              <w:right w:val="single" w:sz="4" w:space="0" w:color="auto"/>
            </w:tcBorders>
            <w:shd w:val="clear" w:color="auto" w:fill="auto"/>
            <w:vAlign w:val="center"/>
            <w:hideMark/>
          </w:tcPr>
          <w:p w14:paraId="043C874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3 (22)</w:t>
            </w:r>
          </w:p>
        </w:tc>
        <w:tc>
          <w:tcPr>
            <w:tcW w:w="1680" w:type="dxa"/>
            <w:tcBorders>
              <w:top w:val="nil"/>
              <w:left w:val="nil"/>
              <w:bottom w:val="single" w:sz="4" w:space="0" w:color="auto"/>
              <w:right w:val="single" w:sz="4" w:space="0" w:color="auto"/>
            </w:tcBorders>
            <w:shd w:val="clear" w:color="auto" w:fill="auto"/>
            <w:vAlign w:val="center"/>
            <w:hideMark/>
          </w:tcPr>
          <w:p w14:paraId="211F8DF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8 (21)</w:t>
            </w:r>
          </w:p>
        </w:tc>
      </w:tr>
      <w:tr w:rsidR="0030675D" w:rsidRPr="006C7F95" w14:paraId="45B8FAA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BEE30B3"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A level</w:t>
            </w:r>
          </w:p>
        </w:tc>
        <w:tc>
          <w:tcPr>
            <w:tcW w:w="1420" w:type="dxa"/>
            <w:tcBorders>
              <w:top w:val="nil"/>
              <w:left w:val="nil"/>
              <w:bottom w:val="single" w:sz="4" w:space="0" w:color="auto"/>
              <w:right w:val="single" w:sz="4" w:space="0" w:color="auto"/>
            </w:tcBorders>
            <w:shd w:val="clear" w:color="auto" w:fill="auto"/>
            <w:vAlign w:val="center"/>
            <w:hideMark/>
          </w:tcPr>
          <w:p w14:paraId="7BCF3A0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5 (7)</w:t>
            </w:r>
          </w:p>
        </w:tc>
        <w:tc>
          <w:tcPr>
            <w:tcW w:w="1460" w:type="dxa"/>
            <w:tcBorders>
              <w:top w:val="nil"/>
              <w:left w:val="nil"/>
              <w:bottom w:val="single" w:sz="4" w:space="0" w:color="auto"/>
              <w:right w:val="single" w:sz="4" w:space="0" w:color="auto"/>
            </w:tcBorders>
            <w:shd w:val="clear" w:color="auto" w:fill="auto"/>
            <w:vAlign w:val="center"/>
            <w:hideMark/>
          </w:tcPr>
          <w:p w14:paraId="57F1700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8 (10)</w:t>
            </w:r>
          </w:p>
        </w:tc>
        <w:tc>
          <w:tcPr>
            <w:tcW w:w="1680" w:type="dxa"/>
            <w:tcBorders>
              <w:top w:val="nil"/>
              <w:left w:val="nil"/>
              <w:bottom w:val="single" w:sz="4" w:space="0" w:color="auto"/>
              <w:right w:val="single" w:sz="4" w:space="0" w:color="auto"/>
            </w:tcBorders>
            <w:shd w:val="clear" w:color="auto" w:fill="auto"/>
            <w:vAlign w:val="center"/>
            <w:hideMark/>
          </w:tcPr>
          <w:p w14:paraId="646304B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 (5)</w:t>
            </w:r>
          </w:p>
        </w:tc>
      </w:tr>
      <w:tr w:rsidR="0030675D" w:rsidRPr="006C7F95" w14:paraId="77132BB3"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6475DE5E"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Undergraduate</w:t>
            </w:r>
          </w:p>
        </w:tc>
        <w:tc>
          <w:tcPr>
            <w:tcW w:w="1420" w:type="dxa"/>
            <w:tcBorders>
              <w:top w:val="nil"/>
              <w:left w:val="nil"/>
              <w:bottom w:val="single" w:sz="4" w:space="0" w:color="auto"/>
              <w:right w:val="single" w:sz="4" w:space="0" w:color="auto"/>
            </w:tcBorders>
            <w:shd w:val="clear" w:color="auto" w:fill="auto"/>
            <w:vAlign w:val="center"/>
            <w:hideMark/>
          </w:tcPr>
          <w:p w14:paraId="18E0B15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4 (9)</w:t>
            </w:r>
          </w:p>
        </w:tc>
        <w:tc>
          <w:tcPr>
            <w:tcW w:w="1460" w:type="dxa"/>
            <w:tcBorders>
              <w:top w:val="nil"/>
              <w:left w:val="nil"/>
              <w:bottom w:val="single" w:sz="4" w:space="0" w:color="auto"/>
              <w:right w:val="single" w:sz="4" w:space="0" w:color="auto"/>
            </w:tcBorders>
            <w:shd w:val="clear" w:color="auto" w:fill="auto"/>
            <w:vAlign w:val="center"/>
            <w:hideMark/>
          </w:tcPr>
          <w:p w14:paraId="7F000D6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7 (9)</w:t>
            </w:r>
          </w:p>
        </w:tc>
        <w:tc>
          <w:tcPr>
            <w:tcW w:w="1680" w:type="dxa"/>
            <w:tcBorders>
              <w:top w:val="nil"/>
              <w:left w:val="nil"/>
              <w:bottom w:val="single" w:sz="4" w:space="0" w:color="auto"/>
              <w:right w:val="single" w:sz="4" w:space="0" w:color="auto"/>
            </w:tcBorders>
            <w:shd w:val="clear" w:color="auto" w:fill="auto"/>
            <w:vAlign w:val="center"/>
            <w:hideMark/>
          </w:tcPr>
          <w:p w14:paraId="400E139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7 (8)</w:t>
            </w:r>
          </w:p>
        </w:tc>
      </w:tr>
      <w:tr w:rsidR="0030675D" w:rsidRPr="006C7F95" w14:paraId="2DA45AF7"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5805EAD"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Postgraduate</w:t>
            </w:r>
          </w:p>
        </w:tc>
        <w:tc>
          <w:tcPr>
            <w:tcW w:w="1420" w:type="dxa"/>
            <w:tcBorders>
              <w:top w:val="nil"/>
              <w:left w:val="nil"/>
              <w:bottom w:val="single" w:sz="4" w:space="0" w:color="auto"/>
              <w:right w:val="single" w:sz="4" w:space="0" w:color="auto"/>
            </w:tcBorders>
            <w:shd w:val="clear" w:color="auto" w:fill="auto"/>
            <w:vAlign w:val="center"/>
            <w:hideMark/>
          </w:tcPr>
          <w:p w14:paraId="18BCD50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4 (6)</w:t>
            </w:r>
          </w:p>
        </w:tc>
        <w:tc>
          <w:tcPr>
            <w:tcW w:w="1460" w:type="dxa"/>
            <w:tcBorders>
              <w:top w:val="nil"/>
              <w:left w:val="nil"/>
              <w:bottom w:val="single" w:sz="4" w:space="0" w:color="auto"/>
              <w:right w:val="single" w:sz="4" w:space="0" w:color="auto"/>
            </w:tcBorders>
            <w:shd w:val="clear" w:color="auto" w:fill="auto"/>
            <w:vAlign w:val="center"/>
            <w:hideMark/>
          </w:tcPr>
          <w:p w14:paraId="1F44967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1 (7)</w:t>
            </w:r>
          </w:p>
        </w:tc>
        <w:tc>
          <w:tcPr>
            <w:tcW w:w="1680" w:type="dxa"/>
            <w:tcBorders>
              <w:top w:val="nil"/>
              <w:left w:val="nil"/>
              <w:bottom w:val="single" w:sz="4" w:space="0" w:color="auto"/>
              <w:right w:val="single" w:sz="4" w:space="0" w:color="auto"/>
            </w:tcBorders>
            <w:shd w:val="clear" w:color="auto" w:fill="auto"/>
            <w:vAlign w:val="center"/>
            <w:hideMark/>
          </w:tcPr>
          <w:p w14:paraId="254D9D9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 (4)</w:t>
            </w:r>
          </w:p>
        </w:tc>
      </w:tr>
      <w:tr w:rsidR="0030675D" w:rsidRPr="006C7F95" w14:paraId="6B1476F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54281C9"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Other</w:t>
            </w:r>
          </w:p>
        </w:tc>
        <w:tc>
          <w:tcPr>
            <w:tcW w:w="1420" w:type="dxa"/>
            <w:tcBorders>
              <w:top w:val="nil"/>
              <w:left w:val="nil"/>
              <w:bottom w:val="single" w:sz="4" w:space="0" w:color="auto"/>
              <w:right w:val="single" w:sz="4" w:space="0" w:color="auto"/>
            </w:tcBorders>
            <w:shd w:val="clear" w:color="auto" w:fill="auto"/>
            <w:vAlign w:val="center"/>
            <w:hideMark/>
          </w:tcPr>
          <w:p w14:paraId="3379BD8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1 (13)</w:t>
            </w:r>
          </w:p>
        </w:tc>
        <w:tc>
          <w:tcPr>
            <w:tcW w:w="1460" w:type="dxa"/>
            <w:tcBorders>
              <w:top w:val="nil"/>
              <w:left w:val="nil"/>
              <w:bottom w:val="single" w:sz="4" w:space="0" w:color="auto"/>
              <w:right w:val="single" w:sz="4" w:space="0" w:color="auto"/>
            </w:tcBorders>
            <w:shd w:val="clear" w:color="auto" w:fill="auto"/>
            <w:vAlign w:val="center"/>
            <w:hideMark/>
          </w:tcPr>
          <w:p w14:paraId="6067F49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5 (12)</w:t>
            </w:r>
          </w:p>
        </w:tc>
        <w:tc>
          <w:tcPr>
            <w:tcW w:w="1680" w:type="dxa"/>
            <w:tcBorders>
              <w:top w:val="nil"/>
              <w:left w:val="nil"/>
              <w:bottom w:val="single" w:sz="4" w:space="0" w:color="auto"/>
              <w:right w:val="single" w:sz="4" w:space="0" w:color="auto"/>
            </w:tcBorders>
            <w:shd w:val="clear" w:color="auto" w:fill="auto"/>
            <w:vAlign w:val="center"/>
            <w:hideMark/>
          </w:tcPr>
          <w:p w14:paraId="0F20742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6 (14)</w:t>
            </w:r>
          </w:p>
        </w:tc>
      </w:tr>
      <w:tr w:rsidR="0030675D" w:rsidRPr="006C7F95" w14:paraId="3040C7E5"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B260063"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4BE9913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 (2)</w:t>
            </w:r>
          </w:p>
        </w:tc>
        <w:tc>
          <w:tcPr>
            <w:tcW w:w="1460" w:type="dxa"/>
            <w:tcBorders>
              <w:top w:val="nil"/>
              <w:left w:val="nil"/>
              <w:bottom w:val="single" w:sz="4" w:space="0" w:color="auto"/>
              <w:right w:val="single" w:sz="4" w:space="0" w:color="auto"/>
            </w:tcBorders>
            <w:shd w:val="clear" w:color="auto" w:fill="auto"/>
            <w:vAlign w:val="center"/>
            <w:hideMark/>
          </w:tcPr>
          <w:p w14:paraId="5A75784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c>
          <w:tcPr>
            <w:tcW w:w="1680" w:type="dxa"/>
            <w:tcBorders>
              <w:top w:val="nil"/>
              <w:left w:val="nil"/>
              <w:bottom w:val="single" w:sz="4" w:space="0" w:color="auto"/>
              <w:right w:val="single" w:sz="4" w:space="0" w:color="auto"/>
            </w:tcBorders>
            <w:shd w:val="clear" w:color="auto" w:fill="auto"/>
            <w:vAlign w:val="center"/>
            <w:hideMark/>
          </w:tcPr>
          <w:p w14:paraId="6793E83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 (2)</w:t>
            </w:r>
          </w:p>
        </w:tc>
      </w:tr>
      <w:tr w:rsidR="0030675D" w:rsidRPr="006C7F95" w14:paraId="14E7E778"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40417954"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Employment status*</w:t>
            </w:r>
          </w:p>
        </w:tc>
        <w:tc>
          <w:tcPr>
            <w:tcW w:w="1420" w:type="dxa"/>
            <w:tcBorders>
              <w:top w:val="nil"/>
              <w:left w:val="nil"/>
              <w:bottom w:val="single" w:sz="4" w:space="0" w:color="auto"/>
              <w:right w:val="nil"/>
            </w:tcBorders>
            <w:shd w:val="clear" w:color="auto" w:fill="auto"/>
            <w:vAlign w:val="center"/>
            <w:hideMark/>
          </w:tcPr>
          <w:p w14:paraId="2AD85CE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4970545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756092A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7CEC92D0"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FA79A5F"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Retired</w:t>
            </w:r>
          </w:p>
        </w:tc>
        <w:tc>
          <w:tcPr>
            <w:tcW w:w="1420" w:type="dxa"/>
            <w:tcBorders>
              <w:top w:val="nil"/>
              <w:left w:val="nil"/>
              <w:bottom w:val="single" w:sz="4" w:space="0" w:color="auto"/>
              <w:right w:val="single" w:sz="4" w:space="0" w:color="auto"/>
            </w:tcBorders>
            <w:shd w:val="clear" w:color="auto" w:fill="auto"/>
            <w:vAlign w:val="center"/>
            <w:hideMark/>
          </w:tcPr>
          <w:p w14:paraId="7BD9F5B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79 (77)</w:t>
            </w:r>
          </w:p>
        </w:tc>
        <w:tc>
          <w:tcPr>
            <w:tcW w:w="1460" w:type="dxa"/>
            <w:tcBorders>
              <w:top w:val="nil"/>
              <w:left w:val="nil"/>
              <w:bottom w:val="single" w:sz="4" w:space="0" w:color="auto"/>
              <w:right w:val="single" w:sz="4" w:space="0" w:color="auto"/>
            </w:tcBorders>
            <w:shd w:val="clear" w:color="auto" w:fill="auto"/>
            <w:vAlign w:val="center"/>
            <w:hideMark/>
          </w:tcPr>
          <w:p w14:paraId="73B3769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24 (77)</w:t>
            </w:r>
          </w:p>
        </w:tc>
        <w:tc>
          <w:tcPr>
            <w:tcW w:w="1680" w:type="dxa"/>
            <w:tcBorders>
              <w:top w:val="nil"/>
              <w:left w:val="nil"/>
              <w:bottom w:val="single" w:sz="4" w:space="0" w:color="auto"/>
              <w:right w:val="single" w:sz="4" w:space="0" w:color="auto"/>
            </w:tcBorders>
            <w:shd w:val="clear" w:color="auto" w:fill="auto"/>
            <w:vAlign w:val="center"/>
            <w:hideMark/>
          </w:tcPr>
          <w:p w14:paraId="46D88ED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55 (77)</w:t>
            </w:r>
          </w:p>
        </w:tc>
      </w:tr>
      <w:tr w:rsidR="0030675D" w:rsidRPr="006C7F95" w14:paraId="279F746E"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AC9250F"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Employed full time</w:t>
            </w:r>
          </w:p>
        </w:tc>
        <w:tc>
          <w:tcPr>
            <w:tcW w:w="1420" w:type="dxa"/>
            <w:tcBorders>
              <w:top w:val="nil"/>
              <w:left w:val="nil"/>
              <w:bottom w:val="single" w:sz="4" w:space="0" w:color="auto"/>
              <w:right w:val="single" w:sz="4" w:space="0" w:color="auto"/>
            </w:tcBorders>
            <w:shd w:val="clear" w:color="auto" w:fill="auto"/>
            <w:vAlign w:val="center"/>
            <w:hideMark/>
          </w:tcPr>
          <w:p w14:paraId="319F6EB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6 (9)</w:t>
            </w:r>
          </w:p>
        </w:tc>
        <w:tc>
          <w:tcPr>
            <w:tcW w:w="1460" w:type="dxa"/>
            <w:tcBorders>
              <w:top w:val="nil"/>
              <w:left w:val="nil"/>
              <w:bottom w:val="single" w:sz="4" w:space="0" w:color="auto"/>
              <w:right w:val="single" w:sz="4" w:space="0" w:color="auto"/>
            </w:tcBorders>
            <w:shd w:val="clear" w:color="auto" w:fill="auto"/>
            <w:vAlign w:val="center"/>
            <w:hideMark/>
          </w:tcPr>
          <w:p w14:paraId="4C673A2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7 (9)</w:t>
            </w:r>
          </w:p>
        </w:tc>
        <w:tc>
          <w:tcPr>
            <w:tcW w:w="1680" w:type="dxa"/>
            <w:tcBorders>
              <w:top w:val="nil"/>
              <w:left w:val="nil"/>
              <w:bottom w:val="single" w:sz="4" w:space="0" w:color="auto"/>
              <w:right w:val="single" w:sz="4" w:space="0" w:color="auto"/>
            </w:tcBorders>
            <w:shd w:val="clear" w:color="auto" w:fill="auto"/>
            <w:vAlign w:val="center"/>
            <w:hideMark/>
          </w:tcPr>
          <w:p w14:paraId="2F2E8B3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9 (9)</w:t>
            </w:r>
          </w:p>
        </w:tc>
      </w:tr>
      <w:tr w:rsidR="0030675D" w:rsidRPr="006C7F95" w14:paraId="443ED75D"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B426353"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Employed part time</w:t>
            </w:r>
          </w:p>
        </w:tc>
        <w:tc>
          <w:tcPr>
            <w:tcW w:w="1420" w:type="dxa"/>
            <w:tcBorders>
              <w:top w:val="nil"/>
              <w:left w:val="nil"/>
              <w:bottom w:val="single" w:sz="4" w:space="0" w:color="auto"/>
              <w:right w:val="single" w:sz="4" w:space="0" w:color="auto"/>
            </w:tcBorders>
            <w:shd w:val="clear" w:color="auto" w:fill="auto"/>
            <w:vAlign w:val="center"/>
            <w:hideMark/>
          </w:tcPr>
          <w:p w14:paraId="2CE925F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4 (5)</w:t>
            </w:r>
          </w:p>
        </w:tc>
        <w:tc>
          <w:tcPr>
            <w:tcW w:w="1460" w:type="dxa"/>
            <w:tcBorders>
              <w:top w:val="nil"/>
              <w:left w:val="nil"/>
              <w:bottom w:val="single" w:sz="4" w:space="0" w:color="auto"/>
              <w:right w:val="single" w:sz="4" w:space="0" w:color="auto"/>
            </w:tcBorders>
            <w:shd w:val="clear" w:color="auto" w:fill="auto"/>
            <w:vAlign w:val="center"/>
            <w:hideMark/>
          </w:tcPr>
          <w:p w14:paraId="076170A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8 (6)</w:t>
            </w:r>
          </w:p>
        </w:tc>
        <w:tc>
          <w:tcPr>
            <w:tcW w:w="1680" w:type="dxa"/>
            <w:tcBorders>
              <w:top w:val="nil"/>
              <w:left w:val="nil"/>
              <w:bottom w:val="single" w:sz="4" w:space="0" w:color="auto"/>
              <w:right w:val="single" w:sz="4" w:space="0" w:color="auto"/>
            </w:tcBorders>
            <w:shd w:val="clear" w:color="auto" w:fill="auto"/>
            <w:vAlign w:val="center"/>
            <w:hideMark/>
          </w:tcPr>
          <w:p w14:paraId="402AC7C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6 (5)</w:t>
            </w:r>
          </w:p>
        </w:tc>
      </w:tr>
      <w:tr w:rsidR="0030675D" w:rsidRPr="006C7F95" w14:paraId="7AE0E726"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9D8DBDC"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Employed on sick leave</w:t>
            </w:r>
          </w:p>
        </w:tc>
        <w:tc>
          <w:tcPr>
            <w:tcW w:w="1420" w:type="dxa"/>
            <w:tcBorders>
              <w:top w:val="nil"/>
              <w:left w:val="nil"/>
              <w:bottom w:val="single" w:sz="4" w:space="0" w:color="auto"/>
              <w:right w:val="single" w:sz="4" w:space="0" w:color="auto"/>
            </w:tcBorders>
            <w:shd w:val="clear" w:color="auto" w:fill="auto"/>
            <w:vAlign w:val="center"/>
            <w:hideMark/>
          </w:tcPr>
          <w:p w14:paraId="4F774EE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 (1)</w:t>
            </w:r>
          </w:p>
        </w:tc>
        <w:tc>
          <w:tcPr>
            <w:tcW w:w="1460" w:type="dxa"/>
            <w:tcBorders>
              <w:top w:val="nil"/>
              <w:left w:val="nil"/>
              <w:bottom w:val="single" w:sz="4" w:space="0" w:color="auto"/>
              <w:right w:val="single" w:sz="4" w:space="0" w:color="auto"/>
            </w:tcBorders>
            <w:shd w:val="clear" w:color="auto" w:fill="auto"/>
            <w:vAlign w:val="center"/>
            <w:hideMark/>
          </w:tcPr>
          <w:p w14:paraId="2F1BC94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c>
          <w:tcPr>
            <w:tcW w:w="1680" w:type="dxa"/>
            <w:tcBorders>
              <w:top w:val="nil"/>
              <w:left w:val="nil"/>
              <w:bottom w:val="single" w:sz="4" w:space="0" w:color="auto"/>
              <w:right w:val="single" w:sz="4" w:space="0" w:color="auto"/>
            </w:tcBorders>
            <w:shd w:val="clear" w:color="auto" w:fill="auto"/>
            <w:vAlign w:val="center"/>
            <w:hideMark/>
          </w:tcPr>
          <w:p w14:paraId="58060B0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r>
      <w:tr w:rsidR="0030675D" w:rsidRPr="006C7F95" w14:paraId="3F7CD362"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1108914"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Self employed</w:t>
            </w:r>
          </w:p>
        </w:tc>
        <w:tc>
          <w:tcPr>
            <w:tcW w:w="1420" w:type="dxa"/>
            <w:tcBorders>
              <w:top w:val="nil"/>
              <w:left w:val="nil"/>
              <w:bottom w:val="single" w:sz="4" w:space="0" w:color="auto"/>
              <w:right w:val="single" w:sz="4" w:space="0" w:color="auto"/>
            </w:tcBorders>
            <w:shd w:val="clear" w:color="auto" w:fill="auto"/>
            <w:vAlign w:val="center"/>
            <w:hideMark/>
          </w:tcPr>
          <w:p w14:paraId="126789E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3 (5)</w:t>
            </w:r>
          </w:p>
        </w:tc>
        <w:tc>
          <w:tcPr>
            <w:tcW w:w="1460" w:type="dxa"/>
            <w:tcBorders>
              <w:top w:val="nil"/>
              <w:left w:val="nil"/>
              <w:bottom w:val="single" w:sz="4" w:space="0" w:color="auto"/>
              <w:right w:val="single" w:sz="4" w:space="0" w:color="auto"/>
            </w:tcBorders>
            <w:shd w:val="clear" w:color="auto" w:fill="auto"/>
            <w:vAlign w:val="center"/>
            <w:hideMark/>
          </w:tcPr>
          <w:p w14:paraId="2921266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6 (6)</w:t>
            </w:r>
          </w:p>
        </w:tc>
        <w:tc>
          <w:tcPr>
            <w:tcW w:w="1680" w:type="dxa"/>
            <w:tcBorders>
              <w:top w:val="nil"/>
              <w:left w:val="nil"/>
              <w:bottom w:val="single" w:sz="4" w:space="0" w:color="auto"/>
              <w:right w:val="single" w:sz="4" w:space="0" w:color="auto"/>
            </w:tcBorders>
            <w:shd w:val="clear" w:color="auto" w:fill="auto"/>
            <w:vAlign w:val="center"/>
            <w:hideMark/>
          </w:tcPr>
          <w:p w14:paraId="77CAF09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 (5)</w:t>
            </w:r>
          </w:p>
        </w:tc>
      </w:tr>
      <w:tr w:rsidR="0030675D" w:rsidRPr="006C7F95" w14:paraId="06492C9B"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2C61A43"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Disabled or long term sick</w:t>
            </w:r>
          </w:p>
        </w:tc>
        <w:tc>
          <w:tcPr>
            <w:tcW w:w="1420" w:type="dxa"/>
            <w:tcBorders>
              <w:top w:val="nil"/>
              <w:left w:val="nil"/>
              <w:bottom w:val="single" w:sz="4" w:space="0" w:color="auto"/>
              <w:right w:val="single" w:sz="4" w:space="0" w:color="auto"/>
            </w:tcBorders>
            <w:shd w:val="clear" w:color="auto" w:fill="auto"/>
            <w:vAlign w:val="center"/>
            <w:hideMark/>
          </w:tcPr>
          <w:p w14:paraId="74EA570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 (2)</w:t>
            </w:r>
          </w:p>
        </w:tc>
        <w:tc>
          <w:tcPr>
            <w:tcW w:w="1460" w:type="dxa"/>
            <w:tcBorders>
              <w:top w:val="nil"/>
              <w:left w:val="nil"/>
              <w:bottom w:val="single" w:sz="4" w:space="0" w:color="auto"/>
              <w:right w:val="single" w:sz="4" w:space="0" w:color="auto"/>
            </w:tcBorders>
            <w:shd w:val="clear" w:color="auto" w:fill="auto"/>
            <w:vAlign w:val="center"/>
            <w:hideMark/>
          </w:tcPr>
          <w:p w14:paraId="5D1892F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c>
          <w:tcPr>
            <w:tcW w:w="1680" w:type="dxa"/>
            <w:tcBorders>
              <w:top w:val="nil"/>
              <w:left w:val="nil"/>
              <w:bottom w:val="single" w:sz="4" w:space="0" w:color="auto"/>
              <w:right w:val="single" w:sz="4" w:space="0" w:color="auto"/>
            </w:tcBorders>
            <w:shd w:val="clear" w:color="auto" w:fill="auto"/>
            <w:vAlign w:val="center"/>
            <w:hideMark/>
          </w:tcPr>
          <w:p w14:paraId="12CAB9D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 (3)</w:t>
            </w:r>
          </w:p>
        </w:tc>
      </w:tr>
      <w:tr w:rsidR="0030675D" w:rsidRPr="006C7F95" w14:paraId="3D326749"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040D734"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Unemployed</w:t>
            </w:r>
          </w:p>
        </w:tc>
        <w:tc>
          <w:tcPr>
            <w:tcW w:w="1420" w:type="dxa"/>
            <w:tcBorders>
              <w:top w:val="nil"/>
              <w:left w:val="nil"/>
              <w:bottom w:val="single" w:sz="4" w:space="0" w:color="auto"/>
              <w:right w:val="single" w:sz="4" w:space="0" w:color="auto"/>
            </w:tcBorders>
            <w:shd w:val="clear" w:color="auto" w:fill="auto"/>
            <w:vAlign w:val="center"/>
            <w:hideMark/>
          </w:tcPr>
          <w:p w14:paraId="128CB5C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0)</w:t>
            </w:r>
          </w:p>
        </w:tc>
        <w:tc>
          <w:tcPr>
            <w:tcW w:w="1460" w:type="dxa"/>
            <w:tcBorders>
              <w:top w:val="nil"/>
              <w:left w:val="nil"/>
              <w:bottom w:val="single" w:sz="4" w:space="0" w:color="auto"/>
              <w:right w:val="single" w:sz="4" w:space="0" w:color="auto"/>
            </w:tcBorders>
            <w:shd w:val="clear" w:color="auto" w:fill="auto"/>
            <w:vAlign w:val="center"/>
            <w:hideMark/>
          </w:tcPr>
          <w:p w14:paraId="3B25EBC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c>
          <w:tcPr>
            <w:tcW w:w="1680" w:type="dxa"/>
            <w:tcBorders>
              <w:top w:val="nil"/>
              <w:left w:val="nil"/>
              <w:bottom w:val="single" w:sz="4" w:space="0" w:color="auto"/>
              <w:right w:val="single" w:sz="4" w:space="0" w:color="auto"/>
            </w:tcBorders>
            <w:shd w:val="clear" w:color="auto" w:fill="auto"/>
            <w:vAlign w:val="center"/>
            <w:hideMark/>
          </w:tcPr>
          <w:p w14:paraId="38D4223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r>
      <w:tr w:rsidR="0030675D" w:rsidRPr="006C7F95" w14:paraId="7F14BDEA"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51B12F4A"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1570069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c>
          <w:tcPr>
            <w:tcW w:w="1460" w:type="dxa"/>
            <w:tcBorders>
              <w:top w:val="nil"/>
              <w:left w:val="nil"/>
              <w:bottom w:val="single" w:sz="4" w:space="0" w:color="auto"/>
              <w:right w:val="single" w:sz="4" w:space="0" w:color="auto"/>
            </w:tcBorders>
            <w:shd w:val="clear" w:color="auto" w:fill="auto"/>
            <w:vAlign w:val="center"/>
            <w:hideMark/>
          </w:tcPr>
          <w:p w14:paraId="05B8DCF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c>
          <w:tcPr>
            <w:tcW w:w="1680" w:type="dxa"/>
            <w:tcBorders>
              <w:top w:val="nil"/>
              <w:left w:val="nil"/>
              <w:bottom w:val="single" w:sz="4" w:space="0" w:color="auto"/>
              <w:right w:val="single" w:sz="4" w:space="0" w:color="auto"/>
            </w:tcBorders>
            <w:shd w:val="clear" w:color="auto" w:fill="auto"/>
            <w:vAlign w:val="center"/>
            <w:hideMark/>
          </w:tcPr>
          <w:p w14:paraId="2001C5F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r>
      <w:tr w:rsidR="0030675D" w:rsidRPr="006C7F95" w14:paraId="4008A04B"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59C6BFC1"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Marital status*</w:t>
            </w:r>
          </w:p>
        </w:tc>
        <w:tc>
          <w:tcPr>
            <w:tcW w:w="1420" w:type="dxa"/>
            <w:tcBorders>
              <w:top w:val="nil"/>
              <w:left w:val="nil"/>
              <w:bottom w:val="single" w:sz="4" w:space="0" w:color="auto"/>
              <w:right w:val="nil"/>
            </w:tcBorders>
            <w:shd w:val="clear" w:color="auto" w:fill="auto"/>
            <w:vAlign w:val="center"/>
            <w:hideMark/>
          </w:tcPr>
          <w:p w14:paraId="38B731C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66FE1B0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3D60A78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276F522C"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5FA2F72"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arried/civil partnership</w:t>
            </w:r>
          </w:p>
        </w:tc>
        <w:tc>
          <w:tcPr>
            <w:tcW w:w="1420" w:type="dxa"/>
            <w:tcBorders>
              <w:top w:val="nil"/>
              <w:left w:val="nil"/>
              <w:bottom w:val="single" w:sz="4" w:space="0" w:color="auto"/>
              <w:right w:val="single" w:sz="4" w:space="0" w:color="auto"/>
            </w:tcBorders>
            <w:shd w:val="clear" w:color="auto" w:fill="auto"/>
            <w:vAlign w:val="center"/>
            <w:hideMark/>
          </w:tcPr>
          <w:p w14:paraId="09FAE5D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07 (81)</w:t>
            </w:r>
          </w:p>
        </w:tc>
        <w:tc>
          <w:tcPr>
            <w:tcW w:w="1460" w:type="dxa"/>
            <w:tcBorders>
              <w:top w:val="nil"/>
              <w:left w:val="nil"/>
              <w:bottom w:val="single" w:sz="4" w:space="0" w:color="auto"/>
              <w:right w:val="single" w:sz="4" w:space="0" w:color="auto"/>
            </w:tcBorders>
            <w:shd w:val="clear" w:color="auto" w:fill="auto"/>
            <w:vAlign w:val="center"/>
            <w:hideMark/>
          </w:tcPr>
          <w:p w14:paraId="7950DA4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33 (80)</w:t>
            </w:r>
          </w:p>
        </w:tc>
        <w:tc>
          <w:tcPr>
            <w:tcW w:w="1680" w:type="dxa"/>
            <w:tcBorders>
              <w:top w:val="nil"/>
              <w:left w:val="nil"/>
              <w:bottom w:val="single" w:sz="4" w:space="0" w:color="auto"/>
              <w:right w:val="single" w:sz="4" w:space="0" w:color="auto"/>
            </w:tcBorders>
            <w:shd w:val="clear" w:color="auto" w:fill="auto"/>
            <w:vAlign w:val="center"/>
            <w:hideMark/>
          </w:tcPr>
          <w:p w14:paraId="2DD38A5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74 (82)</w:t>
            </w:r>
          </w:p>
        </w:tc>
      </w:tr>
      <w:tr w:rsidR="0030675D" w:rsidRPr="006C7F95" w14:paraId="13F1C1A2"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4B033A7"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Widowed</w:t>
            </w:r>
          </w:p>
        </w:tc>
        <w:tc>
          <w:tcPr>
            <w:tcW w:w="1420" w:type="dxa"/>
            <w:tcBorders>
              <w:top w:val="nil"/>
              <w:left w:val="nil"/>
              <w:bottom w:val="single" w:sz="4" w:space="0" w:color="auto"/>
              <w:right w:val="single" w:sz="4" w:space="0" w:color="auto"/>
            </w:tcBorders>
            <w:shd w:val="clear" w:color="auto" w:fill="auto"/>
            <w:vAlign w:val="center"/>
            <w:hideMark/>
          </w:tcPr>
          <w:p w14:paraId="26BA8D6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6 (6)</w:t>
            </w:r>
          </w:p>
        </w:tc>
        <w:tc>
          <w:tcPr>
            <w:tcW w:w="1460" w:type="dxa"/>
            <w:tcBorders>
              <w:top w:val="nil"/>
              <w:left w:val="nil"/>
              <w:bottom w:val="single" w:sz="4" w:space="0" w:color="auto"/>
              <w:right w:val="single" w:sz="4" w:space="0" w:color="auto"/>
            </w:tcBorders>
            <w:shd w:val="clear" w:color="auto" w:fill="auto"/>
            <w:vAlign w:val="center"/>
            <w:hideMark/>
          </w:tcPr>
          <w:p w14:paraId="5DD0368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9 (6)</w:t>
            </w:r>
          </w:p>
        </w:tc>
        <w:tc>
          <w:tcPr>
            <w:tcW w:w="1680" w:type="dxa"/>
            <w:tcBorders>
              <w:top w:val="nil"/>
              <w:left w:val="nil"/>
              <w:bottom w:val="single" w:sz="4" w:space="0" w:color="auto"/>
              <w:right w:val="single" w:sz="4" w:space="0" w:color="auto"/>
            </w:tcBorders>
            <w:shd w:val="clear" w:color="auto" w:fill="auto"/>
            <w:vAlign w:val="center"/>
            <w:hideMark/>
          </w:tcPr>
          <w:p w14:paraId="17C8F87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 (5)</w:t>
            </w:r>
          </w:p>
        </w:tc>
      </w:tr>
      <w:tr w:rsidR="0030675D" w:rsidRPr="006C7F95" w14:paraId="3D7B6FC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C9E1EBF"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Living with partner</w:t>
            </w:r>
          </w:p>
        </w:tc>
        <w:tc>
          <w:tcPr>
            <w:tcW w:w="1420" w:type="dxa"/>
            <w:tcBorders>
              <w:top w:val="nil"/>
              <w:left w:val="nil"/>
              <w:bottom w:val="single" w:sz="4" w:space="0" w:color="auto"/>
              <w:right w:val="single" w:sz="4" w:space="0" w:color="auto"/>
            </w:tcBorders>
            <w:shd w:val="clear" w:color="auto" w:fill="auto"/>
            <w:vAlign w:val="center"/>
            <w:hideMark/>
          </w:tcPr>
          <w:p w14:paraId="190E566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3 (5)</w:t>
            </w:r>
          </w:p>
        </w:tc>
        <w:tc>
          <w:tcPr>
            <w:tcW w:w="1460" w:type="dxa"/>
            <w:tcBorders>
              <w:top w:val="nil"/>
              <w:left w:val="nil"/>
              <w:bottom w:val="single" w:sz="4" w:space="0" w:color="auto"/>
              <w:right w:val="single" w:sz="4" w:space="0" w:color="auto"/>
            </w:tcBorders>
            <w:shd w:val="clear" w:color="auto" w:fill="auto"/>
            <w:vAlign w:val="center"/>
            <w:hideMark/>
          </w:tcPr>
          <w:p w14:paraId="5614D50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 (6)</w:t>
            </w:r>
          </w:p>
        </w:tc>
        <w:tc>
          <w:tcPr>
            <w:tcW w:w="1680" w:type="dxa"/>
            <w:tcBorders>
              <w:top w:val="nil"/>
              <w:left w:val="nil"/>
              <w:bottom w:val="single" w:sz="4" w:space="0" w:color="auto"/>
              <w:right w:val="single" w:sz="4" w:space="0" w:color="auto"/>
            </w:tcBorders>
            <w:shd w:val="clear" w:color="auto" w:fill="auto"/>
            <w:vAlign w:val="center"/>
            <w:hideMark/>
          </w:tcPr>
          <w:p w14:paraId="783C545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6 (5)</w:t>
            </w:r>
          </w:p>
        </w:tc>
      </w:tr>
      <w:tr w:rsidR="0030675D" w:rsidRPr="006C7F95" w14:paraId="44075A7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37D1DA8"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Divorced/separated</w:t>
            </w:r>
          </w:p>
        </w:tc>
        <w:tc>
          <w:tcPr>
            <w:tcW w:w="1420" w:type="dxa"/>
            <w:tcBorders>
              <w:top w:val="nil"/>
              <w:left w:val="nil"/>
              <w:bottom w:val="single" w:sz="4" w:space="0" w:color="auto"/>
              <w:right w:val="single" w:sz="4" w:space="0" w:color="auto"/>
            </w:tcBorders>
            <w:shd w:val="clear" w:color="auto" w:fill="auto"/>
            <w:vAlign w:val="center"/>
            <w:hideMark/>
          </w:tcPr>
          <w:p w14:paraId="31E79E7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1 (5)</w:t>
            </w:r>
          </w:p>
        </w:tc>
        <w:tc>
          <w:tcPr>
            <w:tcW w:w="1460" w:type="dxa"/>
            <w:tcBorders>
              <w:top w:val="nil"/>
              <w:left w:val="nil"/>
              <w:bottom w:val="single" w:sz="4" w:space="0" w:color="auto"/>
              <w:right w:val="single" w:sz="4" w:space="0" w:color="auto"/>
            </w:tcBorders>
            <w:shd w:val="clear" w:color="auto" w:fill="auto"/>
            <w:vAlign w:val="center"/>
            <w:hideMark/>
          </w:tcPr>
          <w:p w14:paraId="1DB7B67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5 (5)</w:t>
            </w:r>
          </w:p>
        </w:tc>
        <w:tc>
          <w:tcPr>
            <w:tcW w:w="1680" w:type="dxa"/>
            <w:tcBorders>
              <w:top w:val="nil"/>
              <w:left w:val="nil"/>
              <w:bottom w:val="single" w:sz="4" w:space="0" w:color="auto"/>
              <w:right w:val="single" w:sz="4" w:space="0" w:color="auto"/>
            </w:tcBorders>
            <w:shd w:val="clear" w:color="auto" w:fill="auto"/>
            <w:vAlign w:val="center"/>
            <w:hideMark/>
          </w:tcPr>
          <w:p w14:paraId="2BDFCEA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6 (5)</w:t>
            </w:r>
          </w:p>
        </w:tc>
      </w:tr>
      <w:tr w:rsidR="0030675D" w:rsidRPr="006C7F95" w14:paraId="465A723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692789B5"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Single</w:t>
            </w:r>
          </w:p>
        </w:tc>
        <w:tc>
          <w:tcPr>
            <w:tcW w:w="1420" w:type="dxa"/>
            <w:tcBorders>
              <w:top w:val="nil"/>
              <w:left w:val="nil"/>
              <w:bottom w:val="single" w:sz="4" w:space="0" w:color="auto"/>
              <w:right w:val="single" w:sz="4" w:space="0" w:color="auto"/>
            </w:tcBorders>
            <w:shd w:val="clear" w:color="auto" w:fill="auto"/>
            <w:vAlign w:val="center"/>
            <w:hideMark/>
          </w:tcPr>
          <w:p w14:paraId="2CDAE13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9 (3)</w:t>
            </w:r>
          </w:p>
        </w:tc>
        <w:tc>
          <w:tcPr>
            <w:tcW w:w="1460" w:type="dxa"/>
            <w:tcBorders>
              <w:top w:val="nil"/>
              <w:left w:val="nil"/>
              <w:bottom w:val="single" w:sz="4" w:space="0" w:color="auto"/>
              <w:right w:val="single" w:sz="4" w:space="0" w:color="auto"/>
            </w:tcBorders>
            <w:shd w:val="clear" w:color="auto" w:fill="auto"/>
            <w:vAlign w:val="center"/>
            <w:hideMark/>
          </w:tcPr>
          <w:p w14:paraId="63FEA32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9 (3)</w:t>
            </w:r>
          </w:p>
        </w:tc>
        <w:tc>
          <w:tcPr>
            <w:tcW w:w="1680" w:type="dxa"/>
            <w:tcBorders>
              <w:top w:val="nil"/>
              <w:left w:val="nil"/>
              <w:bottom w:val="single" w:sz="4" w:space="0" w:color="auto"/>
              <w:right w:val="single" w:sz="4" w:space="0" w:color="auto"/>
            </w:tcBorders>
            <w:shd w:val="clear" w:color="auto" w:fill="auto"/>
            <w:vAlign w:val="center"/>
            <w:hideMark/>
          </w:tcPr>
          <w:p w14:paraId="3AC583B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 (3)</w:t>
            </w:r>
          </w:p>
        </w:tc>
      </w:tr>
      <w:tr w:rsidR="0030675D" w:rsidRPr="006C7F95" w14:paraId="56EB989D"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6DDBD45"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53B2C68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c>
          <w:tcPr>
            <w:tcW w:w="1460" w:type="dxa"/>
            <w:tcBorders>
              <w:top w:val="nil"/>
              <w:left w:val="nil"/>
              <w:bottom w:val="single" w:sz="4" w:space="0" w:color="auto"/>
              <w:right w:val="single" w:sz="4" w:space="0" w:color="auto"/>
            </w:tcBorders>
            <w:shd w:val="clear" w:color="auto" w:fill="auto"/>
            <w:vAlign w:val="center"/>
            <w:hideMark/>
          </w:tcPr>
          <w:p w14:paraId="0C75EC7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w:t>
            </w:r>
          </w:p>
        </w:tc>
        <w:tc>
          <w:tcPr>
            <w:tcW w:w="1680" w:type="dxa"/>
            <w:tcBorders>
              <w:top w:val="nil"/>
              <w:left w:val="nil"/>
              <w:bottom w:val="single" w:sz="4" w:space="0" w:color="auto"/>
              <w:right w:val="single" w:sz="4" w:space="0" w:color="auto"/>
            </w:tcBorders>
            <w:shd w:val="clear" w:color="auto" w:fill="auto"/>
            <w:vAlign w:val="center"/>
            <w:hideMark/>
          </w:tcPr>
          <w:p w14:paraId="22FCCA5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r>
      <w:tr w:rsidR="0030675D" w:rsidRPr="006C7F95" w14:paraId="2D12D170"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274AA889"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Living</w:t>
            </w:r>
          </w:p>
        </w:tc>
        <w:tc>
          <w:tcPr>
            <w:tcW w:w="1420" w:type="dxa"/>
            <w:tcBorders>
              <w:top w:val="nil"/>
              <w:left w:val="nil"/>
              <w:bottom w:val="single" w:sz="4" w:space="0" w:color="auto"/>
              <w:right w:val="nil"/>
            </w:tcBorders>
            <w:shd w:val="clear" w:color="auto" w:fill="auto"/>
            <w:vAlign w:val="center"/>
            <w:hideMark/>
          </w:tcPr>
          <w:p w14:paraId="7630600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38E067E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13FEB28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7E8B69B8"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5F96F9B"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In own home</w:t>
            </w:r>
          </w:p>
        </w:tc>
        <w:tc>
          <w:tcPr>
            <w:tcW w:w="1420" w:type="dxa"/>
            <w:tcBorders>
              <w:top w:val="nil"/>
              <w:left w:val="nil"/>
              <w:bottom w:val="single" w:sz="4" w:space="0" w:color="auto"/>
              <w:right w:val="single" w:sz="4" w:space="0" w:color="auto"/>
            </w:tcBorders>
            <w:shd w:val="clear" w:color="auto" w:fill="auto"/>
            <w:vAlign w:val="center"/>
            <w:hideMark/>
          </w:tcPr>
          <w:p w14:paraId="0D3B76D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54 (88)</w:t>
            </w:r>
          </w:p>
        </w:tc>
        <w:tc>
          <w:tcPr>
            <w:tcW w:w="1460" w:type="dxa"/>
            <w:tcBorders>
              <w:top w:val="nil"/>
              <w:left w:val="nil"/>
              <w:bottom w:val="single" w:sz="4" w:space="0" w:color="auto"/>
              <w:right w:val="single" w:sz="4" w:space="0" w:color="auto"/>
            </w:tcBorders>
            <w:shd w:val="clear" w:color="auto" w:fill="auto"/>
            <w:vAlign w:val="center"/>
            <w:hideMark/>
          </w:tcPr>
          <w:p w14:paraId="3D49B37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60 (89)</w:t>
            </w:r>
          </w:p>
        </w:tc>
        <w:tc>
          <w:tcPr>
            <w:tcW w:w="1680" w:type="dxa"/>
            <w:tcBorders>
              <w:top w:val="nil"/>
              <w:left w:val="nil"/>
              <w:bottom w:val="single" w:sz="4" w:space="0" w:color="auto"/>
              <w:right w:val="single" w:sz="4" w:space="0" w:color="auto"/>
            </w:tcBorders>
            <w:shd w:val="clear" w:color="auto" w:fill="auto"/>
            <w:vAlign w:val="center"/>
            <w:hideMark/>
          </w:tcPr>
          <w:p w14:paraId="4F760AD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94 (88)</w:t>
            </w:r>
          </w:p>
        </w:tc>
      </w:tr>
      <w:tr w:rsidR="0030675D" w:rsidRPr="006C7F95" w14:paraId="397C4F12"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563A2D7"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In rented home</w:t>
            </w:r>
          </w:p>
        </w:tc>
        <w:tc>
          <w:tcPr>
            <w:tcW w:w="1420" w:type="dxa"/>
            <w:tcBorders>
              <w:top w:val="nil"/>
              <w:left w:val="nil"/>
              <w:bottom w:val="single" w:sz="4" w:space="0" w:color="auto"/>
              <w:right w:val="single" w:sz="4" w:space="0" w:color="auto"/>
            </w:tcBorders>
            <w:shd w:val="clear" w:color="auto" w:fill="auto"/>
            <w:vAlign w:val="center"/>
            <w:hideMark/>
          </w:tcPr>
          <w:p w14:paraId="1A6AFAA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7 (9)</w:t>
            </w:r>
          </w:p>
        </w:tc>
        <w:tc>
          <w:tcPr>
            <w:tcW w:w="1460" w:type="dxa"/>
            <w:tcBorders>
              <w:top w:val="nil"/>
              <w:left w:val="nil"/>
              <w:bottom w:val="single" w:sz="4" w:space="0" w:color="auto"/>
              <w:right w:val="single" w:sz="4" w:space="0" w:color="auto"/>
            </w:tcBorders>
            <w:shd w:val="clear" w:color="auto" w:fill="auto"/>
            <w:vAlign w:val="center"/>
            <w:hideMark/>
          </w:tcPr>
          <w:p w14:paraId="151DDB3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9 (10)</w:t>
            </w:r>
          </w:p>
        </w:tc>
        <w:tc>
          <w:tcPr>
            <w:tcW w:w="1680" w:type="dxa"/>
            <w:tcBorders>
              <w:top w:val="nil"/>
              <w:left w:val="nil"/>
              <w:bottom w:val="single" w:sz="4" w:space="0" w:color="auto"/>
              <w:right w:val="single" w:sz="4" w:space="0" w:color="auto"/>
            </w:tcBorders>
            <w:shd w:val="clear" w:color="auto" w:fill="auto"/>
            <w:vAlign w:val="center"/>
            <w:hideMark/>
          </w:tcPr>
          <w:p w14:paraId="35708A7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8 (8)</w:t>
            </w:r>
          </w:p>
        </w:tc>
      </w:tr>
      <w:tr w:rsidR="0030675D" w:rsidRPr="006C7F95" w14:paraId="1B2C1BC7"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0F23197"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Temporary accommodation</w:t>
            </w:r>
          </w:p>
        </w:tc>
        <w:tc>
          <w:tcPr>
            <w:tcW w:w="1420" w:type="dxa"/>
            <w:tcBorders>
              <w:top w:val="nil"/>
              <w:left w:val="nil"/>
              <w:bottom w:val="single" w:sz="4" w:space="0" w:color="auto"/>
              <w:right w:val="single" w:sz="4" w:space="0" w:color="auto"/>
            </w:tcBorders>
            <w:shd w:val="clear" w:color="auto" w:fill="auto"/>
            <w:vAlign w:val="center"/>
            <w:hideMark/>
          </w:tcPr>
          <w:p w14:paraId="166555B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c>
          <w:tcPr>
            <w:tcW w:w="1460" w:type="dxa"/>
            <w:tcBorders>
              <w:top w:val="nil"/>
              <w:left w:val="nil"/>
              <w:bottom w:val="single" w:sz="4" w:space="0" w:color="auto"/>
              <w:right w:val="single" w:sz="4" w:space="0" w:color="auto"/>
            </w:tcBorders>
            <w:shd w:val="clear" w:color="auto" w:fill="auto"/>
            <w:vAlign w:val="center"/>
            <w:hideMark/>
          </w:tcPr>
          <w:p w14:paraId="4895D14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c>
          <w:tcPr>
            <w:tcW w:w="1680" w:type="dxa"/>
            <w:tcBorders>
              <w:top w:val="nil"/>
              <w:left w:val="nil"/>
              <w:bottom w:val="single" w:sz="4" w:space="0" w:color="auto"/>
              <w:right w:val="single" w:sz="4" w:space="0" w:color="auto"/>
            </w:tcBorders>
            <w:shd w:val="clear" w:color="auto" w:fill="auto"/>
            <w:vAlign w:val="center"/>
            <w:hideMark/>
          </w:tcPr>
          <w:p w14:paraId="368B5AE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r>
      <w:tr w:rsidR="0030675D" w:rsidRPr="006C7F95" w14:paraId="55184169"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632676E"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Other</w:t>
            </w:r>
          </w:p>
        </w:tc>
        <w:tc>
          <w:tcPr>
            <w:tcW w:w="1420" w:type="dxa"/>
            <w:tcBorders>
              <w:top w:val="nil"/>
              <w:left w:val="nil"/>
              <w:bottom w:val="single" w:sz="4" w:space="0" w:color="auto"/>
              <w:right w:val="single" w:sz="4" w:space="0" w:color="auto"/>
            </w:tcBorders>
            <w:shd w:val="clear" w:color="auto" w:fill="auto"/>
            <w:vAlign w:val="center"/>
            <w:hideMark/>
          </w:tcPr>
          <w:p w14:paraId="56B69B0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 (2)</w:t>
            </w:r>
          </w:p>
        </w:tc>
        <w:tc>
          <w:tcPr>
            <w:tcW w:w="1460" w:type="dxa"/>
            <w:tcBorders>
              <w:top w:val="nil"/>
              <w:left w:val="nil"/>
              <w:bottom w:val="single" w:sz="4" w:space="0" w:color="auto"/>
              <w:right w:val="single" w:sz="4" w:space="0" w:color="auto"/>
            </w:tcBorders>
            <w:shd w:val="clear" w:color="auto" w:fill="auto"/>
            <w:vAlign w:val="center"/>
            <w:hideMark/>
          </w:tcPr>
          <w:p w14:paraId="36668B5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c>
          <w:tcPr>
            <w:tcW w:w="1680" w:type="dxa"/>
            <w:tcBorders>
              <w:top w:val="nil"/>
              <w:left w:val="nil"/>
              <w:bottom w:val="single" w:sz="4" w:space="0" w:color="auto"/>
              <w:right w:val="single" w:sz="4" w:space="0" w:color="auto"/>
            </w:tcBorders>
            <w:shd w:val="clear" w:color="auto" w:fill="auto"/>
            <w:vAlign w:val="center"/>
            <w:hideMark/>
          </w:tcPr>
          <w:p w14:paraId="16FBCDF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 (3)</w:t>
            </w:r>
          </w:p>
        </w:tc>
      </w:tr>
      <w:tr w:rsidR="0030675D" w:rsidRPr="006C7F95" w14:paraId="0D07933F"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1E922F17"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Caring responsibilities for children or adults*</w:t>
            </w:r>
          </w:p>
        </w:tc>
        <w:tc>
          <w:tcPr>
            <w:tcW w:w="1420" w:type="dxa"/>
            <w:tcBorders>
              <w:top w:val="nil"/>
              <w:left w:val="nil"/>
              <w:bottom w:val="single" w:sz="4" w:space="0" w:color="auto"/>
              <w:right w:val="nil"/>
            </w:tcBorders>
            <w:shd w:val="clear" w:color="auto" w:fill="auto"/>
            <w:vAlign w:val="center"/>
            <w:hideMark/>
          </w:tcPr>
          <w:p w14:paraId="692545F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55F91E6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5110CFF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193BBAE5"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6A8A12A"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Yes </w:t>
            </w:r>
          </w:p>
        </w:tc>
        <w:tc>
          <w:tcPr>
            <w:tcW w:w="1420" w:type="dxa"/>
            <w:tcBorders>
              <w:top w:val="nil"/>
              <w:left w:val="nil"/>
              <w:bottom w:val="single" w:sz="4" w:space="0" w:color="auto"/>
              <w:right w:val="single" w:sz="4" w:space="0" w:color="auto"/>
            </w:tcBorders>
            <w:shd w:val="clear" w:color="auto" w:fill="auto"/>
            <w:vAlign w:val="center"/>
            <w:hideMark/>
          </w:tcPr>
          <w:p w14:paraId="3E3BBAD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5 (12)</w:t>
            </w:r>
          </w:p>
        </w:tc>
        <w:tc>
          <w:tcPr>
            <w:tcW w:w="1460" w:type="dxa"/>
            <w:tcBorders>
              <w:top w:val="nil"/>
              <w:left w:val="nil"/>
              <w:bottom w:val="single" w:sz="4" w:space="0" w:color="auto"/>
              <w:right w:val="single" w:sz="4" w:space="0" w:color="auto"/>
            </w:tcBorders>
            <w:shd w:val="clear" w:color="auto" w:fill="auto"/>
            <w:vAlign w:val="center"/>
            <w:hideMark/>
          </w:tcPr>
          <w:p w14:paraId="147B002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1 (14)</w:t>
            </w:r>
          </w:p>
        </w:tc>
        <w:tc>
          <w:tcPr>
            <w:tcW w:w="1680" w:type="dxa"/>
            <w:tcBorders>
              <w:top w:val="nil"/>
              <w:left w:val="nil"/>
              <w:bottom w:val="single" w:sz="4" w:space="0" w:color="auto"/>
              <w:right w:val="single" w:sz="4" w:space="0" w:color="auto"/>
            </w:tcBorders>
            <w:shd w:val="clear" w:color="auto" w:fill="auto"/>
            <w:vAlign w:val="center"/>
            <w:hideMark/>
          </w:tcPr>
          <w:p w14:paraId="4DC1A74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4 (10)</w:t>
            </w:r>
          </w:p>
        </w:tc>
      </w:tr>
      <w:tr w:rsidR="0030675D" w:rsidRPr="006C7F95" w14:paraId="76D1B45A"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37DA415"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No</w:t>
            </w:r>
          </w:p>
        </w:tc>
        <w:tc>
          <w:tcPr>
            <w:tcW w:w="1420" w:type="dxa"/>
            <w:tcBorders>
              <w:top w:val="nil"/>
              <w:left w:val="nil"/>
              <w:bottom w:val="single" w:sz="4" w:space="0" w:color="auto"/>
              <w:right w:val="single" w:sz="4" w:space="0" w:color="auto"/>
            </w:tcBorders>
            <w:shd w:val="clear" w:color="auto" w:fill="auto"/>
            <w:vAlign w:val="center"/>
            <w:hideMark/>
          </w:tcPr>
          <w:p w14:paraId="260C78A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48 (88)</w:t>
            </w:r>
          </w:p>
        </w:tc>
        <w:tc>
          <w:tcPr>
            <w:tcW w:w="1460" w:type="dxa"/>
            <w:tcBorders>
              <w:top w:val="nil"/>
              <w:left w:val="nil"/>
              <w:bottom w:val="single" w:sz="4" w:space="0" w:color="auto"/>
              <w:right w:val="single" w:sz="4" w:space="0" w:color="auto"/>
            </w:tcBorders>
            <w:shd w:val="clear" w:color="auto" w:fill="auto"/>
            <w:vAlign w:val="center"/>
            <w:hideMark/>
          </w:tcPr>
          <w:p w14:paraId="477D229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51 (86)</w:t>
            </w:r>
          </w:p>
        </w:tc>
        <w:tc>
          <w:tcPr>
            <w:tcW w:w="1680" w:type="dxa"/>
            <w:tcBorders>
              <w:top w:val="nil"/>
              <w:left w:val="nil"/>
              <w:bottom w:val="single" w:sz="4" w:space="0" w:color="auto"/>
              <w:right w:val="single" w:sz="4" w:space="0" w:color="auto"/>
            </w:tcBorders>
            <w:shd w:val="clear" w:color="auto" w:fill="auto"/>
            <w:vAlign w:val="center"/>
            <w:hideMark/>
          </w:tcPr>
          <w:p w14:paraId="26A3D93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97 (90)</w:t>
            </w:r>
          </w:p>
        </w:tc>
      </w:tr>
      <w:tr w:rsidR="0030675D" w:rsidRPr="006C7F95" w14:paraId="367BB779"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6600CD90"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47DB0AA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c>
          <w:tcPr>
            <w:tcW w:w="1460" w:type="dxa"/>
            <w:tcBorders>
              <w:top w:val="nil"/>
              <w:left w:val="nil"/>
              <w:bottom w:val="single" w:sz="4" w:space="0" w:color="auto"/>
              <w:right w:val="single" w:sz="4" w:space="0" w:color="auto"/>
            </w:tcBorders>
            <w:shd w:val="clear" w:color="auto" w:fill="auto"/>
            <w:vAlign w:val="center"/>
            <w:hideMark/>
          </w:tcPr>
          <w:p w14:paraId="3935178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c>
          <w:tcPr>
            <w:tcW w:w="1680" w:type="dxa"/>
            <w:tcBorders>
              <w:top w:val="nil"/>
              <w:left w:val="nil"/>
              <w:bottom w:val="single" w:sz="4" w:space="0" w:color="auto"/>
              <w:right w:val="single" w:sz="4" w:space="0" w:color="auto"/>
            </w:tcBorders>
            <w:shd w:val="clear" w:color="auto" w:fill="auto"/>
            <w:vAlign w:val="center"/>
            <w:hideMark/>
          </w:tcPr>
          <w:p w14:paraId="44D4E5A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r>
      <w:tr w:rsidR="0030675D" w:rsidRPr="006C7F95" w14:paraId="034F8820"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433A7B71"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Access to the internet at home*</w:t>
            </w:r>
          </w:p>
        </w:tc>
        <w:tc>
          <w:tcPr>
            <w:tcW w:w="1420" w:type="dxa"/>
            <w:tcBorders>
              <w:top w:val="nil"/>
              <w:left w:val="nil"/>
              <w:bottom w:val="single" w:sz="4" w:space="0" w:color="auto"/>
              <w:right w:val="nil"/>
            </w:tcBorders>
            <w:shd w:val="clear" w:color="auto" w:fill="auto"/>
            <w:vAlign w:val="center"/>
            <w:hideMark/>
          </w:tcPr>
          <w:p w14:paraId="359E79C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1BB2144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19C05A2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45A3F832"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D25F411"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c>
          <w:tcPr>
            <w:tcW w:w="1420" w:type="dxa"/>
            <w:tcBorders>
              <w:top w:val="nil"/>
              <w:left w:val="nil"/>
              <w:bottom w:val="single" w:sz="4" w:space="0" w:color="auto"/>
              <w:right w:val="single" w:sz="4" w:space="0" w:color="auto"/>
            </w:tcBorders>
            <w:shd w:val="clear" w:color="auto" w:fill="auto"/>
            <w:vAlign w:val="center"/>
            <w:hideMark/>
          </w:tcPr>
          <w:p w14:paraId="5410EBB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30 (85)</w:t>
            </w:r>
          </w:p>
        </w:tc>
        <w:tc>
          <w:tcPr>
            <w:tcW w:w="1460" w:type="dxa"/>
            <w:tcBorders>
              <w:top w:val="nil"/>
              <w:left w:val="nil"/>
              <w:bottom w:val="single" w:sz="4" w:space="0" w:color="auto"/>
              <w:right w:val="single" w:sz="4" w:space="0" w:color="auto"/>
            </w:tcBorders>
            <w:shd w:val="clear" w:color="auto" w:fill="auto"/>
            <w:vAlign w:val="center"/>
            <w:hideMark/>
          </w:tcPr>
          <w:p w14:paraId="2830D86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54 (87)</w:t>
            </w:r>
          </w:p>
        </w:tc>
        <w:tc>
          <w:tcPr>
            <w:tcW w:w="1680" w:type="dxa"/>
            <w:tcBorders>
              <w:top w:val="nil"/>
              <w:left w:val="nil"/>
              <w:bottom w:val="single" w:sz="4" w:space="0" w:color="auto"/>
              <w:right w:val="single" w:sz="4" w:space="0" w:color="auto"/>
            </w:tcBorders>
            <w:shd w:val="clear" w:color="auto" w:fill="auto"/>
            <w:vAlign w:val="center"/>
            <w:hideMark/>
          </w:tcPr>
          <w:p w14:paraId="74E9BA7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76 (83)</w:t>
            </w:r>
          </w:p>
        </w:tc>
      </w:tr>
      <w:tr w:rsidR="0030675D" w:rsidRPr="006C7F95" w14:paraId="3C6C0161"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E756537"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No</w:t>
            </w:r>
          </w:p>
        </w:tc>
        <w:tc>
          <w:tcPr>
            <w:tcW w:w="1420" w:type="dxa"/>
            <w:tcBorders>
              <w:top w:val="nil"/>
              <w:left w:val="nil"/>
              <w:bottom w:val="single" w:sz="4" w:space="0" w:color="auto"/>
              <w:right w:val="single" w:sz="4" w:space="0" w:color="auto"/>
            </w:tcBorders>
            <w:shd w:val="clear" w:color="auto" w:fill="auto"/>
            <w:vAlign w:val="center"/>
            <w:hideMark/>
          </w:tcPr>
          <w:p w14:paraId="38B8BAA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96 (15)</w:t>
            </w:r>
          </w:p>
        </w:tc>
        <w:tc>
          <w:tcPr>
            <w:tcW w:w="1460" w:type="dxa"/>
            <w:tcBorders>
              <w:top w:val="nil"/>
              <w:left w:val="nil"/>
              <w:bottom w:val="single" w:sz="4" w:space="0" w:color="auto"/>
              <w:right w:val="single" w:sz="4" w:space="0" w:color="auto"/>
            </w:tcBorders>
            <w:shd w:val="clear" w:color="auto" w:fill="auto"/>
            <w:vAlign w:val="center"/>
            <w:hideMark/>
          </w:tcPr>
          <w:p w14:paraId="21DDAA6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9 (13)</w:t>
            </w:r>
          </w:p>
        </w:tc>
        <w:tc>
          <w:tcPr>
            <w:tcW w:w="1680" w:type="dxa"/>
            <w:tcBorders>
              <w:top w:val="nil"/>
              <w:left w:val="nil"/>
              <w:bottom w:val="single" w:sz="4" w:space="0" w:color="auto"/>
              <w:right w:val="single" w:sz="4" w:space="0" w:color="auto"/>
            </w:tcBorders>
            <w:shd w:val="clear" w:color="auto" w:fill="auto"/>
            <w:vAlign w:val="center"/>
            <w:hideMark/>
          </w:tcPr>
          <w:p w14:paraId="4FDF166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7 (17)</w:t>
            </w:r>
          </w:p>
        </w:tc>
      </w:tr>
      <w:tr w:rsidR="0030675D" w:rsidRPr="006C7F95" w14:paraId="461E98B4"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67DBF68"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7124B21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c>
          <w:tcPr>
            <w:tcW w:w="1460" w:type="dxa"/>
            <w:tcBorders>
              <w:top w:val="nil"/>
              <w:left w:val="nil"/>
              <w:bottom w:val="single" w:sz="4" w:space="0" w:color="auto"/>
              <w:right w:val="single" w:sz="4" w:space="0" w:color="auto"/>
            </w:tcBorders>
            <w:shd w:val="clear" w:color="auto" w:fill="auto"/>
            <w:vAlign w:val="center"/>
            <w:hideMark/>
          </w:tcPr>
          <w:p w14:paraId="27D1679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w:t>
            </w:r>
          </w:p>
        </w:tc>
        <w:tc>
          <w:tcPr>
            <w:tcW w:w="1680" w:type="dxa"/>
            <w:tcBorders>
              <w:top w:val="nil"/>
              <w:left w:val="nil"/>
              <w:bottom w:val="single" w:sz="4" w:space="0" w:color="auto"/>
              <w:right w:val="single" w:sz="4" w:space="0" w:color="auto"/>
            </w:tcBorders>
            <w:shd w:val="clear" w:color="auto" w:fill="auto"/>
            <w:vAlign w:val="center"/>
            <w:hideMark/>
          </w:tcPr>
          <w:p w14:paraId="277ECA2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r>
      <w:tr w:rsidR="0030675D" w:rsidRPr="006C7F95" w14:paraId="54B5AE08"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1ED51D5D"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Index of Multiple Deprivation decile*</w:t>
            </w:r>
          </w:p>
        </w:tc>
        <w:tc>
          <w:tcPr>
            <w:tcW w:w="1420" w:type="dxa"/>
            <w:tcBorders>
              <w:top w:val="nil"/>
              <w:left w:val="nil"/>
              <w:bottom w:val="single" w:sz="4" w:space="0" w:color="auto"/>
              <w:right w:val="nil"/>
            </w:tcBorders>
            <w:shd w:val="clear" w:color="auto" w:fill="auto"/>
            <w:vAlign w:val="center"/>
            <w:hideMark/>
          </w:tcPr>
          <w:p w14:paraId="70D448C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1AFA06B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04E15CE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2677C390"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58E257E0"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1</w:t>
            </w:r>
          </w:p>
        </w:tc>
        <w:tc>
          <w:tcPr>
            <w:tcW w:w="1420" w:type="dxa"/>
            <w:tcBorders>
              <w:top w:val="nil"/>
              <w:left w:val="nil"/>
              <w:bottom w:val="single" w:sz="4" w:space="0" w:color="auto"/>
              <w:right w:val="single" w:sz="4" w:space="0" w:color="auto"/>
            </w:tcBorders>
            <w:shd w:val="clear" w:color="auto" w:fill="auto"/>
            <w:vAlign w:val="center"/>
            <w:hideMark/>
          </w:tcPr>
          <w:p w14:paraId="7E52069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5 (4)</w:t>
            </w:r>
          </w:p>
        </w:tc>
        <w:tc>
          <w:tcPr>
            <w:tcW w:w="1460" w:type="dxa"/>
            <w:tcBorders>
              <w:top w:val="nil"/>
              <w:left w:val="nil"/>
              <w:bottom w:val="single" w:sz="4" w:space="0" w:color="auto"/>
              <w:right w:val="single" w:sz="4" w:space="0" w:color="auto"/>
            </w:tcBorders>
            <w:shd w:val="clear" w:color="auto" w:fill="auto"/>
            <w:vAlign w:val="center"/>
            <w:hideMark/>
          </w:tcPr>
          <w:p w14:paraId="2BD39D0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 (5)</w:t>
            </w:r>
          </w:p>
        </w:tc>
        <w:tc>
          <w:tcPr>
            <w:tcW w:w="1680" w:type="dxa"/>
            <w:tcBorders>
              <w:top w:val="nil"/>
              <w:left w:val="nil"/>
              <w:bottom w:val="single" w:sz="4" w:space="0" w:color="auto"/>
              <w:right w:val="single" w:sz="4" w:space="0" w:color="auto"/>
            </w:tcBorders>
            <w:shd w:val="clear" w:color="auto" w:fill="auto"/>
            <w:vAlign w:val="center"/>
            <w:hideMark/>
          </w:tcPr>
          <w:p w14:paraId="703B1A9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 (4)</w:t>
            </w:r>
          </w:p>
        </w:tc>
      </w:tr>
      <w:tr w:rsidR="0030675D" w:rsidRPr="006C7F95" w14:paraId="692500E5"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5B96217C"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2</w:t>
            </w:r>
          </w:p>
        </w:tc>
        <w:tc>
          <w:tcPr>
            <w:tcW w:w="1420" w:type="dxa"/>
            <w:tcBorders>
              <w:top w:val="nil"/>
              <w:left w:val="nil"/>
              <w:bottom w:val="single" w:sz="4" w:space="0" w:color="auto"/>
              <w:right w:val="single" w:sz="4" w:space="0" w:color="auto"/>
            </w:tcBorders>
            <w:shd w:val="clear" w:color="auto" w:fill="auto"/>
            <w:vAlign w:val="center"/>
            <w:hideMark/>
          </w:tcPr>
          <w:p w14:paraId="298F786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8 (5)</w:t>
            </w:r>
          </w:p>
        </w:tc>
        <w:tc>
          <w:tcPr>
            <w:tcW w:w="1460" w:type="dxa"/>
            <w:tcBorders>
              <w:top w:val="nil"/>
              <w:left w:val="nil"/>
              <w:bottom w:val="single" w:sz="4" w:space="0" w:color="auto"/>
              <w:right w:val="single" w:sz="4" w:space="0" w:color="auto"/>
            </w:tcBorders>
            <w:shd w:val="clear" w:color="auto" w:fill="auto"/>
            <w:vAlign w:val="center"/>
            <w:hideMark/>
          </w:tcPr>
          <w:p w14:paraId="000ABF8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5 (5)</w:t>
            </w:r>
          </w:p>
        </w:tc>
        <w:tc>
          <w:tcPr>
            <w:tcW w:w="1680" w:type="dxa"/>
            <w:tcBorders>
              <w:top w:val="nil"/>
              <w:left w:val="nil"/>
              <w:bottom w:val="single" w:sz="4" w:space="0" w:color="auto"/>
              <w:right w:val="single" w:sz="4" w:space="0" w:color="auto"/>
            </w:tcBorders>
            <w:shd w:val="clear" w:color="auto" w:fill="auto"/>
            <w:vAlign w:val="center"/>
            <w:hideMark/>
          </w:tcPr>
          <w:p w14:paraId="3762ECD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 (4)</w:t>
            </w:r>
          </w:p>
        </w:tc>
      </w:tr>
      <w:tr w:rsidR="0030675D" w:rsidRPr="006C7F95" w14:paraId="2E232B95"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BA04448"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3</w:t>
            </w:r>
          </w:p>
        </w:tc>
        <w:tc>
          <w:tcPr>
            <w:tcW w:w="1420" w:type="dxa"/>
            <w:tcBorders>
              <w:top w:val="nil"/>
              <w:left w:val="nil"/>
              <w:bottom w:val="single" w:sz="4" w:space="0" w:color="auto"/>
              <w:right w:val="single" w:sz="4" w:space="0" w:color="auto"/>
            </w:tcBorders>
            <w:shd w:val="clear" w:color="auto" w:fill="auto"/>
            <w:vAlign w:val="center"/>
            <w:hideMark/>
          </w:tcPr>
          <w:p w14:paraId="5E6857F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1 (8)</w:t>
            </w:r>
          </w:p>
        </w:tc>
        <w:tc>
          <w:tcPr>
            <w:tcW w:w="1460" w:type="dxa"/>
            <w:tcBorders>
              <w:top w:val="nil"/>
              <w:left w:val="nil"/>
              <w:bottom w:val="single" w:sz="4" w:space="0" w:color="auto"/>
              <w:right w:val="single" w:sz="4" w:space="0" w:color="auto"/>
            </w:tcBorders>
            <w:shd w:val="clear" w:color="auto" w:fill="auto"/>
            <w:vAlign w:val="center"/>
            <w:hideMark/>
          </w:tcPr>
          <w:p w14:paraId="6404A34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1 (7)</w:t>
            </w:r>
          </w:p>
        </w:tc>
        <w:tc>
          <w:tcPr>
            <w:tcW w:w="1680" w:type="dxa"/>
            <w:tcBorders>
              <w:top w:val="nil"/>
              <w:left w:val="nil"/>
              <w:bottom w:val="single" w:sz="4" w:space="0" w:color="auto"/>
              <w:right w:val="single" w:sz="4" w:space="0" w:color="auto"/>
            </w:tcBorders>
            <w:shd w:val="clear" w:color="auto" w:fill="auto"/>
            <w:vAlign w:val="center"/>
            <w:hideMark/>
          </w:tcPr>
          <w:p w14:paraId="20F9E71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0 (9)</w:t>
            </w:r>
          </w:p>
        </w:tc>
      </w:tr>
      <w:tr w:rsidR="0030675D" w:rsidRPr="006C7F95" w14:paraId="509323AA"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64BBEE2"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4</w:t>
            </w:r>
          </w:p>
        </w:tc>
        <w:tc>
          <w:tcPr>
            <w:tcW w:w="1420" w:type="dxa"/>
            <w:tcBorders>
              <w:top w:val="nil"/>
              <w:left w:val="nil"/>
              <w:bottom w:val="single" w:sz="4" w:space="0" w:color="auto"/>
              <w:right w:val="single" w:sz="4" w:space="0" w:color="auto"/>
            </w:tcBorders>
            <w:shd w:val="clear" w:color="auto" w:fill="auto"/>
            <w:vAlign w:val="center"/>
            <w:hideMark/>
          </w:tcPr>
          <w:p w14:paraId="72E6B01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8 (14)</w:t>
            </w:r>
          </w:p>
        </w:tc>
        <w:tc>
          <w:tcPr>
            <w:tcW w:w="1460" w:type="dxa"/>
            <w:tcBorders>
              <w:top w:val="nil"/>
              <w:left w:val="nil"/>
              <w:bottom w:val="single" w:sz="4" w:space="0" w:color="auto"/>
              <w:right w:val="single" w:sz="4" w:space="0" w:color="auto"/>
            </w:tcBorders>
            <w:shd w:val="clear" w:color="auto" w:fill="auto"/>
            <w:vAlign w:val="center"/>
            <w:hideMark/>
          </w:tcPr>
          <w:p w14:paraId="16FDD02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9 (14)</w:t>
            </w:r>
          </w:p>
        </w:tc>
        <w:tc>
          <w:tcPr>
            <w:tcW w:w="1680" w:type="dxa"/>
            <w:tcBorders>
              <w:top w:val="nil"/>
              <w:left w:val="nil"/>
              <w:bottom w:val="single" w:sz="4" w:space="0" w:color="auto"/>
              <w:right w:val="single" w:sz="4" w:space="0" w:color="auto"/>
            </w:tcBorders>
            <w:shd w:val="clear" w:color="auto" w:fill="auto"/>
            <w:vAlign w:val="center"/>
            <w:hideMark/>
          </w:tcPr>
          <w:p w14:paraId="2227166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9 (15)</w:t>
            </w:r>
          </w:p>
        </w:tc>
      </w:tr>
      <w:tr w:rsidR="0030675D" w:rsidRPr="006C7F95" w14:paraId="7927408B"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7CC1E14"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5</w:t>
            </w:r>
          </w:p>
        </w:tc>
        <w:tc>
          <w:tcPr>
            <w:tcW w:w="1420" w:type="dxa"/>
            <w:tcBorders>
              <w:top w:val="nil"/>
              <w:left w:val="nil"/>
              <w:bottom w:val="single" w:sz="4" w:space="0" w:color="auto"/>
              <w:right w:val="single" w:sz="4" w:space="0" w:color="auto"/>
            </w:tcBorders>
            <w:shd w:val="clear" w:color="auto" w:fill="auto"/>
            <w:vAlign w:val="center"/>
            <w:hideMark/>
          </w:tcPr>
          <w:p w14:paraId="2CAABFA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9 (15)</w:t>
            </w:r>
          </w:p>
        </w:tc>
        <w:tc>
          <w:tcPr>
            <w:tcW w:w="1460" w:type="dxa"/>
            <w:tcBorders>
              <w:top w:val="nil"/>
              <w:left w:val="nil"/>
              <w:bottom w:val="single" w:sz="4" w:space="0" w:color="auto"/>
              <w:right w:val="single" w:sz="4" w:space="0" w:color="auto"/>
            </w:tcBorders>
            <w:shd w:val="clear" w:color="auto" w:fill="auto"/>
            <w:vAlign w:val="center"/>
            <w:hideMark/>
          </w:tcPr>
          <w:p w14:paraId="2D865F9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6 (13)</w:t>
            </w:r>
          </w:p>
        </w:tc>
        <w:tc>
          <w:tcPr>
            <w:tcW w:w="1680" w:type="dxa"/>
            <w:tcBorders>
              <w:top w:val="nil"/>
              <w:left w:val="nil"/>
              <w:bottom w:val="single" w:sz="4" w:space="0" w:color="auto"/>
              <w:right w:val="single" w:sz="4" w:space="0" w:color="auto"/>
            </w:tcBorders>
            <w:shd w:val="clear" w:color="auto" w:fill="auto"/>
            <w:vAlign w:val="center"/>
            <w:hideMark/>
          </w:tcPr>
          <w:p w14:paraId="170D6D4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3 (16)</w:t>
            </w:r>
          </w:p>
        </w:tc>
      </w:tr>
      <w:tr w:rsidR="0030675D" w:rsidRPr="006C7F95" w14:paraId="6B780F6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1E41452"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6</w:t>
            </w:r>
          </w:p>
        </w:tc>
        <w:tc>
          <w:tcPr>
            <w:tcW w:w="1420" w:type="dxa"/>
            <w:tcBorders>
              <w:top w:val="nil"/>
              <w:left w:val="nil"/>
              <w:bottom w:val="single" w:sz="4" w:space="0" w:color="auto"/>
              <w:right w:val="single" w:sz="4" w:space="0" w:color="auto"/>
            </w:tcBorders>
            <w:shd w:val="clear" w:color="auto" w:fill="auto"/>
            <w:vAlign w:val="center"/>
            <w:hideMark/>
          </w:tcPr>
          <w:p w14:paraId="55EC897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5 (12)</w:t>
            </w:r>
          </w:p>
        </w:tc>
        <w:tc>
          <w:tcPr>
            <w:tcW w:w="1460" w:type="dxa"/>
            <w:tcBorders>
              <w:top w:val="nil"/>
              <w:left w:val="nil"/>
              <w:bottom w:val="single" w:sz="4" w:space="0" w:color="auto"/>
              <w:right w:val="single" w:sz="4" w:space="0" w:color="auto"/>
            </w:tcBorders>
            <w:shd w:val="clear" w:color="auto" w:fill="auto"/>
            <w:vAlign w:val="center"/>
            <w:hideMark/>
          </w:tcPr>
          <w:p w14:paraId="6E63A2C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4 (12)</w:t>
            </w:r>
          </w:p>
        </w:tc>
        <w:tc>
          <w:tcPr>
            <w:tcW w:w="1680" w:type="dxa"/>
            <w:tcBorders>
              <w:top w:val="nil"/>
              <w:left w:val="nil"/>
              <w:bottom w:val="single" w:sz="4" w:space="0" w:color="auto"/>
              <w:right w:val="single" w:sz="4" w:space="0" w:color="auto"/>
            </w:tcBorders>
            <w:shd w:val="clear" w:color="auto" w:fill="auto"/>
            <w:vAlign w:val="center"/>
            <w:hideMark/>
          </w:tcPr>
          <w:p w14:paraId="7F689DB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1 (13)</w:t>
            </w:r>
          </w:p>
        </w:tc>
      </w:tr>
      <w:tr w:rsidR="0030675D" w:rsidRPr="006C7F95" w14:paraId="4D36497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7F502F1"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7</w:t>
            </w:r>
          </w:p>
        </w:tc>
        <w:tc>
          <w:tcPr>
            <w:tcW w:w="1420" w:type="dxa"/>
            <w:tcBorders>
              <w:top w:val="nil"/>
              <w:left w:val="nil"/>
              <w:bottom w:val="single" w:sz="4" w:space="0" w:color="auto"/>
              <w:right w:val="single" w:sz="4" w:space="0" w:color="auto"/>
            </w:tcBorders>
            <w:shd w:val="clear" w:color="auto" w:fill="auto"/>
            <w:vAlign w:val="center"/>
            <w:hideMark/>
          </w:tcPr>
          <w:p w14:paraId="0D7ECDD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4 (10)</w:t>
            </w:r>
          </w:p>
        </w:tc>
        <w:tc>
          <w:tcPr>
            <w:tcW w:w="1460" w:type="dxa"/>
            <w:tcBorders>
              <w:top w:val="nil"/>
              <w:left w:val="nil"/>
              <w:bottom w:val="single" w:sz="4" w:space="0" w:color="auto"/>
              <w:right w:val="single" w:sz="4" w:space="0" w:color="auto"/>
            </w:tcBorders>
            <w:shd w:val="clear" w:color="auto" w:fill="auto"/>
            <w:vAlign w:val="center"/>
            <w:hideMark/>
          </w:tcPr>
          <w:p w14:paraId="54AC69E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4 (12)</w:t>
            </w:r>
          </w:p>
        </w:tc>
        <w:tc>
          <w:tcPr>
            <w:tcW w:w="1680" w:type="dxa"/>
            <w:tcBorders>
              <w:top w:val="nil"/>
              <w:left w:val="nil"/>
              <w:bottom w:val="single" w:sz="4" w:space="0" w:color="auto"/>
              <w:right w:val="single" w:sz="4" w:space="0" w:color="auto"/>
            </w:tcBorders>
            <w:shd w:val="clear" w:color="auto" w:fill="auto"/>
            <w:vAlign w:val="center"/>
            <w:hideMark/>
          </w:tcPr>
          <w:p w14:paraId="7568B6B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0 (9)</w:t>
            </w:r>
          </w:p>
        </w:tc>
      </w:tr>
      <w:tr w:rsidR="0030675D" w:rsidRPr="006C7F95" w14:paraId="13BE53C9"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6AE5DD6"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lastRenderedPageBreak/>
              <w:t>8</w:t>
            </w:r>
          </w:p>
        </w:tc>
        <w:tc>
          <w:tcPr>
            <w:tcW w:w="1420" w:type="dxa"/>
            <w:tcBorders>
              <w:top w:val="nil"/>
              <w:left w:val="nil"/>
              <w:bottom w:val="single" w:sz="4" w:space="0" w:color="auto"/>
              <w:right w:val="single" w:sz="4" w:space="0" w:color="auto"/>
            </w:tcBorders>
            <w:shd w:val="clear" w:color="auto" w:fill="auto"/>
            <w:vAlign w:val="center"/>
            <w:hideMark/>
          </w:tcPr>
          <w:p w14:paraId="5A52A64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2 (12)</w:t>
            </w:r>
          </w:p>
        </w:tc>
        <w:tc>
          <w:tcPr>
            <w:tcW w:w="1460" w:type="dxa"/>
            <w:tcBorders>
              <w:top w:val="nil"/>
              <w:left w:val="nil"/>
              <w:bottom w:val="single" w:sz="4" w:space="0" w:color="auto"/>
              <w:right w:val="single" w:sz="4" w:space="0" w:color="auto"/>
            </w:tcBorders>
            <w:shd w:val="clear" w:color="auto" w:fill="auto"/>
            <w:vAlign w:val="center"/>
            <w:hideMark/>
          </w:tcPr>
          <w:p w14:paraId="2FC1828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1 (14)</w:t>
            </w:r>
          </w:p>
        </w:tc>
        <w:tc>
          <w:tcPr>
            <w:tcW w:w="1680" w:type="dxa"/>
            <w:tcBorders>
              <w:top w:val="nil"/>
              <w:left w:val="nil"/>
              <w:bottom w:val="single" w:sz="4" w:space="0" w:color="auto"/>
              <w:right w:val="single" w:sz="4" w:space="0" w:color="auto"/>
            </w:tcBorders>
            <w:shd w:val="clear" w:color="auto" w:fill="auto"/>
            <w:vAlign w:val="center"/>
            <w:hideMark/>
          </w:tcPr>
          <w:p w14:paraId="2DB855B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1 (9)</w:t>
            </w:r>
          </w:p>
        </w:tc>
      </w:tr>
      <w:tr w:rsidR="0030675D" w:rsidRPr="006C7F95" w14:paraId="29E99AB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7A0FFDE"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9</w:t>
            </w:r>
          </w:p>
        </w:tc>
        <w:tc>
          <w:tcPr>
            <w:tcW w:w="1420" w:type="dxa"/>
            <w:tcBorders>
              <w:top w:val="nil"/>
              <w:left w:val="nil"/>
              <w:bottom w:val="single" w:sz="4" w:space="0" w:color="auto"/>
              <w:right w:val="single" w:sz="4" w:space="0" w:color="auto"/>
            </w:tcBorders>
            <w:shd w:val="clear" w:color="auto" w:fill="auto"/>
            <w:vAlign w:val="center"/>
            <w:hideMark/>
          </w:tcPr>
          <w:p w14:paraId="4684A3D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0 (11)</w:t>
            </w:r>
          </w:p>
        </w:tc>
        <w:tc>
          <w:tcPr>
            <w:tcW w:w="1460" w:type="dxa"/>
            <w:tcBorders>
              <w:top w:val="nil"/>
              <w:left w:val="nil"/>
              <w:bottom w:val="single" w:sz="4" w:space="0" w:color="auto"/>
              <w:right w:val="single" w:sz="4" w:space="0" w:color="auto"/>
            </w:tcBorders>
            <w:shd w:val="clear" w:color="auto" w:fill="auto"/>
            <w:vAlign w:val="center"/>
            <w:hideMark/>
          </w:tcPr>
          <w:p w14:paraId="698D5D4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9 (10)</w:t>
            </w:r>
          </w:p>
        </w:tc>
        <w:tc>
          <w:tcPr>
            <w:tcW w:w="1680" w:type="dxa"/>
            <w:tcBorders>
              <w:top w:val="nil"/>
              <w:left w:val="nil"/>
              <w:bottom w:val="single" w:sz="4" w:space="0" w:color="auto"/>
              <w:right w:val="single" w:sz="4" w:space="0" w:color="auto"/>
            </w:tcBorders>
            <w:shd w:val="clear" w:color="auto" w:fill="auto"/>
            <w:vAlign w:val="center"/>
            <w:hideMark/>
          </w:tcPr>
          <w:p w14:paraId="6F40F45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1 (13)</w:t>
            </w:r>
          </w:p>
        </w:tc>
      </w:tr>
      <w:tr w:rsidR="0030675D" w:rsidRPr="006C7F95" w14:paraId="05FDEC66"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1E26AA1"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10</w:t>
            </w:r>
          </w:p>
        </w:tc>
        <w:tc>
          <w:tcPr>
            <w:tcW w:w="1420" w:type="dxa"/>
            <w:tcBorders>
              <w:top w:val="nil"/>
              <w:left w:val="nil"/>
              <w:bottom w:val="single" w:sz="4" w:space="0" w:color="auto"/>
              <w:right w:val="single" w:sz="4" w:space="0" w:color="auto"/>
            </w:tcBorders>
            <w:shd w:val="clear" w:color="auto" w:fill="auto"/>
            <w:vAlign w:val="center"/>
            <w:hideMark/>
          </w:tcPr>
          <w:p w14:paraId="662162C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3 (9)</w:t>
            </w:r>
          </w:p>
        </w:tc>
        <w:tc>
          <w:tcPr>
            <w:tcW w:w="1460" w:type="dxa"/>
            <w:tcBorders>
              <w:top w:val="nil"/>
              <w:left w:val="nil"/>
              <w:bottom w:val="single" w:sz="4" w:space="0" w:color="auto"/>
              <w:right w:val="single" w:sz="4" w:space="0" w:color="auto"/>
            </w:tcBorders>
            <w:shd w:val="clear" w:color="auto" w:fill="auto"/>
            <w:vAlign w:val="center"/>
            <w:hideMark/>
          </w:tcPr>
          <w:p w14:paraId="29D7404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4 (8)</w:t>
            </w:r>
          </w:p>
        </w:tc>
        <w:tc>
          <w:tcPr>
            <w:tcW w:w="1680" w:type="dxa"/>
            <w:tcBorders>
              <w:top w:val="nil"/>
              <w:left w:val="nil"/>
              <w:bottom w:val="single" w:sz="4" w:space="0" w:color="auto"/>
              <w:right w:val="single" w:sz="4" w:space="0" w:color="auto"/>
            </w:tcBorders>
            <w:shd w:val="clear" w:color="auto" w:fill="auto"/>
            <w:vAlign w:val="center"/>
            <w:hideMark/>
          </w:tcPr>
          <w:p w14:paraId="41CA391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9 (9)</w:t>
            </w:r>
          </w:p>
        </w:tc>
      </w:tr>
      <w:tr w:rsidR="0030675D" w:rsidRPr="006C7F95" w14:paraId="75592B9C"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962B6E1"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5B0ECDE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 (2)</w:t>
            </w:r>
          </w:p>
        </w:tc>
        <w:tc>
          <w:tcPr>
            <w:tcW w:w="1460" w:type="dxa"/>
            <w:tcBorders>
              <w:top w:val="nil"/>
              <w:left w:val="nil"/>
              <w:bottom w:val="single" w:sz="4" w:space="0" w:color="auto"/>
              <w:right w:val="single" w:sz="4" w:space="0" w:color="auto"/>
            </w:tcBorders>
            <w:shd w:val="clear" w:color="auto" w:fill="auto"/>
            <w:vAlign w:val="center"/>
            <w:hideMark/>
          </w:tcPr>
          <w:p w14:paraId="61FEBE0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 (2)</w:t>
            </w:r>
          </w:p>
        </w:tc>
        <w:tc>
          <w:tcPr>
            <w:tcW w:w="1680" w:type="dxa"/>
            <w:tcBorders>
              <w:top w:val="nil"/>
              <w:left w:val="nil"/>
              <w:bottom w:val="single" w:sz="4" w:space="0" w:color="auto"/>
              <w:right w:val="single" w:sz="4" w:space="0" w:color="auto"/>
            </w:tcBorders>
            <w:shd w:val="clear" w:color="auto" w:fill="auto"/>
            <w:vAlign w:val="center"/>
            <w:hideMark/>
          </w:tcPr>
          <w:p w14:paraId="04CE31C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 (2)</w:t>
            </w:r>
          </w:p>
        </w:tc>
      </w:tr>
      <w:tr w:rsidR="0030675D" w:rsidRPr="006C7F95" w14:paraId="061E0684"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78EAEAF7"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Age of participant (in years)</w:t>
            </w:r>
          </w:p>
        </w:tc>
        <w:tc>
          <w:tcPr>
            <w:tcW w:w="1420" w:type="dxa"/>
            <w:tcBorders>
              <w:top w:val="nil"/>
              <w:left w:val="nil"/>
              <w:bottom w:val="single" w:sz="4" w:space="0" w:color="auto"/>
              <w:right w:val="nil"/>
            </w:tcBorders>
            <w:shd w:val="clear" w:color="auto" w:fill="auto"/>
            <w:vAlign w:val="center"/>
            <w:hideMark/>
          </w:tcPr>
          <w:p w14:paraId="67450A2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5EA26C5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1822B24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3DEE1956"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8ECBCAF"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Mean (SD) </w:t>
            </w:r>
          </w:p>
        </w:tc>
        <w:tc>
          <w:tcPr>
            <w:tcW w:w="1420" w:type="dxa"/>
            <w:tcBorders>
              <w:top w:val="nil"/>
              <w:left w:val="nil"/>
              <w:bottom w:val="single" w:sz="4" w:space="0" w:color="auto"/>
              <w:right w:val="single" w:sz="4" w:space="0" w:color="auto"/>
            </w:tcBorders>
            <w:shd w:val="clear" w:color="auto" w:fill="auto"/>
            <w:vAlign w:val="center"/>
            <w:hideMark/>
          </w:tcPr>
          <w:p w14:paraId="3D0F716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0 (7)</w:t>
            </w:r>
          </w:p>
        </w:tc>
        <w:tc>
          <w:tcPr>
            <w:tcW w:w="1460" w:type="dxa"/>
            <w:tcBorders>
              <w:top w:val="nil"/>
              <w:left w:val="nil"/>
              <w:bottom w:val="single" w:sz="4" w:space="0" w:color="auto"/>
              <w:right w:val="single" w:sz="4" w:space="0" w:color="auto"/>
            </w:tcBorders>
            <w:shd w:val="clear" w:color="auto" w:fill="auto"/>
            <w:vAlign w:val="center"/>
            <w:hideMark/>
          </w:tcPr>
          <w:p w14:paraId="147E182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0 (7)</w:t>
            </w:r>
          </w:p>
        </w:tc>
        <w:tc>
          <w:tcPr>
            <w:tcW w:w="1680" w:type="dxa"/>
            <w:tcBorders>
              <w:top w:val="nil"/>
              <w:left w:val="nil"/>
              <w:bottom w:val="single" w:sz="4" w:space="0" w:color="auto"/>
              <w:right w:val="single" w:sz="4" w:space="0" w:color="auto"/>
            </w:tcBorders>
            <w:shd w:val="clear" w:color="auto" w:fill="auto"/>
            <w:vAlign w:val="center"/>
            <w:hideMark/>
          </w:tcPr>
          <w:p w14:paraId="4470FED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1 (7)</w:t>
            </w:r>
          </w:p>
        </w:tc>
      </w:tr>
      <w:tr w:rsidR="0030675D" w:rsidRPr="006C7F95" w14:paraId="02B5795A"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24EC2CB"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n to max</w:t>
            </w:r>
          </w:p>
        </w:tc>
        <w:tc>
          <w:tcPr>
            <w:tcW w:w="1420" w:type="dxa"/>
            <w:tcBorders>
              <w:top w:val="nil"/>
              <w:left w:val="nil"/>
              <w:bottom w:val="single" w:sz="4" w:space="0" w:color="auto"/>
              <w:right w:val="single" w:sz="4" w:space="0" w:color="auto"/>
            </w:tcBorders>
            <w:shd w:val="clear" w:color="auto" w:fill="auto"/>
            <w:vAlign w:val="center"/>
            <w:hideMark/>
          </w:tcPr>
          <w:p w14:paraId="5293DBA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4 to 91</w:t>
            </w:r>
          </w:p>
        </w:tc>
        <w:tc>
          <w:tcPr>
            <w:tcW w:w="1460" w:type="dxa"/>
            <w:tcBorders>
              <w:top w:val="nil"/>
              <w:left w:val="nil"/>
              <w:bottom w:val="single" w:sz="4" w:space="0" w:color="auto"/>
              <w:right w:val="single" w:sz="4" w:space="0" w:color="auto"/>
            </w:tcBorders>
            <w:shd w:val="clear" w:color="auto" w:fill="auto"/>
            <w:vAlign w:val="center"/>
            <w:hideMark/>
          </w:tcPr>
          <w:p w14:paraId="0D5F9ED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5 to 84</w:t>
            </w:r>
          </w:p>
        </w:tc>
        <w:tc>
          <w:tcPr>
            <w:tcW w:w="1680" w:type="dxa"/>
            <w:tcBorders>
              <w:top w:val="nil"/>
              <w:left w:val="nil"/>
              <w:bottom w:val="single" w:sz="4" w:space="0" w:color="auto"/>
              <w:right w:val="single" w:sz="4" w:space="0" w:color="auto"/>
            </w:tcBorders>
            <w:shd w:val="clear" w:color="auto" w:fill="auto"/>
            <w:vAlign w:val="center"/>
            <w:hideMark/>
          </w:tcPr>
          <w:p w14:paraId="285C946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4 to 91</w:t>
            </w:r>
          </w:p>
        </w:tc>
      </w:tr>
      <w:tr w:rsidR="0030675D" w:rsidRPr="006C7F95" w14:paraId="429DE50A"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06FD2DF1"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Time since diagnosis (in years)*</w:t>
            </w:r>
          </w:p>
        </w:tc>
        <w:tc>
          <w:tcPr>
            <w:tcW w:w="1420" w:type="dxa"/>
            <w:tcBorders>
              <w:top w:val="nil"/>
              <w:left w:val="nil"/>
              <w:bottom w:val="single" w:sz="4" w:space="0" w:color="auto"/>
              <w:right w:val="nil"/>
            </w:tcBorders>
            <w:shd w:val="clear" w:color="auto" w:fill="auto"/>
            <w:vAlign w:val="center"/>
            <w:hideMark/>
          </w:tcPr>
          <w:p w14:paraId="39D82B8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350AB49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76C0197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320787D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E687F62"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Mean (SD) </w:t>
            </w:r>
          </w:p>
        </w:tc>
        <w:tc>
          <w:tcPr>
            <w:tcW w:w="1420" w:type="dxa"/>
            <w:tcBorders>
              <w:top w:val="nil"/>
              <w:left w:val="nil"/>
              <w:bottom w:val="single" w:sz="4" w:space="0" w:color="auto"/>
              <w:right w:val="single" w:sz="4" w:space="0" w:color="auto"/>
            </w:tcBorders>
            <w:shd w:val="clear" w:color="auto" w:fill="auto"/>
            <w:vAlign w:val="center"/>
            <w:hideMark/>
          </w:tcPr>
          <w:p w14:paraId="49EBA8C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2)</w:t>
            </w:r>
          </w:p>
        </w:tc>
        <w:tc>
          <w:tcPr>
            <w:tcW w:w="1460" w:type="dxa"/>
            <w:tcBorders>
              <w:top w:val="nil"/>
              <w:left w:val="nil"/>
              <w:bottom w:val="single" w:sz="4" w:space="0" w:color="auto"/>
              <w:right w:val="single" w:sz="4" w:space="0" w:color="auto"/>
            </w:tcBorders>
            <w:shd w:val="clear" w:color="auto" w:fill="auto"/>
            <w:vAlign w:val="center"/>
            <w:hideMark/>
          </w:tcPr>
          <w:p w14:paraId="70B6630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2)</w:t>
            </w:r>
          </w:p>
        </w:tc>
        <w:tc>
          <w:tcPr>
            <w:tcW w:w="1680" w:type="dxa"/>
            <w:tcBorders>
              <w:top w:val="nil"/>
              <w:left w:val="nil"/>
              <w:bottom w:val="single" w:sz="4" w:space="0" w:color="auto"/>
              <w:right w:val="single" w:sz="4" w:space="0" w:color="auto"/>
            </w:tcBorders>
            <w:shd w:val="clear" w:color="auto" w:fill="auto"/>
            <w:vAlign w:val="center"/>
            <w:hideMark/>
          </w:tcPr>
          <w:p w14:paraId="200319F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2)</w:t>
            </w:r>
          </w:p>
        </w:tc>
      </w:tr>
      <w:tr w:rsidR="0030675D" w:rsidRPr="006C7F95" w14:paraId="3D429379"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65F454DE"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n to max</w:t>
            </w:r>
          </w:p>
        </w:tc>
        <w:tc>
          <w:tcPr>
            <w:tcW w:w="1420" w:type="dxa"/>
            <w:tcBorders>
              <w:top w:val="nil"/>
              <w:left w:val="nil"/>
              <w:bottom w:val="single" w:sz="4" w:space="0" w:color="auto"/>
              <w:right w:val="single" w:sz="4" w:space="0" w:color="auto"/>
            </w:tcBorders>
            <w:shd w:val="clear" w:color="auto" w:fill="auto"/>
            <w:vAlign w:val="center"/>
            <w:hideMark/>
          </w:tcPr>
          <w:p w14:paraId="6968C73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 to 14</w:t>
            </w:r>
          </w:p>
        </w:tc>
        <w:tc>
          <w:tcPr>
            <w:tcW w:w="1460" w:type="dxa"/>
            <w:tcBorders>
              <w:top w:val="nil"/>
              <w:left w:val="nil"/>
              <w:bottom w:val="single" w:sz="4" w:space="0" w:color="auto"/>
              <w:right w:val="single" w:sz="4" w:space="0" w:color="auto"/>
            </w:tcBorders>
            <w:shd w:val="clear" w:color="auto" w:fill="auto"/>
            <w:vAlign w:val="center"/>
            <w:hideMark/>
          </w:tcPr>
          <w:p w14:paraId="73AEE7B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 to 14</w:t>
            </w:r>
          </w:p>
        </w:tc>
        <w:tc>
          <w:tcPr>
            <w:tcW w:w="1680" w:type="dxa"/>
            <w:tcBorders>
              <w:top w:val="nil"/>
              <w:left w:val="nil"/>
              <w:bottom w:val="single" w:sz="4" w:space="0" w:color="auto"/>
              <w:right w:val="single" w:sz="4" w:space="0" w:color="auto"/>
            </w:tcBorders>
            <w:shd w:val="clear" w:color="auto" w:fill="auto"/>
            <w:vAlign w:val="center"/>
            <w:hideMark/>
          </w:tcPr>
          <w:p w14:paraId="17FC187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 to 14</w:t>
            </w:r>
          </w:p>
        </w:tc>
      </w:tr>
      <w:tr w:rsidR="0030675D" w:rsidRPr="006C7F95" w14:paraId="0C9D88E2"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E205C6D"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n</w:t>
            </w:r>
          </w:p>
        </w:tc>
        <w:tc>
          <w:tcPr>
            <w:tcW w:w="1420" w:type="dxa"/>
            <w:tcBorders>
              <w:top w:val="nil"/>
              <w:left w:val="nil"/>
              <w:bottom w:val="single" w:sz="4" w:space="0" w:color="auto"/>
              <w:right w:val="single" w:sz="4" w:space="0" w:color="auto"/>
            </w:tcBorders>
            <w:shd w:val="clear" w:color="auto" w:fill="auto"/>
            <w:vAlign w:val="center"/>
            <w:hideMark/>
          </w:tcPr>
          <w:p w14:paraId="7A86A8C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23</w:t>
            </w:r>
          </w:p>
        </w:tc>
        <w:tc>
          <w:tcPr>
            <w:tcW w:w="1460" w:type="dxa"/>
            <w:tcBorders>
              <w:top w:val="nil"/>
              <w:left w:val="nil"/>
              <w:bottom w:val="single" w:sz="4" w:space="0" w:color="auto"/>
              <w:right w:val="single" w:sz="4" w:space="0" w:color="auto"/>
            </w:tcBorders>
            <w:shd w:val="clear" w:color="auto" w:fill="auto"/>
            <w:vAlign w:val="center"/>
            <w:hideMark/>
          </w:tcPr>
          <w:p w14:paraId="1B05925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92</w:t>
            </w:r>
          </w:p>
        </w:tc>
        <w:tc>
          <w:tcPr>
            <w:tcW w:w="1680" w:type="dxa"/>
            <w:tcBorders>
              <w:top w:val="nil"/>
              <w:left w:val="nil"/>
              <w:bottom w:val="single" w:sz="4" w:space="0" w:color="auto"/>
              <w:right w:val="single" w:sz="4" w:space="0" w:color="auto"/>
            </w:tcBorders>
            <w:shd w:val="clear" w:color="auto" w:fill="auto"/>
            <w:vAlign w:val="center"/>
            <w:hideMark/>
          </w:tcPr>
          <w:p w14:paraId="3FCBE85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31</w:t>
            </w:r>
          </w:p>
        </w:tc>
      </w:tr>
      <w:tr w:rsidR="0030675D" w:rsidRPr="006C7F95" w14:paraId="1A60CDE1"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129904D2"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Time from treatment*</w:t>
            </w:r>
          </w:p>
        </w:tc>
        <w:tc>
          <w:tcPr>
            <w:tcW w:w="1420" w:type="dxa"/>
            <w:tcBorders>
              <w:top w:val="nil"/>
              <w:left w:val="nil"/>
              <w:bottom w:val="single" w:sz="4" w:space="0" w:color="auto"/>
              <w:right w:val="nil"/>
            </w:tcBorders>
            <w:shd w:val="clear" w:color="auto" w:fill="auto"/>
            <w:vAlign w:val="center"/>
            <w:hideMark/>
          </w:tcPr>
          <w:p w14:paraId="135AA10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16E0D1A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49D8B9E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762BA0FE"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EC6E6FD"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0-1 years</w:t>
            </w:r>
          </w:p>
        </w:tc>
        <w:tc>
          <w:tcPr>
            <w:tcW w:w="1420" w:type="dxa"/>
            <w:tcBorders>
              <w:top w:val="nil"/>
              <w:left w:val="nil"/>
              <w:bottom w:val="single" w:sz="4" w:space="0" w:color="auto"/>
              <w:right w:val="single" w:sz="4" w:space="0" w:color="auto"/>
            </w:tcBorders>
            <w:shd w:val="clear" w:color="auto" w:fill="auto"/>
            <w:vAlign w:val="center"/>
            <w:hideMark/>
          </w:tcPr>
          <w:p w14:paraId="7F983ED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14 (51)</w:t>
            </w:r>
          </w:p>
        </w:tc>
        <w:tc>
          <w:tcPr>
            <w:tcW w:w="1460" w:type="dxa"/>
            <w:tcBorders>
              <w:top w:val="nil"/>
              <w:left w:val="nil"/>
              <w:bottom w:val="single" w:sz="4" w:space="0" w:color="auto"/>
              <w:right w:val="single" w:sz="4" w:space="0" w:color="auto"/>
            </w:tcBorders>
            <w:shd w:val="clear" w:color="auto" w:fill="auto"/>
            <w:vAlign w:val="center"/>
            <w:hideMark/>
          </w:tcPr>
          <w:p w14:paraId="0EB0A50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60 (56)</w:t>
            </w:r>
          </w:p>
        </w:tc>
        <w:tc>
          <w:tcPr>
            <w:tcW w:w="1680" w:type="dxa"/>
            <w:tcBorders>
              <w:top w:val="nil"/>
              <w:left w:val="nil"/>
              <w:bottom w:val="single" w:sz="4" w:space="0" w:color="auto"/>
              <w:right w:val="single" w:sz="4" w:space="0" w:color="auto"/>
            </w:tcBorders>
            <w:shd w:val="clear" w:color="auto" w:fill="auto"/>
            <w:vAlign w:val="center"/>
            <w:hideMark/>
          </w:tcPr>
          <w:p w14:paraId="29B7405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54 (47)</w:t>
            </w:r>
          </w:p>
        </w:tc>
      </w:tr>
      <w:tr w:rsidR="0030675D" w:rsidRPr="006C7F95" w14:paraId="5F0921CD"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2CC1F3F"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gt;1-2 years</w:t>
            </w:r>
          </w:p>
        </w:tc>
        <w:tc>
          <w:tcPr>
            <w:tcW w:w="1420" w:type="dxa"/>
            <w:tcBorders>
              <w:top w:val="nil"/>
              <w:left w:val="nil"/>
              <w:bottom w:val="single" w:sz="4" w:space="0" w:color="auto"/>
              <w:right w:val="single" w:sz="4" w:space="0" w:color="auto"/>
            </w:tcBorders>
            <w:shd w:val="clear" w:color="auto" w:fill="auto"/>
            <w:vAlign w:val="center"/>
            <w:hideMark/>
          </w:tcPr>
          <w:p w14:paraId="6BD767C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85 (30)</w:t>
            </w:r>
          </w:p>
        </w:tc>
        <w:tc>
          <w:tcPr>
            <w:tcW w:w="1460" w:type="dxa"/>
            <w:tcBorders>
              <w:top w:val="nil"/>
              <w:left w:val="nil"/>
              <w:bottom w:val="single" w:sz="4" w:space="0" w:color="auto"/>
              <w:right w:val="single" w:sz="4" w:space="0" w:color="auto"/>
            </w:tcBorders>
            <w:shd w:val="clear" w:color="auto" w:fill="auto"/>
            <w:vAlign w:val="center"/>
            <w:hideMark/>
          </w:tcPr>
          <w:p w14:paraId="41B66BA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9 (24)</w:t>
            </w:r>
          </w:p>
        </w:tc>
        <w:tc>
          <w:tcPr>
            <w:tcW w:w="1680" w:type="dxa"/>
            <w:tcBorders>
              <w:top w:val="nil"/>
              <w:left w:val="nil"/>
              <w:bottom w:val="single" w:sz="4" w:space="0" w:color="auto"/>
              <w:right w:val="single" w:sz="4" w:space="0" w:color="auto"/>
            </w:tcBorders>
            <w:shd w:val="clear" w:color="auto" w:fill="auto"/>
            <w:vAlign w:val="center"/>
            <w:hideMark/>
          </w:tcPr>
          <w:p w14:paraId="0E4DF05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6 (35)</w:t>
            </w:r>
          </w:p>
        </w:tc>
      </w:tr>
      <w:tr w:rsidR="0030675D" w:rsidRPr="006C7F95" w14:paraId="5935B024"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C628F29"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gt;2-3 years</w:t>
            </w:r>
          </w:p>
        </w:tc>
        <w:tc>
          <w:tcPr>
            <w:tcW w:w="1420" w:type="dxa"/>
            <w:tcBorders>
              <w:top w:val="nil"/>
              <w:left w:val="nil"/>
              <w:bottom w:val="single" w:sz="4" w:space="0" w:color="auto"/>
              <w:right w:val="single" w:sz="4" w:space="0" w:color="auto"/>
            </w:tcBorders>
            <w:shd w:val="clear" w:color="auto" w:fill="auto"/>
            <w:vAlign w:val="center"/>
            <w:hideMark/>
          </w:tcPr>
          <w:p w14:paraId="6C1B01F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4 (19)</w:t>
            </w:r>
          </w:p>
        </w:tc>
        <w:tc>
          <w:tcPr>
            <w:tcW w:w="1460" w:type="dxa"/>
            <w:tcBorders>
              <w:top w:val="nil"/>
              <w:left w:val="nil"/>
              <w:bottom w:val="single" w:sz="4" w:space="0" w:color="auto"/>
              <w:right w:val="single" w:sz="4" w:space="0" w:color="auto"/>
            </w:tcBorders>
            <w:shd w:val="clear" w:color="auto" w:fill="auto"/>
            <w:vAlign w:val="center"/>
            <w:hideMark/>
          </w:tcPr>
          <w:p w14:paraId="63284EE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6 (20)</w:t>
            </w:r>
          </w:p>
        </w:tc>
        <w:tc>
          <w:tcPr>
            <w:tcW w:w="1680" w:type="dxa"/>
            <w:tcBorders>
              <w:top w:val="nil"/>
              <w:left w:val="nil"/>
              <w:bottom w:val="single" w:sz="4" w:space="0" w:color="auto"/>
              <w:right w:val="single" w:sz="4" w:space="0" w:color="auto"/>
            </w:tcBorders>
            <w:shd w:val="clear" w:color="auto" w:fill="auto"/>
            <w:vAlign w:val="center"/>
            <w:hideMark/>
          </w:tcPr>
          <w:p w14:paraId="1C67E7D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8 (18)</w:t>
            </w:r>
          </w:p>
        </w:tc>
      </w:tr>
      <w:tr w:rsidR="0030675D" w:rsidRPr="006C7F95" w14:paraId="1722F5F2"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BB34624"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2796D6F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4 (2)</w:t>
            </w:r>
          </w:p>
        </w:tc>
        <w:tc>
          <w:tcPr>
            <w:tcW w:w="1460" w:type="dxa"/>
            <w:tcBorders>
              <w:top w:val="nil"/>
              <w:left w:val="nil"/>
              <w:bottom w:val="single" w:sz="4" w:space="0" w:color="auto"/>
              <w:right w:val="single" w:sz="4" w:space="0" w:color="auto"/>
            </w:tcBorders>
            <w:shd w:val="clear" w:color="auto" w:fill="auto"/>
            <w:vAlign w:val="center"/>
            <w:hideMark/>
          </w:tcPr>
          <w:p w14:paraId="60C11C7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 (3)</w:t>
            </w:r>
          </w:p>
        </w:tc>
        <w:tc>
          <w:tcPr>
            <w:tcW w:w="1680" w:type="dxa"/>
            <w:tcBorders>
              <w:top w:val="nil"/>
              <w:left w:val="nil"/>
              <w:bottom w:val="single" w:sz="4" w:space="0" w:color="auto"/>
              <w:right w:val="single" w:sz="4" w:space="0" w:color="auto"/>
            </w:tcBorders>
            <w:shd w:val="clear" w:color="auto" w:fill="auto"/>
            <w:vAlign w:val="center"/>
            <w:hideMark/>
          </w:tcPr>
          <w:p w14:paraId="6B6EDD0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 (2)</w:t>
            </w:r>
          </w:p>
        </w:tc>
      </w:tr>
      <w:tr w:rsidR="0030675D" w:rsidRPr="006C7F95" w14:paraId="729B382A"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3341FDA3"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Number of comorbidities</w:t>
            </w:r>
          </w:p>
        </w:tc>
        <w:tc>
          <w:tcPr>
            <w:tcW w:w="1420" w:type="dxa"/>
            <w:tcBorders>
              <w:top w:val="nil"/>
              <w:left w:val="nil"/>
              <w:bottom w:val="single" w:sz="4" w:space="0" w:color="auto"/>
              <w:right w:val="nil"/>
            </w:tcBorders>
            <w:shd w:val="clear" w:color="auto" w:fill="auto"/>
            <w:vAlign w:val="center"/>
            <w:hideMark/>
          </w:tcPr>
          <w:p w14:paraId="05AC1CF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36DF5BB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31CF23C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6A35E6C8"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7C6A509"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Mean (SD) </w:t>
            </w:r>
          </w:p>
        </w:tc>
        <w:tc>
          <w:tcPr>
            <w:tcW w:w="1420" w:type="dxa"/>
            <w:tcBorders>
              <w:top w:val="nil"/>
              <w:left w:val="nil"/>
              <w:bottom w:val="single" w:sz="4" w:space="0" w:color="auto"/>
              <w:right w:val="single" w:sz="4" w:space="0" w:color="auto"/>
            </w:tcBorders>
            <w:shd w:val="clear" w:color="auto" w:fill="auto"/>
            <w:vAlign w:val="center"/>
            <w:hideMark/>
          </w:tcPr>
          <w:p w14:paraId="2AB614D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c>
          <w:tcPr>
            <w:tcW w:w="1460" w:type="dxa"/>
            <w:tcBorders>
              <w:top w:val="nil"/>
              <w:left w:val="nil"/>
              <w:bottom w:val="single" w:sz="4" w:space="0" w:color="auto"/>
              <w:right w:val="single" w:sz="4" w:space="0" w:color="auto"/>
            </w:tcBorders>
            <w:shd w:val="clear" w:color="auto" w:fill="auto"/>
            <w:vAlign w:val="center"/>
            <w:hideMark/>
          </w:tcPr>
          <w:p w14:paraId="2649B23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c>
          <w:tcPr>
            <w:tcW w:w="1680" w:type="dxa"/>
            <w:tcBorders>
              <w:top w:val="nil"/>
              <w:left w:val="nil"/>
              <w:bottom w:val="single" w:sz="4" w:space="0" w:color="auto"/>
              <w:right w:val="single" w:sz="4" w:space="0" w:color="auto"/>
            </w:tcBorders>
            <w:shd w:val="clear" w:color="auto" w:fill="auto"/>
            <w:vAlign w:val="center"/>
            <w:hideMark/>
          </w:tcPr>
          <w:p w14:paraId="7447312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r>
      <w:tr w:rsidR="0030675D" w:rsidRPr="006C7F95" w14:paraId="00C3FB48"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0E36E49"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n to max</w:t>
            </w:r>
          </w:p>
        </w:tc>
        <w:tc>
          <w:tcPr>
            <w:tcW w:w="1420" w:type="dxa"/>
            <w:tcBorders>
              <w:top w:val="nil"/>
              <w:left w:val="nil"/>
              <w:bottom w:val="single" w:sz="4" w:space="0" w:color="auto"/>
              <w:right w:val="single" w:sz="4" w:space="0" w:color="auto"/>
            </w:tcBorders>
            <w:shd w:val="clear" w:color="auto" w:fill="auto"/>
            <w:vAlign w:val="center"/>
            <w:hideMark/>
          </w:tcPr>
          <w:p w14:paraId="200AA20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 to 6</w:t>
            </w:r>
          </w:p>
        </w:tc>
        <w:tc>
          <w:tcPr>
            <w:tcW w:w="1460" w:type="dxa"/>
            <w:tcBorders>
              <w:top w:val="nil"/>
              <w:left w:val="nil"/>
              <w:bottom w:val="single" w:sz="4" w:space="0" w:color="auto"/>
              <w:right w:val="single" w:sz="4" w:space="0" w:color="auto"/>
            </w:tcBorders>
            <w:shd w:val="clear" w:color="auto" w:fill="auto"/>
            <w:vAlign w:val="center"/>
            <w:hideMark/>
          </w:tcPr>
          <w:p w14:paraId="52F62F7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 to 5</w:t>
            </w:r>
          </w:p>
        </w:tc>
        <w:tc>
          <w:tcPr>
            <w:tcW w:w="1680" w:type="dxa"/>
            <w:tcBorders>
              <w:top w:val="nil"/>
              <w:left w:val="nil"/>
              <w:bottom w:val="single" w:sz="4" w:space="0" w:color="auto"/>
              <w:right w:val="single" w:sz="4" w:space="0" w:color="auto"/>
            </w:tcBorders>
            <w:shd w:val="clear" w:color="auto" w:fill="auto"/>
            <w:vAlign w:val="center"/>
            <w:hideMark/>
          </w:tcPr>
          <w:p w14:paraId="4987FB6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 to 6</w:t>
            </w:r>
          </w:p>
        </w:tc>
      </w:tr>
      <w:tr w:rsidR="0030675D" w:rsidRPr="006C7F95" w14:paraId="64C4CF16"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798BA55C"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 xml:space="preserve">Treatment* </w:t>
            </w:r>
          </w:p>
        </w:tc>
        <w:tc>
          <w:tcPr>
            <w:tcW w:w="1420" w:type="dxa"/>
            <w:tcBorders>
              <w:top w:val="nil"/>
              <w:left w:val="nil"/>
              <w:bottom w:val="single" w:sz="4" w:space="0" w:color="auto"/>
              <w:right w:val="nil"/>
            </w:tcBorders>
            <w:shd w:val="clear" w:color="auto" w:fill="auto"/>
            <w:vAlign w:val="center"/>
            <w:hideMark/>
          </w:tcPr>
          <w:p w14:paraId="7D53C11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11229E4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781F531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2D604B92"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6D495E86"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Radical prostatectomy</w:t>
            </w:r>
          </w:p>
        </w:tc>
        <w:tc>
          <w:tcPr>
            <w:tcW w:w="1420" w:type="dxa"/>
            <w:tcBorders>
              <w:top w:val="nil"/>
              <w:left w:val="nil"/>
              <w:bottom w:val="single" w:sz="4" w:space="0" w:color="auto"/>
              <w:right w:val="single" w:sz="4" w:space="0" w:color="auto"/>
            </w:tcBorders>
            <w:shd w:val="clear" w:color="auto" w:fill="auto"/>
            <w:vAlign w:val="center"/>
            <w:hideMark/>
          </w:tcPr>
          <w:p w14:paraId="32BC2B3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8 (29)</w:t>
            </w:r>
          </w:p>
        </w:tc>
        <w:tc>
          <w:tcPr>
            <w:tcW w:w="1460" w:type="dxa"/>
            <w:tcBorders>
              <w:top w:val="nil"/>
              <w:left w:val="nil"/>
              <w:bottom w:val="single" w:sz="4" w:space="0" w:color="auto"/>
              <w:right w:val="single" w:sz="4" w:space="0" w:color="auto"/>
            </w:tcBorders>
            <w:shd w:val="clear" w:color="auto" w:fill="auto"/>
            <w:vAlign w:val="center"/>
            <w:hideMark/>
          </w:tcPr>
          <w:p w14:paraId="77D2FCF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3 (29)</w:t>
            </w:r>
          </w:p>
        </w:tc>
        <w:tc>
          <w:tcPr>
            <w:tcW w:w="1680" w:type="dxa"/>
            <w:tcBorders>
              <w:top w:val="nil"/>
              <w:left w:val="nil"/>
              <w:bottom w:val="single" w:sz="4" w:space="0" w:color="auto"/>
              <w:right w:val="single" w:sz="4" w:space="0" w:color="auto"/>
            </w:tcBorders>
            <w:shd w:val="clear" w:color="auto" w:fill="auto"/>
            <w:vAlign w:val="center"/>
            <w:hideMark/>
          </w:tcPr>
          <w:p w14:paraId="743EEEE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95 (29)</w:t>
            </w:r>
          </w:p>
        </w:tc>
      </w:tr>
      <w:tr w:rsidR="0030675D" w:rsidRPr="006C7F95" w14:paraId="486197D7"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623FDB4E"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External Beam Radiotherapy (EBRT)</w:t>
            </w:r>
          </w:p>
        </w:tc>
        <w:tc>
          <w:tcPr>
            <w:tcW w:w="1420" w:type="dxa"/>
            <w:tcBorders>
              <w:top w:val="nil"/>
              <w:left w:val="nil"/>
              <w:bottom w:val="single" w:sz="4" w:space="0" w:color="auto"/>
              <w:right w:val="single" w:sz="4" w:space="0" w:color="auto"/>
            </w:tcBorders>
            <w:shd w:val="clear" w:color="auto" w:fill="auto"/>
            <w:vAlign w:val="center"/>
            <w:hideMark/>
          </w:tcPr>
          <w:p w14:paraId="46CD332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4 (9)</w:t>
            </w:r>
          </w:p>
        </w:tc>
        <w:tc>
          <w:tcPr>
            <w:tcW w:w="1460" w:type="dxa"/>
            <w:tcBorders>
              <w:top w:val="nil"/>
              <w:left w:val="nil"/>
              <w:bottom w:val="single" w:sz="4" w:space="0" w:color="auto"/>
              <w:right w:val="single" w:sz="4" w:space="0" w:color="auto"/>
            </w:tcBorders>
            <w:shd w:val="clear" w:color="auto" w:fill="auto"/>
            <w:vAlign w:val="center"/>
            <w:hideMark/>
          </w:tcPr>
          <w:p w14:paraId="4931182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3 (8)</w:t>
            </w:r>
          </w:p>
        </w:tc>
        <w:tc>
          <w:tcPr>
            <w:tcW w:w="1680" w:type="dxa"/>
            <w:tcBorders>
              <w:top w:val="nil"/>
              <w:left w:val="nil"/>
              <w:bottom w:val="single" w:sz="4" w:space="0" w:color="auto"/>
              <w:right w:val="single" w:sz="4" w:space="0" w:color="auto"/>
            </w:tcBorders>
            <w:shd w:val="clear" w:color="auto" w:fill="auto"/>
            <w:vAlign w:val="center"/>
            <w:hideMark/>
          </w:tcPr>
          <w:p w14:paraId="7B78124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1 (9)</w:t>
            </w:r>
          </w:p>
        </w:tc>
      </w:tr>
      <w:tr w:rsidR="0030675D" w:rsidRPr="006C7F95" w14:paraId="4276E4F1"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630AE48D"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Hormone therapy (HT)</w:t>
            </w:r>
          </w:p>
        </w:tc>
        <w:tc>
          <w:tcPr>
            <w:tcW w:w="1420" w:type="dxa"/>
            <w:tcBorders>
              <w:top w:val="nil"/>
              <w:left w:val="nil"/>
              <w:bottom w:val="single" w:sz="4" w:space="0" w:color="auto"/>
              <w:right w:val="single" w:sz="4" w:space="0" w:color="auto"/>
            </w:tcBorders>
            <w:shd w:val="clear" w:color="auto" w:fill="auto"/>
            <w:vAlign w:val="center"/>
            <w:hideMark/>
          </w:tcPr>
          <w:p w14:paraId="33EEE01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91 (15)</w:t>
            </w:r>
          </w:p>
        </w:tc>
        <w:tc>
          <w:tcPr>
            <w:tcW w:w="1460" w:type="dxa"/>
            <w:tcBorders>
              <w:top w:val="nil"/>
              <w:left w:val="nil"/>
              <w:bottom w:val="single" w:sz="4" w:space="0" w:color="auto"/>
              <w:right w:val="single" w:sz="4" w:space="0" w:color="auto"/>
            </w:tcBorders>
            <w:shd w:val="clear" w:color="auto" w:fill="auto"/>
            <w:vAlign w:val="center"/>
            <w:hideMark/>
          </w:tcPr>
          <w:p w14:paraId="6E16ED2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7 (9)</w:t>
            </w:r>
          </w:p>
        </w:tc>
        <w:tc>
          <w:tcPr>
            <w:tcW w:w="1680" w:type="dxa"/>
            <w:tcBorders>
              <w:top w:val="nil"/>
              <w:left w:val="nil"/>
              <w:bottom w:val="single" w:sz="4" w:space="0" w:color="auto"/>
              <w:right w:val="single" w:sz="4" w:space="0" w:color="auto"/>
            </w:tcBorders>
            <w:shd w:val="clear" w:color="auto" w:fill="auto"/>
            <w:vAlign w:val="center"/>
            <w:hideMark/>
          </w:tcPr>
          <w:p w14:paraId="0093D59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4 (19)</w:t>
            </w:r>
          </w:p>
        </w:tc>
      </w:tr>
      <w:tr w:rsidR="0030675D" w:rsidRPr="006C7F95" w14:paraId="157C309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6639C386"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Brachytherapy (BT)</w:t>
            </w:r>
          </w:p>
        </w:tc>
        <w:tc>
          <w:tcPr>
            <w:tcW w:w="1420" w:type="dxa"/>
            <w:tcBorders>
              <w:top w:val="nil"/>
              <w:left w:val="nil"/>
              <w:bottom w:val="single" w:sz="4" w:space="0" w:color="auto"/>
              <w:right w:val="single" w:sz="4" w:space="0" w:color="auto"/>
            </w:tcBorders>
            <w:shd w:val="clear" w:color="auto" w:fill="auto"/>
            <w:vAlign w:val="center"/>
            <w:hideMark/>
          </w:tcPr>
          <w:p w14:paraId="510EC60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c>
          <w:tcPr>
            <w:tcW w:w="1460" w:type="dxa"/>
            <w:tcBorders>
              <w:top w:val="nil"/>
              <w:left w:val="nil"/>
              <w:bottom w:val="single" w:sz="4" w:space="0" w:color="auto"/>
              <w:right w:val="single" w:sz="4" w:space="0" w:color="auto"/>
            </w:tcBorders>
            <w:shd w:val="clear" w:color="auto" w:fill="auto"/>
            <w:vAlign w:val="center"/>
            <w:hideMark/>
          </w:tcPr>
          <w:p w14:paraId="3ED0701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c>
          <w:tcPr>
            <w:tcW w:w="1680" w:type="dxa"/>
            <w:tcBorders>
              <w:top w:val="nil"/>
              <w:left w:val="nil"/>
              <w:bottom w:val="single" w:sz="4" w:space="0" w:color="auto"/>
              <w:right w:val="single" w:sz="4" w:space="0" w:color="auto"/>
            </w:tcBorders>
            <w:shd w:val="clear" w:color="auto" w:fill="auto"/>
            <w:vAlign w:val="center"/>
            <w:hideMark/>
          </w:tcPr>
          <w:p w14:paraId="5D68B88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r>
      <w:tr w:rsidR="0030675D" w:rsidRPr="006C7F95" w14:paraId="4FC47DA7"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5861F6DD"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EBRT and HT</w:t>
            </w:r>
          </w:p>
        </w:tc>
        <w:tc>
          <w:tcPr>
            <w:tcW w:w="1420" w:type="dxa"/>
            <w:tcBorders>
              <w:top w:val="nil"/>
              <w:left w:val="nil"/>
              <w:bottom w:val="single" w:sz="4" w:space="0" w:color="auto"/>
              <w:right w:val="single" w:sz="4" w:space="0" w:color="auto"/>
            </w:tcBorders>
            <w:shd w:val="clear" w:color="auto" w:fill="auto"/>
            <w:vAlign w:val="center"/>
            <w:hideMark/>
          </w:tcPr>
          <w:p w14:paraId="4148517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64 (43)</w:t>
            </w:r>
          </w:p>
        </w:tc>
        <w:tc>
          <w:tcPr>
            <w:tcW w:w="1460" w:type="dxa"/>
            <w:tcBorders>
              <w:top w:val="nil"/>
              <w:left w:val="nil"/>
              <w:bottom w:val="single" w:sz="4" w:space="0" w:color="auto"/>
              <w:right w:val="single" w:sz="4" w:space="0" w:color="auto"/>
            </w:tcBorders>
            <w:shd w:val="clear" w:color="auto" w:fill="auto"/>
            <w:vAlign w:val="center"/>
            <w:hideMark/>
          </w:tcPr>
          <w:p w14:paraId="0E6AA35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43 (50)</w:t>
            </w:r>
          </w:p>
        </w:tc>
        <w:tc>
          <w:tcPr>
            <w:tcW w:w="1680" w:type="dxa"/>
            <w:tcBorders>
              <w:top w:val="nil"/>
              <w:left w:val="nil"/>
              <w:bottom w:val="single" w:sz="4" w:space="0" w:color="auto"/>
              <w:right w:val="single" w:sz="4" w:space="0" w:color="auto"/>
            </w:tcBorders>
            <w:shd w:val="clear" w:color="auto" w:fill="auto"/>
            <w:vAlign w:val="center"/>
            <w:hideMark/>
          </w:tcPr>
          <w:p w14:paraId="2C0826C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1 (37)</w:t>
            </w:r>
          </w:p>
        </w:tc>
      </w:tr>
      <w:tr w:rsidR="0030675D" w:rsidRPr="006C7F95" w14:paraId="6FD44715"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01555F2"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BT and HT</w:t>
            </w:r>
          </w:p>
        </w:tc>
        <w:tc>
          <w:tcPr>
            <w:tcW w:w="1420" w:type="dxa"/>
            <w:tcBorders>
              <w:top w:val="nil"/>
              <w:left w:val="nil"/>
              <w:bottom w:val="single" w:sz="4" w:space="0" w:color="auto"/>
              <w:right w:val="single" w:sz="4" w:space="0" w:color="auto"/>
            </w:tcBorders>
            <w:shd w:val="clear" w:color="auto" w:fill="auto"/>
            <w:vAlign w:val="center"/>
            <w:hideMark/>
          </w:tcPr>
          <w:p w14:paraId="0D8EFC6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4 (2)</w:t>
            </w:r>
          </w:p>
        </w:tc>
        <w:tc>
          <w:tcPr>
            <w:tcW w:w="1460" w:type="dxa"/>
            <w:tcBorders>
              <w:top w:val="nil"/>
              <w:left w:val="nil"/>
              <w:bottom w:val="single" w:sz="4" w:space="0" w:color="auto"/>
              <w:right w:val="single" w:sz="4" w:space="0" w:color="auto"/>
            </w:tcBorders>
            <w:shd w:val="clear" w:color="auto" w:fill="auto"/>
            <w:vAlign w:val="center"/>
            <w:hideMark/>
          </w:tcPr>
          <w:p w14:paraId="4176E7C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9 (3)</w:t>
            </w:r>
          </w:p>
        </w:tc>
        <w:tc>
          <w:tcPr>
            <w:tcW w:w="1680" w:type="dxa"/>
            <w:tcBorders>
              <w:top w:val="nil"/>
              <w:left w:val="nil"/>
              <w:bottom w:val="single" w:sz="4" w:space="0" w:color="auto"/>
              <w:right w:val="single" w:sz="4" w:space="0" w:color="auto"/>
            </w:tcBorders>
            <w:shd w:val="clear" w:color="auto" w:fill="auto"/>
            <w:vAlign w:val="center"/>
            <w:hideMark/>
          </w:tcPr>
          <w:p w14:paraId="09A73CC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 (2)</w:t>
            </w:r>
          </w:p>
        </w:tc>
      </w:tr>
      <w:tr w:rsidR="0030675D" w:rsidRPr="006C7F95" w14:paraId="18C50026"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DB7DCD3"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BT and EBRT</w:t>
            </w:r>
          </w:p>
        </w:tc>
        <w:tc>
          <w:tcPr>
            <w:tcW w:w="1420" w:type="dxa"/>
            <w:tcBorders>
              <w:top w:val="nil"/>
              <w:left w:val="nil"/>
              <w:bottom w:val="single" w:sz="4" w:space="0" w:color="auto"/>
              <w:right w:val="single" w:sz="4" w:space="0" w:color="auto"/>
            </w:tcBorders>
            <w:shd w:val="clear" w:color="auto" w:fill="auto"/>
            <w:vAlign w:val="center"/>
            <w:hideMark/>
          </w:tcPr>
          <w:p w14:paraId="519F6F9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c>
          <w:tcPr>
            <w:tcW w:w="1460" w:type="dxa"/>
            <w:tcBorders>
              <w:top w:val="nil"/>
              <w:left w:val="nil"/>
              <w:bottom w:val="single" w:sz="4" w:space="0" w:color="auto"/>
              <w:right w:val="single" w:sz="4" w:space="0" w:color="auto"/>
            </w:tcBorders>
            <w:shd w:val="clear" w:color="auto" w:fill="auto"/>
            <w:vAlign w:val="center"/>
            <w:hideMark/>
          </w:tcPr>
          <w:p w14:paraId="6C88744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c>
          <w:tcPr>
            <w:tcW w:w="1680" w:type="dxa"/>
            <w:tcBorders>
              <w:top w:val="nil"/>
              <w:left w:val="nil"/>
              <w:bottom w:val="single" w:sz="4" w:space="0" w:color="auto"/>
              <w:right w:val="single" w:sz="4" w:space="0" w:color="auto"/>
            </w:tcBorders>
            <w:shd w:val="clear" w:color="auto" w:fill="auto"/>
            <w:vAlign w:val="center"/>
            <w:hideMark/>
          </w:tcPr>
          <w:p w14:paraId="49E2B19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 (1)</w:t>
            </w:r>
          </w:p>
        </w:tc>
      </w:tr>
      <w:tr w:rsidR="0030675D" w:rsidRPr="006C7F95" w14:paraId="4FFC64BA"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58A36E0C"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BT and EBRT and HT</w:t>
            </w:r>
          </w:p>
        </w:tc>
        <w:tc>
          <w:tcPr>
            <w:tcW w:w="1420" w:type="dxa"/>
            <w:tcBorders>
              <w:top w:val="nil"/>
              <w:left w:val="nil"/>
              <w:bottom w:val="single" w:sz="4" w:space="0" w:color="auto"/>
              <w:right w:val="single" w:sz="4" w:space="0" w:color="auto"/>
            </w:tcBorders>
            <w:shd w:val="clear" w:color="auto" w:fill="auto"/>
            <w:vAlign w:val="center"/>
            <w:hideMark/>
          </w:tcPr>
          <w:p w14:paraId="10C19DB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 (2)</w:t>
            </w:r>
          </w:p>
        </w:tc>
        <w:tc>
          <w:tcPr>
            <w:tcW w:w="1460" w:type="dxa"/>
            <w:tcBorders>
              <w:top w:val="nil"/>
              <w:left w:val="nil"/>
              <w:bottom w:val="single" w:sz="4" w:space="0" w:color="auto"/>
              <w:right w:val="single" w:sz="4" w:space="0" w:color="auto"/>
            </w:tcBorders>
            <w:shd w:val="clear" w:color="auto" w:fill="auto"/>
            <w:vAlign w:val="center"/>
            <w:hideMark/>
          </w:tcPr>
          <w:p w14:paraId="6ECB9F9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c>
          <w:tcPr>
            <w:tcW w:w="1680" w:type="dxa"/>
            <w:tcBorders>
              <w:top w:val="nil"/>
              <w:left w:val="nil"/>
              <w:bottom w:val="single" w:sz="4" w:space="0" w:color="auto"/>
              <w:right w:val="single" w:sz="4" w:space="0" w:color="auto"/>
            </w:tcBorders>
            <w:shd w:val="clear" w:color="auto" w:fill="auto"/>
            <w:vAlign w:val="center"/>
            <w:hideMark/>
          </w:tcPr>
          <w:p w14:paraId="14B71DB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 (3)</w:t>
            </w:r>
          </w:p>
        </w:tc>
      </w:tr>
      <w:tr w:rsidR="0030675D" w:rsidRPr="006C7F95" w14:paraId="7DFC3F5C"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0B10C96"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433CA83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 (1)</w:t>
            </w:r>
          </w:p>
        </w:tc>
        <w:tc>
          <w:tcPr>
            <w:tcW w:w="1460" w:type="dxa"/>
            <w:tcBorders>
              <w:top w:val="nil"/>
              <w:left w:val="nil"/>
              <w:bottom w:val="single" w:sz="4" w:space="0" w:color="auto"/>
              <w:right w:val="single" w:sz="4" w:space="0" w:color="auto"/>
            </w:tcBorders>
            <w:shd w:val="clear" w:color="auto" w:fill="auto"/>
            <w:vAlign w:val="center"/>
            <w:hideMark/>
          </w:tcPr>
          <w:p w14:paraId="090F0C8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c>
          <w:tcPr>
            <w:tcW w:w="1680" w:type="dxa"/>
            <w:tcBorders>
              <w:top w:val="nil"/>
              <w:left w:val="nil"/>
              <w:bottom w:val="single" w:sz="4" w:space="0" w:color="auto"/>
              <w:right w:val="single" w:sz="4" w:space="0" w:color="auto"/>
            </w:tcBorders>
            <w:shd w:val="clear" w:color="auto" w:fill="auto"/>
            <w:vAlign w:val="center"/>
            <w:hideMark/>
          </w:tcPr>
          <w:p w14:paraId="2160146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r>
      <w:tr w:rsidR="0030675D" w:rsidRPr="006C7F95" w14:paraId="40A5BFFE"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51179B3D"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T Stage*</w:t>
            </w:r>
          </w:p>
        </w:tc>
        <w:tc>
          <w:tcPr>
            <w:tcW w:w="1420" w:type="dxa"/>
            <w:tcBorders>
              <w:top w:val="nil"/>
              <w:left w:val="nil"/>
              <w:bottom w:val="single" w:sz="4" w:space="0" w:color="auto"/>
              <w:right w:val="nil"/>
            </w:tcBorders>
            <w:shd w:val="clear" w:color="auto" w:fill="auto"/>
            <w:vAlign w:val="center"/>
            <w:hideMark/>
          </w:tcPr>
          <w:p w14:paraId="11AB65E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77701FB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237E559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399E7936"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1C35A14"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T1</w:t>
            </w:r>
          </w:p>
        </w:tc>
        <w:tc>
          <w:tcPr>
            <w:tcW w:w="1420" w:type="dxa"/>
            <w:tcBorders>
              <w:top w:val="nil"/>
              <w:left w:val="nil"/>
              <w:bottom w:val="single" w:sz="4" w:space="0" w:color="auto"/>
              <w:right w:val="single" w:sz="4" w:space="0" w:color="auto"/>
            </w:tcBorders>
            <w:shd w:val="clear" w:color="auto" w:fill="auto"/>
            <w:vAlign w:val="center"/>
            <w:hideMark/>
          </w:tcPr>
          <w:p w14:paraId="2E636CD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4 (11)</w:t>
            </w:r>
          </w:p>
        </w:tc>
        <w:tc>
          <w:tcPr>
            <w:tcW w:w="1460" w:type="dxa"/>
            <w:tcBorders>
              <w:top w:val="nil"/>
              <w:left w:val="nil"/>
              <w:bottom w:val="single" w:sz="4" w:space="0" w:color="auto"/>
              <w:right w:val="single" w:sz="4" w:space="0" w:color="auto"/>
            </w:tcBorders>
            <w:shd w:val="clear" w:color="auto" w:fill="auto"/>
            <w:vAlign w:val="center"/>
            <w:hideMark/>
          </w:tcPr>
          <w:p w14:paraId="375310B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2 (11)</w:t>
            </w:r>
          </w:p>
        </w:tc>
        <w:tc>
          <w:tcPr>
            <w:tcW w:w="1680" w:type="dxa"/>
            <w:tcBorders>
              <w:top w:val="nil"/>
              <w:left w:val="nil"/>
              <w:bottom w:val="single" w:sz="4" w:space="0" w:color="auto"/>
              <w:right w:val="single" w:sz="4" w:space="0" w:color="auto"/>
            </w:tcBorders>
            <w:shd w:val="clear" w:color="auto" w:fill="auto"/>
            <w:vAlign w:val="center"/>
            <w:hideMark/>
          </w:tcPr>
          <w:p w14:paraId="08B5984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2 (11)</w:t>
            </w:r>
          </w:p>
        </w:tc>
      </w:tr>
      <w:tr w:rsidR="0030675D" w:rsidRPr="006C7F95" w14:paraId="46CC6215"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F9CDBAB"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T2</w:t>
            </w:r>
          </w:p>
        </w:tc>
        <w:tc>
          <w:tcPr>
            <w:tcW w:w="1420" w:type="dxa"/>
            <w:tcBorders>
              <w:top w:val="nil"/>
              <w:left w:val="nil"/>
              <w:bottom w:val="single" w:sz="4" w:space="0" w:color="auto"/>
              <w:right w:val="single" w:sz="4" w:space="0" w:color="auto"/>
            </w:tcBorders>
            <w:shd w:val="clear" w:color="auto" w:fill="auto"/>
            <w:vAlign w:val="center"/>
            <w:hideMark/>
          </w:tcPr>
          <w:p w14:paraId="0FA3FAC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55 (44)</w:t>
            </w:r>
          </w:p>
        </w:tc>
        <w:tc>
          <w:tcPr>
            <w:tcW w:w="1460" w:type="dxa"/>
            <w:tcBorders>
              <w:top w:val="nil"/>
              <w:left w:val="nil"/>
              <w:bottom w:val="single" w:sz="4" w:space="0" w:color="auto"/>
              <w:right w:val="single" w:sz="4" w:space="0" w:color="auto"/>
            </w:tcBorders>
            <w:shd w:val="clear" w:color="auto" w:fill="auto"/>
            <w:vAlign w:val="center"/>
            <w:hideMark/>
          </w:tcPr>
          <w:p w14:paraId="20D94F7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9 (42)</w:t>
            </w:r>
          </w:p>
        </w:tc>
        <w:tc>
          <w:tcPr>
            <w:tcW w:w="1680" w:type="dxa"/>
            <w:tcBorders>
              <w:top w:val="nil"/>
              <w:left w:val="nil"/>
              <w:bottom w:val="single" w:sz="4" w:space="0" w:color="auto"/>
              <w:right w:val="single" w:sz="4" w:space="0" w:color="auto"/>
            </w:tcBorders>
            <w:shd w:val="clear" w:color="auto" w:fill="auto"/>
            <w:vAlign w:val="center"/>
            <w:hideMark/>
          </w:tcPr>
          <w:p w14:paraId="4BCB06B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6 (45)</w:t>
            </w:r>
          </w:p>
        </w:tc>
      </w:tr>
      <w:tr w:rsidR="0030675D" w:rsidRPr="006C7F95" w14:paraId="16B44F59"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9DB98CC"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T3</w:t>
            </w:r>
          </w:p>
        </w:tc>
        <w:tc>
          <w:tcPr>
            <w:tcW w:w="1420" w:type="dxa"/>
            <w:tcBorders>
              <w:top w:val="nil"/>
              <w:left w:val="nil"/>
              <w:bottom w:val="single" w:sz="4" w:space="0" w:color="auto"/>
              <w:right w:val="single" w:sz="4" w:space="0" w:color="auto"/>
            </w:tcBorders>
            <w:shd w:val="clear" w:color="auto" w:fill="auto"/>
            <w:vAlign w:val="center"/>
            <w:hideMark/>
          </w:tcPr>
          <w:p w14:paraId="6881836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37 (40)</w:t>
            </w:r>
          </w:p>
        </w:tc>
        <w:tc>
          <w:tcPr>
            <w:tcW w:w="1460" w:type="dxa"/>
            <w:tcBorders>
              <w:top w:val="nil"/>
              <w:left w:val="nil"/>
              <w:bottom w:val="single" w:sz="4" w:space="0" w:color="auto"/>
              <w:right w:val="single" w:sz="4" w:space="0" w:color="auto"/>
            </w:tcBorders>
            <w:shd w:val="clear" w:color="auto" w:fill="auto"/>
            <w:vAlign w:val="center"/>
            <w:hideMark/>
          </w:tcPr>
          <w:p w14:paraId="4B9BEB1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8 (42)</w:t>
            </w:r>
          </w:p>
        </w:tc>
        <w:tc>
          <w:tcPr>
            <w:tcW w:w="1680" w:type="dxa"/>
            <w:tcBorders>
              <w:top w:val="nil"/>
              <w:left w:val="nil"/>
              <w:bottom w:val="single" w:sz="4" w:space="0" w:color="auto"/>
              <w:right w:val="single" w:sz="4" w:space="0" w:color="auto"/>
            </w:tcBorders>
            <w:shd w:val="clear" w:color="auto" w:fill="auto"/>
            <w:vAlign w:val="center"/>
            <w:hideMark/>
          </w:tcPr>
          <w:p w14:paraId="3796291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9 (39)</w:t>
            </w:r>
          </w:p>
        </w:tc>
      </w:tr>
      <w:tr w:rsidR="0030675D" w:rsidRPr="006C7F95" w14:paraId="28E553FE"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E54CEF1"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T4</w:t>
            </w:r>
          </w:p>
        </w:tc>
        <w:tc>
          <w:tcPr>
            <w:tcW w:w="1420" w:type="dxa"/>
            <w:tcBorders>
              <w:top w:val="nil"/>
              <w:left w:val="nil"/>
              <w:bottom w:val="single" w:sz="4" w:space="0" w:color="auto"/>
              <w:right w:val="single" w:sz="4" w:space="0" w:color="auto"/>
            </w:tcBorders>
            <w:shd w:val="clear" w:color="auto" w:fill="auto"/>
            <w:vAlign w:val="center"/>
            <w:hideMark/>
          </w:tcPr>
          <w:p w14:paraId="3693C39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4 (4)</w:t>
            </w:r>
          </w:p>
        </w:tc>
        <w:tc>
          <w:tcPr>
            <w:tcW w:w="1460" w:type="dxa"/>
            <w:tcBorders>
              <w:top w:val="nil"/>
              <w:left w:val="nil"/>
              <w:bottom w:val="single" w:sz="4" w:space="0" w:color="auto"/>
              <w:right w:val="single" w:sz="4" w:space="0" w:color="auto"/>
            </w:tcBorders>
            <w:shd w:val="clear" w:color="auto" w:fill="auto"/>
            <w:vAlign w:val="center"/>
            <w:hideMark/>
          </w:tcPr>
          <w:p w14:paraId="5DC2B7F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 (4)</w:t>
            </w:r>
          </w:p>
        </w:tc>
        <w:tc>
          <w:tcPr>
            <w:tcW w:w="1680" w:type="dxa"/>
            <w:tcBorders>
              <w:top w:val="nil"/>
              <w:left w:val="nil"/>
              <w:bottom w:val="single" w:sz="4" w:space="0" w:color="auto"/>
              <w:right w:val="single" w:sz="4" w:space="0" w:color="auto"/>
            </w:tcBorders>
            <w:shd w:val="clear" w:color="auto" w:fill="auto"/>
            <w:vAlign w:val="center"/>
            <w:hideMark/>
          </w:tcPr>
          <w:p w14:paraId="121774B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 (4)</w:t>
            </w:r>
          </w:p>
        </w:tc>
      </w:tr>
      <w:tr w:rsidR="0030675D" w:rsidRPr="006C7F95" w14:paraId="043D8505"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0D40401"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T stage unknown</w:t>
            </w:r>
          </w:p>
        </w:tc>
        <w:tc>
          <w:tcPr>
            <w:tcW w:w="1420" w:type="dxa"/>
            <w:tcBorders>
              <w:top w:val="nil"/>
              <w:left w:val="nil"/>
              <w:bottom w:val="single" w:sz="4" w:space="0" w:color="auto"/>
              <w:right w:val="single" w:sz="4" w:space="0" w:color="auto"/>
            </w:tcBorders>
            <w:shd w:val="clear" w:color="auto" w:fill="auto"/>
            <w:vAlign w:val="center"/>
            <w:hideMark/>
          </w:tcPr>
          <w:p w14:paraId="60AA4DD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c>
          <w:tcPr>
            <w:tcW w:w="1460" w:type="dxa"/>
            <w:tcBorders>
              <w:top w:val="nil"/>
              <w:left w:val="nil"/>
              <w:bottom w:val="single" w:sz="4" w:space="0" w:color="auto"/>
              <w:right w:val="single" w:sz="4" w:space="0" w:color="auto"/>
            </w:tcBorders>
            <w:shd w:val="clear" w:color="auto" w:fill="auto"/>
            <w:vAlign w:val="center"/>
            <w:hideMark/>
          </w:tcPr>
          <w:p w14:paraId="007902C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 (0)</w:t>
            </w:r>
          </w:p>
        </w:tc>
        <w:tc>
          <w:tcPr>
            <w:tcW w:w="1680" w:type="dxa"/>
            <w:tcBorders>
              <w:top w:val="nil"/>
              <w:left w:val="nil"/>
              <w:bottom w:val="single" w:sz="4" w:space="0" w:color="auto"/>
              <w:right w:val="single" w:sz="4" w:space="0" w:color="auto"/>
            </w:tcBorders>
            <w:shd w:val="clear" w:color="auto" w:fill="auto"/>
            <w:vAlign w:val="center"/>
            <w:hideMark/>
          </w:tcPr>
          <w:p w14:paraId="3D6C712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r>
      <w:tr w:rsidR="0030675D" w:rsidRPr="006C7F95" w14:paraId="0919AFBB"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724B0F6"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65A5A44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3 (7)</w:t>
            </w:r>
          </w:p>
        </w:tc>
        <w:tc>
          <w:tcPr>
            <w:tcW w:w="1460" w:type="dxa"/>
            <w:tcBorders>
              <w:top w:val="nil"/>
              <w:left w:val="nil"/>
              <w:bottom w:val="single" w:sz="4" w:space="0" w:color="auto"/>
              <w:right w:val="single" w:sz="4" w:space="0" w:color="auto"/>
            </w:tcBorders>
            <w:shd w:val="clear" w:color="auto" w:fill="auto"/>
            <w:vAlign w:val="center"/>
            <w:hideMark/>
          </w:tcPr>
          <w:p w14:paraId="1E9C52F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 (4)</w:t>
            </w:r>
          </w:p>
        </w:tc>
        <w:tc>
          <w:tcPr>
            <w:tcW w:w="1680" w:type="dxa"/>
            <w:tcBorders>
              <w:top w:val="nil"/>
              <w:left w:val="nil"/>
              <w:bottom w:val="single" w:sz="4" w:space="0" w:color="auto"/>
              <w:right w:val="single" w:sz="4" w:space="0" w:color="auto"/>
            </w:tcBorders>
            <w:shd w:val="clear" w:color="auto" w:fill="auto"/>
            <w:vAlign w:val="center"/>
            <w:hideMark/>
          </w:tcPr>
          <w:p w14:paraId="6E27D4C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2 (10)</w:t>
            </w:r>
          </w:p>
        </w:tc>
      </w:tr>
      <w:tr w:rsidR="0030675D" w:rsidRPr="006C7F95" w14:paraId="7D347A28"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397754A7"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N Stage*</w:t>
            </w:r>
          </w:p>
        </w:tc>
        <w:tc>
          <w:tcPr>
            <w:tcW w:w="1420" w:type="dxa"/>
            <w:tcBorders>
              <w:top w:val="nil"/>
              <w:left w:val="nil"/>
              <w:bottom w:val="single" w:sz="4" w:space="0" w:color="auto"/>
              <w:right w:val="nil"/>
            </w:tcBorders>
            <w:shd w:val="clear" w:color="auto" w:fill="auto"/>
            <w:vAlign w:val="center"/>
            <w:hideMark/>
          </w:tcPr>
          <w:p w14:paraId="31F75B9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7981904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7A8937F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0E2B85A1"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613F4DBC"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N0</w:t>
            </w:r>
          </w:p>
        </w:tc>
        <w:tc>
          <w:tcPr>
            <w:tcW w:w="1420" w:type="dxa"/>
            <w:tcBorders>
              <w:top w:val="nil"/>
              <w:left w:val="nil"/>
              <w:bottom w:val="single" w:sz="4" w:space="0" w:color="auto"/>
              <w:right w:val="single" w:sz="4" w:space="0" w:color="auto"/>
            </w:tcBorders>
            <w:shd w:val="clear" w:color="auto" w:fill="auto"/>
            <w:vAlign w:val="center"/>
            <w:hideMark/>
          </w:tcPr>
          <w:p w14:paraId="5496133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28 (91)</w:t>
            </w:r>
          </w:p>
        </w:tc>
        <w:tc>
          <w:tcPr>
            <w:tcW w:w="1460" w:type="dxa"/>
            <w:tcBorders>
              <w:top w:val="nil"/>
              <w:left w:val="nil"/>
              <w:bottom w:val="single" w:sz="4" w:space="0" w:color="auto"/>
              <w:right w:val="single" w:sz="4" w:space="0" w:color="auto"/>
            </w:tcBorders>
            <w:shd w:val="clear" w:color="auto" w:fill="auto"/>
            <w:vAlign w:val="center"/>
            <w:hideMark/>
          </w:tcPr>
          <w:p w14:paraId="1C6C10B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62 (91)</w:t>
            </w:r>
          </w:p>
        </w:tc>
        <w:tc>
          <w:tcPr>
            <w:tcW w:w="1680" w:type="dxa"/>
            <w:tcBorders>
              <w:top w:val="nil"/>
              <w:left w:val="nil"/>
              <w:bottom w:val="single" w:sz="4" w:space="0" w:color="auto"/>
              <w:right w:val="single" w:sz="4" w:space="0" w:color="auto"/>
            </w:tcBorders>
            <w:shd w:val="clear" w:color="auto" w:fill="auto"/>
            <w:vAlign w:val="center"/>
            <w:hideMark/>
          </w:tcPr>
          <w:p w14:paraId="78CA910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66 (92)</w:t>
            </w:r>
          </w:p>
        </w:tc>
      </w:tr>
      <w:tr w:rsidR="0030675D" w:rsidRPr="006C7F95" w14:paraId="21143321"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6B2262A"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N1</w:t>
            </w:r>
          </w:p>
        </w:tc>
        <w:tc>
          <w:tcPr>
            <w:tcW w:w="1420" w:type="dxa"/>
            <w:tcBorders>
              <w:top w:val="nil"/>
              <w:left w:val="nil"/>
              <w:bottom w:val="single" w:sz="4" w:space="0" w:color="auto"/>
              <w:right w:val="single" w:sz="4" w:space="0" w:color="auto"/>
            </w:tcBorders>
            <w:shd w:val="clear" w:color="auto" w:fill="auto"/>
            <w:vAlign w:val="center"/>
            <w:hideMark/>
          </w:tcPr>
          <w:p w14:paraId="6B6EE75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3 (6)</w:t>
            </w:r>
          </w:p>
        </w:tc>
        <w:tc>
          <w:tcPr>
            <w:tcW w:w="1460" w:type="dxa"/>
            <w:tcBorders>
              <w:top w:val="nil"/>
              <w:left w:val="nil"/>
              <w:bottom w:val="single" w:sz="4" w:space="0" w:color="auto"/>
              <w:right w:val="single" w:sz="4" w:space="0" w:color="auto"/>
            </w:tcBorders>
            <w:shd w:val="clear" w:color="auto" w:fill="auto"/>
            <w:vAlign w:val="center"/>
            <w:hideMark/>
          </w:tcPr>
          <w:p w14:paraId="18AD8C1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4 (5)</w:t>
            </w:r>
          </w:p>
        </w:tc>
        <w:tc>
          <w:tcPr>
            <w:tcW w:w="1680" w:type="dxa"/>
            <w:tcBorders>
              <w:top w:val="nil"/>
              <w:left w:val="nil"/>
              <w:bottom w:val="single" w:sz="4" w:space="0" w:color="auto"/>
              <w:right w:val="single" w:sz="4" w:space="0" w:color="auto"/>
            </w:tcBorders>
            <w:shd w:val="clear" w:color="auto" w:fill="auto"/>
            <w:vAlign w:val="center"/>
            <w:hideMark/>
          </w:tcPr>
          <w:p w14:paraId="54E2EFB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9 (7)</w:t>
            </w:r>
          </w:p>
        </w:tc>
      </w:tr>
      <w:tr w:rsidR="0030675D" w:rsidRPr="006C7F95" w14:paraId="30BE70EA"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EFA2A12"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N stage unknown</w:t>
            </w:r>
          </w:p>
        </w:tc>
        <w:tc>
          <w:tcPr>
            <w:tcW w:w="1420" w:type="dxa"/>
            <w:tcBorders>
              <w:top w:val="nil"/>
              <w:left w:val="nil"/>
              <w:bottom w:val="single" w:sz="4" w:space="0" w:color="auto"/>
              <w:right w:val="single" w:sz="4" w:space="0" w:color="auto"/>
            </w:tcBorders>
            <w:shd w:val="clear" w:color="auto" w:fill="auto"/>
            <w:vAlign w:val="center"/>
            <w:hideMark/>
          </w:tcPr>
          <w:p w14:paraId="7E2CA70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 (3)</w:t>
            </w:r>
          </w:p>
        </w:tc>
        <w:tc>
          <w:tcPr>
            <w:tcW w:w="1460" w:type="dxa"/>
            <w:tcBorders>
              <w:top w:val="nil"/>
              <w:left w:val="nil"/>
              <w:bottom w:val="single" w:sz="4" w:space="0" w:color="auto"/>
              <w:right w:val="single" w:sz="4" w:space="0" w:color="auto"/>
            </w:tcBorders>
            <w:shd w:val="clear" w:color="auto" w:fill="auto"/>
            <w:vAlign w:val="center"/>
            <w:hideMark/>
          </w:tcPr>
          <w:p w14:paraId="121114C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 (4)</w:t>
            </w:r>
          </w:p>
        </w:tc>
        <w:tc>
          <w:tcPr>
            <w:tcW w:w="1680" w:type="dxa"/>
            <w:tcBorders>
              <w:top w:val="nil"/>
              <w:left w:val="nil"/>
              <w:bottom w:val="single" w:sz="4" w:space="0" w:color="auto"/>
              <w:right w:val="single" w:sz="4" w:space="0" w:color="auto"/>
            </w:tcBorders>
            <w:shd w:val="clear" w:color="auto" w:fill="auto"/>
            <w:vAlign w:val="center"/>
            <w:hideMark/>
          </w:tcPr>
          <w:p w14:paraId="34580B8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 (2)</w:t>
            </w:r>
          </w:p>
        </w:tc>
      </w:tr>
      <w:tr w:rsidR="0030675D" w:rsidRPr="006C7F95" w14:paraId="19A4E3BA"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4FE900F"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04E95B2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9 (8)</w:t>
            </w:r>
          </w:p>
        </w:tc>
        <w:tc>
          <w:tcPr>
            <w:tcW w:w="1460" w:type="dxa"/>
            <w:tcBorders>
              <w:top w:val="nil"/>
              <w:left w:val="nil"/>
              <w:bottom w:val="single" w:sz="4" w:space="0" w:color="auto"/>
              <w:right w:val="single" w:sz="4" w:space="0" w:color="auto"/>
            </w:tcBorders>
            <w:shd w:val="clear" w:color="auto" w:fill="auto"/>
            <w:vAlign w:val="center"/>
            <w:hideMark/>
          </w:tcPr>
          <w:p w14:paraId="0759C60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 (2)</w:t>
            </w:r>
          </w:p>
        </w:tc>
        <w:tc>
          <w:tcPr>
            <w:tcW w:w="1680" w:type="dxa"/>
            <w:tcBorders>
              <w:top w:val="nil"/>
              <w:left w:val="nil"/>
              <w:bottom w:val="single" w:sz="4" w:space="0" w:color="auto"/>
              <w:right w:val="single" w:sz="4" w:space="0" w:color="auto"/>
            </w:tcBorders>
            <w:shd w:val="clear" w:color="auto" w:fill="auto"/>
            <w:vAlign w:val="center"/>
            <w:hideMark/>
          </w:tcPr>
          <w:p w14:paraId="1A0DACA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4 (13)</w:t>
            </w:r>
          </w:p>
        </w:tc>
      </w:tr>
      <w:tr w:rsidR="0030675D" w:rsidRPr="006C7F95" w14:paraId="09D0C42D"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65C1095F"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M Stage*</w:t>
            </w:r>
          </w:p>
        </w:tc>
        <w:tc>
          <w:tcPr>
            <w:tcW w:w="1420" w:type="dxa"/>
            <w:tcBorders>
              <w:top w:val="nil"/>
              <w:left w:val="nil"/>
              <w:bottom w:val="single" w:sz="4" w:space="0" w:color="auto"/>
              <w:right w:val="nil"/>
            </w:tcBorders>
            <w:shd w:val="clear" w:color="auto" w:fill="auto"/>
            <w:vAlign w:val="center"/>
            <w:hideMark/>
          </w:tcPr>
          <w:p w14:paraId="3991613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194A934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5D00FC0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5C212C41"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902B7F5"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0</w:t>
            </w:r>
          </w:p>
        </w:tc>
        <w:tc>
          <w:tcPr>
            <w:tcW w:w="1420" w:type="dxa"/>
            <w:tcBorders>
              <w:top w:val="nil"/>
              <w:left w:val="nil"/>
              <w:bottom w:val="single" w:sz="4" w:space="0" w:color="auto"/>
              <w:right w:val="single" w:sz="4" w:space="0" w:color="auto"/>
            </w:tcBorders>
            <w:shd w:val="clear" w:color="auto" w:fill="auto"/>
            <w:vAlign w:val="center"/>
            <w:hideMark/>
          </w:tcPr>
          <w:p w14:paraId="6858020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51 (95)</w:t>
            </w:r>
          </w:p>
        </w:tc>
        <w:tc>
          <w:tcPr>
            <w:tcW w:w="1460" w:type="dxa"/>
            <w:tcBorders>
              <w:top w:val="nil"/>
              <w:left w:val="nil"/>
              <w:bottom w:val="single" w:sz="4" w:space="0" w:color="auto"/>
              <w:right w:val="single" w:sz="4" w:space="0" w:color="auto"/>
            </w:tcBorders>
            <w:shd w:val="clear" w:color="auto" w:fill="auto"/>
            <w:vAlign w:val="center"/>
            <w:hideMark/>
          </w:tcPr>
          <w:p w14:paraId="1352A01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73 (95)</w:t>
            </w:r>
          </w:p>
        </w:tc>
        <w:tc>
          <w:tcPr>
            <w:tcW w:w="1680" w:type="dxa"/>
            <w:tcBorders>
              <w:top w:val="nil"/>
              <w:left w:val="nil"/>
              <w:bottom w:val="single" w:sz="4" w:space="0" w:color="auto"/>
              <w:right w:val="single" w:sz="4" w:space="0" w:color="auto"/>
            </w:tcBorders>
            <w:shd w:val="clear" w:color="auto" w:fill="auto"/>
            <w:vAlign w:val="center"/>
            <w:hideMark/>
          </w:tcPr>
          <w:p w14:paraId="63D421C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78 (95)</w:t>
            </w:r>
          </w:p>
        </w:tc>
      </w:tr>
      <w:tr w:rsidR="0030675D" w:rsidRPr="006C7F95" w14:paraId="14402984"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FABACB3"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M1 </w:t>
            </w:r>
          </w:p>
        </w:tc>
        <w:tc>
          <w:tcPr>
            <w:tcW w:w="1420" w:type="dxa"/>
            <w:tcBorders>
              <w:top w:val="nil"/>
              <w:left w:val="nil"/>
              <w:bottom w:val="single" w:sz="4" w:space="0" w:color="auto"/>
              <w:right w:val="single" w:sz="4" w:space="0" w:color="auto"/>
            </w:tcBorders>
            <w:shd w:val="clear" w:color="auto" w:fill="auto"/>
            <w:vAlign w:val="center"/>
            <w:hideMark/>
          </w:tcPr>
          <w:p w14:paraId="780D4F3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9 (3)</w:t>
            </w:r>
          </w:p>
        </w:tc>
        <w:tc>
          <w:tcPr>
            <w:tcW w:w="1460" w:type="dxa"/>
            <w:tcBorders>
              <w:top w:val="nil"/>
              <w:left w:val="nil"/>
              <w:bottom w:val="single" w:sz="4" w:space="0" w:color="auto"/>
              <w:right w:val="single" w:sz="4" w:space="0" w:color="auto"/>
            </w:tcBorders>
            <w:shd w:val="clear" w:color="auto" w:fill="auto"/>
            <w:vAlign w:val="center"/>
            <w:hideMark/>
          </w:tcPr>
          <w:p w14:paraId="31A55C2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 (2)</w:t>
            </w:r>
          </w:p>
        </w:tc>
        <w:tc>
          <w:tcPr>
            <w:tcW w:w="1680" w:type="dxa"/>
            <w:tcBorders>
              <w:top w:val="nil"/>
              <w:left w:val="nil"/>
              <w:bottom w:val="single" w:sz="4" w:space="0" w:color="auto"/>
              <w:right w:val="single" w:sz="4" w:space="0" w:color="auto"/>
            </w:tcBorders>
            <w:shd w:val="clear" w:color="auto" w:fill="auto"/>
            <w:vAlign w:val="center"/>
            <w:hideMark/>
          </w:tcPr>
          <w:p w14:paraId="2FCE3125"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 (4)</w:t>
            </w:r>
          </w:p>
        </w:tc>
      </w:tr>
      <w:tr w:rsidR="0030675D" w:rsidRPr="006C7F95" w14:paraId="1FEACD9C"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7C8574F5"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 stage unknown</w:t>
            </w:r>
          </w:p>
        </w:tc>
        <w:tc>
          <w:tcPr>
            <w:tcW w:w="1420" w:type="dxa"/>
            <w:tcBorders>
              <w:top w:val="nil"/>
              <w:left w:val="nil"/>
              <w:bottom w:val="single" w:sz="4" w:space="0" w:color="auto"/>
              <w:right w:val="single" w:sz="4" w:space="0" w:color="auto"/>
            </w:tcBorders>
            <w:shd w:val="clear" w:color="auto" w:fill="auto"/>
            <w:vAlign w:val="center"/>
            <w:hideMark/>
          </w:tcPr>
          <w:p w14:paraId="26E4CA3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 (2)</w:t>
            </w:r>
          </w:p>
        </w:tc>
        <w:tc>
          <w:tcPr>
            <w:tcW w:w="1460" w:type="dxa"/>
            <w:tcBorders>
              <w:top w:val="nil"/>
              <w:left w:val="nil"/>
              <w:bottom w:val="single" w:sz="4" w:space="0" w:color="auto"/>
              <w:right w:val="single" w:sz="4" w:space="0" w:color="auto"/>
            </w:tcBorders>
            <w:shd w:val="clear" w:color="auto" w:fill="auto"/>
            <w:vAlign w:val="center"/>
            <w:hideMark/>
          </w:tcPr>
          <w:p w14:paraId="322DCF4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 (3)</w:t>
            </w:r>
          </w:p>
        </w:tc>
        <w:tc>
          <w:tcPr>
            <w:tcW w:w="1680" w:type="dxa"/>
            <w:tcBorders>
              <w:top w:val="nil"/>
              <w:left w:val="nil"/>
              <w:bottom w:val="single" w:sz="4" w:space="0" w:color="auto"/>
              <w:right w:val="single" w:sz="4" w:space="0" w:color="auto"/>
            </w:tcBorders>
            <w:shd w:val="clear" w:color="auto" w:fill="auto"/>
            <w:vAlign w:val="center"/>
            <w:hideMark/>
          </w:tcPr>
          <w:p w14:paraId="2275E54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 (1)</w:t>
            </w:r>
          </w:p>
        </w:tc>
      </w:tr>
      <w:tr w:rsidR="0030675D" w:rsidRPr="006C7F95" w14:paraId="02FA94A7"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DDE9F35"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308E7D4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5 (7)</w:t>
            </w:r>
          </w:p>
        </w:tc>
        <w:tc>
          <w:tcPr>
            <w:tcW w:w="1460" w:type="dxa"/>
            <w:tcBorders>
              <w:top w:val="nil"/>
              <w:left w:val="nil"/>
              <w:bottom w:val="single" w:sz="4" w:space="0" w:color="auto"/>
              <w:right w:val="single" w:sz="4" w:space="0" w:color="auto"/>
            </w:tcBorders>
            <w:shd w:val="clear" w:color="auto" w:fill="auto"/>
            <w:vAlign w:val="center"/>
            <w:hideMark/>
          </w:tcPr>
          <w:p w14:paraId="656A1D5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 (2)</w:t>
            </w:r>
          </w:p>
        </w:tc>
        <w:tc>
          <w:tcPr>
            <w:tcW w:w="1680" w:type="dxa"/>
            <w:tcBorders>
              <w:top w:val="nil"/>
              <w:left w:val="nil"/>
              <w:bottom w:val="single" w:sz="4" w:space="0" w:color="auto"/>
              <w:right w:val="single" w:sz="4" w:space="0" w:color="auto"/>
            </w:tcBorders>
            <w:shd w:val="clear" w:color="auto" w:fill="auto"/>
            <w:vAlign w:val="center"/>
            <w:hideMark/>
          </w:tcPr>
          <w:p w14:paraId="32F52E3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0 (12)</w:t>
            </w:r>
          </w:p>
        </w:tc>
      </w:tr>
      <w:tr w:rsidR="0030675D" w:rsidRPr="006C7F95" w14:paraId="7B164B4F"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622585A3"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PSA at diagnosis*</w:t>
            </w:r>
          </w:p>
        </w:tc>
        <w:tc>
          <w:tcPr>
            <w:tcW w:w="1420" w:type="dxa"/>
            <w:tcBorders>
              <w:top w:val="nil"/>
              <w:left w:val="nil"/>
              <w:bottom w:val="single" w:sz="4" w:space="0" w:color="auto"/>
              <w:right w:val="nil"/>
            </w:tcBorders>
            <w:shd w:val="clear" w:color="auto" w:fill="auto"/>
            <w:vAlign w:val="center"/>
            <w:hideMark/>
          </w:tcPr>
          <w:p w14:paraId="5484962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7D825CF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0D3666E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765106FC"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1541A06"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Less than 10 </w:t>
            </w:r>
          </w:p>
        </w:tc>
        <w:tc>
          <w:tcPr>
            <w:tcW w:w="1420" w:type="dxa"/>
            <w:tcBorders>
              <w:top w:val="nil"/>
              <w:left w:val="nil"/>
              <w:bottom w:val="single" w:sz="4" w:space="0" w:color="auto"/>
              <w:right w:val="single" w:sz="4" w:space="0" w:color="auto"/>
            </w:tcBorders>
            <w:shd w:val="clear" w:color="auto" w:fill="auto"/>
            <w:vAlign w:val="center"/>
            <w:hideMark/>
          </w:tcPr>
          <w:p w14:paraId="327729A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87 (48)</w:t>
            </w:r>
          </w:p>
        </w:tc>
        <w:tc>
          <w:tcPr>
            <w:tcW w:w="1460" w:type="dxa"/>
            <w:tcBorders>
              <w:top w:val="nil"/>
              <w:left w:val="nil"/>
              <w:bottom w:val="single" w:sz="4" w:space="0" w:color="auto"/>
              <w:right w:val="single" w:sz="4" w:space="0" w:color="auto"/>
            </w:tcBorders>
            <w:shd w:val="clear" w:color="auto" w:fill="auto"/>
            <w:vAlign w:val="center"/>
            <w:hideMark/>
          </w:tcPr>
          <w:p w14:paraId="2084C9F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42 (49)</w:t>
            </w:r>
          </w:p>
        </w:tc>
        <w:tc>
          <w:tcPr>
            <w:tcW w:w="1680" w:type="dxa"/>
            <w:tcBorders>
              <w:top w:val="nil"/>
              <w:left w:val="nil"/>
              <w:bottom w:val="single" w:sz="4" w:space="0" w:color="auto"/>
              <w:right w:val="single" w:sz="4" w:space="0" w:color="auto"/>
            </w:tcBorders>
            <w:shd w:val="clear" w:color="auto" w:fill="auto"/>
            <w:vAlign w:val="center"/>
            <w:hideMark/>
          </w:tcPr>
          <w:p w14:paraId="2145300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45 (46)</w:t>
            </w:r>
          </w:p>
        </w:tc>
      </w:tr>
      <w:tr w:rsidR="0030675D" w:rsidRPr="006C7F95" w14:paraId="169A386B"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D85EE74"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10 to 20</w:t>
            </w:r>
          </w:p>
        </w:tc>
        <w:tc>
          <w:tcPr>
            <w:tcW w:w="1420" w:type="dxa"/>
            <w:tcBorders>
              <w:top w:val="nil"/>
              <w:left w:val="nil"/>
              <w:bottom w:val="single" w:sz="4" w:space="0" w:color="auto"/>
              <w:right w:val="single" w:sz="4" w:space="0" w:color="auto"/>
            </w:tcBorders>
            <w:shd w:val="clear" w:color="auto" w:fill="auto"/>
            <w:vAlign w:val="center"/>
            <w:hideMark/>
          </w:tcPr>
          <w:p w14:paraId="3619AA3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63 (27)</w:t>
            </w:r>
          </w:p>
        </w:tc>
        <w:tc>
          <w:tcPr>
            <w:tcW w:w="1460" w:type="dxa"/>
            <w:tcBorders>
              <w:top w:val="nil"/>
              <w:left w:val="nil"/>
              <w:bottom w:val="single" w:sz="4" w:space="0" w:color="auto"/>
              <w:right w:val="single" w:sz="4" w:space="0" w:color="auto"/>
            </w:tcBorders>
            <w:shd w:val="clear" w:color="auto" w:fill="auto"/>
            <w:vAlign w:val="center"/>
            <w:hideMark/>
          </w:tcPr>
          <w:p w14:paraId="11A2C94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3 (29)</w:t>
            </w:r>
          </w:p>
        </w:tc>
        <w:tc>
          <w:tcPr>
            <w:tcW w:w="1680" w:type="dxa"/>
            <w:tcBorders>
              <w:top w:val="nil"/>
              <w:left w:val="nil"/>
              <w:bottom w:val="single" w:sz="4" w:space="0" w:color="auto"/>
              <w:right w:val="single" w:sz="4" w:space="0" w:color="auto"/>
            </w:tcBorders>
            <w:shd w:val="clear" w:color="auto" w:fill="auto"/>
            <w:vAlign w:val="center"/>
            <w:hideMark/>
          </w:tcPr>
          <w:p w14:paraId="2D11955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0 (26)</w:t>
            </w:r>
          </w:p>
        </w:tc>
      </w:tr>
      <w:tr w:rsidR="0030675D" w:rsidRPr="006C7F95" w14:paraId="01E5204F"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35731B3E"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ore than 20</w:t>
            </w:r>
          </w:p>
        </w:tc>
        <w:tc>
          <w:tcPr>
            <w:tcW w:w="1420" w:type="dxa"/>
            <w:tcBorders>
              <w:top w:val="nil"/>
              <w:left w:val="nil"/>
              <w:bottom w:val="single" w:sz="4" w:space="0" w:color="auto"/>
              <w:right w:val="single" w:sz="4" w:space="0" w:color="auto"/>
            </w:tcBorders>
            <w:shd w:val="clear" w:color="auto" w:fill="auto"/>
            <w:vAlign w:val="center"/>
            <w:hideMark/>
          </w:tcPr>
          <w:p w14:paraId="1BE8E01C"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54 (25)</w:t>
            </w:r>
          </w:p>
        </w:tc>
        <w:tc>
          <w:tcPr>
            <w:tcW w:w="1460" w:type="dxa"/>
            <w:tcBorders>
              <w:top w:val="nil"/>
              <w:left w:val="nil"/>
              <w:bottom w:val="single" w:sz="4" w:space="0" w:color="auto"/>
              <w:right w:val="single" w:sz="4" w:space="0" w:color="auto"/>
            </w:tcBorders>
            <w:shd w:val="clear" w:color="auto" w:fill="auto"/>
            <w:vAlign w:val="center"/>
            <w:hideMark/>
          </w:tcPr>
          <w:p w14:paraId="4FEA49B1"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5 (22)</w:t>
            </w:r>
          </w:p>
        </w:tc>
        <w:tc>
          <w:tcPr>
            <w:tcW w:w="1680" w:type="dxa"/>
            <w:tcBorders>
              <w:top w:val="nil"/>
              <w:left w:val="nil"/>
              <w:bottom w:val="single" w:sz="4" w:space="0" w:color="auto"/>
              <w:right w:val="single" w:sz="4" w:space="0" w:color="auto"/>
            </w:tcBorders>
            <w:shd w:val="clear" w:color="auto" w:fill="auto"/>
            <w:vAlign w:val="center"/>
            <w:hideMark/>
          </w:tcPr>
          <w:p w14:paraId="6A19FBF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9 (28)</w:t>
            </w:r>
          </w:p>
        </w:tc>
      </w:tr>
      <w:tr w:rsidR="0030675D" w:rsidRPr="006C7F95" w14:paraId="3065944E"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4E1532CB"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Missing</w:t>
            </w:r>
          </w:p>
        </w:tc>
        <w:tc>
          <w:tcPr>
            <w:tcW w:w="1420" w:type="dxa"/>
            <w:tcBorders>
              <w:top w:val="nil"/>
              <w:left w:val="nil"/>
              <w:bottom w:val="single" w:sz="4" w:space="0" w:color="auto"/>
              <w:right w:val="single" w:sz="4" w:space="0" w:color="auto"/>
            </w:tcBorders>
            <w:shd w:val="clear" w:color="auto" w:fill="auto"/>
            <w:vAlign w:val="center"/>
            <w:hideMark/>
          </w:tcPr>
          <w:p w14:paraId="1E4A632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3 (4)</w:t>
            </w:r>
          </w:p>
        </w:tc>
        <w:tc>
          <w:tcPr>
            <w:tcW w:w="1460" w:type="dxa"/>
            <w:tcBorders>
              <w:top w:val="nil"/>
              <w:left w:val="nil"/>
              <w:bottom w:val="single" w:sz="4" w:space="0" w:color="auto"/>
              <w:right w:val="single" w:sz="4" w:space="0" w:color="auto"/>
            </w:tcBorders>
            <w:shd w:val="clear" w:color="auto" w:fill="auto"/>
            <w:vAlign w:val="center"/>
            <w:hideMark/>
          </w:tcPr>
          <w:p w14:paraId="26CA8BA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c>
          <w:tcPr>
            <w:tcW w:w="1680" w:type="dxa"/>
            <w:tcBorders>
              <w:top w:val="nil"/>
              <w:left w:val="nil"/>
              <w:bottom w:val="single" w:sz="4" w:space="0" w:color="auto"/>
              <w:right w:val="single" w:sz="4" w:space="0" w:color="auto"/>
            </w:tcBorders>
            <w:shd w:val="clear" w:color="auto" w:fill="auto"/>
            <w:vAlign w:val="center"/>
            <w:hideMark/>
          </w:tcPr>
          <w:p w14:paraId="435BB61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0 (6)</w:t>
            </w:r>
          </w:p>
        </w:tc>
      </w:tr>
      <w:tr w:rsidR="0030675D" w:rsidRPr="006C7F95" w14:paraId="75B6EA36" w14:textId="77777777" w:rsidTr="0030675D">
        <w:trPr>
          <w:trHeight w:val="300"/>
        </w:trPr>
        <w:tc>
          <w:tcPr>
            <w:tcW w:w="4820" w:type="dxa"/>
            <w:tcBorders>
              <w:top w:val="nil"/>
              <w:left w:val="single" w:sz="4" w:space="0" w:color="auto"/>
              <w:bottom w:val="single" w:sz="4" w:space="0" w:color="auto"/>
              <w:right w:val="nil"/>
            </w:tcBorders>
            <w:shd w:val="clear" w:color="auto" w:fill="auto"/>
            <w:vAlign w:val="center"/>
            <w:hideMark/>
          </w:tcPr>
          <w:p w14:paraId="43F74928" w14:textId="77777777" w:rsidR="0030675D" w:rsidRPr="006C7F95" w:rsidRDefault="0030675D" w:rsidP="0030675D">
            <w:pPr>
              <w:spacing w:after="0" w:line="240" w:lineRule="auto"/>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Risk stratification (3)</w:t>
            </w:r>
          </w:p>
        </w:tc>
        <w:tc>
          <w:tcPr>
            <w:tcW w:w="1420" w:type="dxa"/>
            <w:tcBorders>
              <w:top w:val="nil"/>
              <w:left w:val="nil"/>
              <w:bottom w:val="single" w:sz="4" w:space="0" w:color="auto"/>
              <w:right w:val="nil"/>
            </w:tcBorders>
            <w:shd w:val="clear" w:color="auto" w:fill="auto"/>
            <w:vAlign w:val="center"/>
            <w:hideMark/>
          </w:tcPr>
          <w:p w14:paraId="00BE4EB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460" w:type="dxa"/>
            <w:tcBorders>
              <w:top w:val="nil"/>
              <w:left w:val="nil"/>
              <w:bottom w:val="single" w:sz="4" w:space="0" w:color="auto"/>
              <w:right w:val="nil"/>
            </w:tcBorders>
            <w:shd w:val="clear" w:color="auto" w:fill="auto"/>
            <w:vAlign w:val="center"/>
            <w:hideMark/>
          </w:tcPr>
          <w:p w14:paraId="1FDD708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1680" w:type="dxa"/>
            <w:tcBorders>
              <w:top w:val="nil"/>
              <w:left w:val="nil"/>
              <w:bottom w:val="single" w:sz="4" w:space="0" w:color="auto"/>
              <w:right w:val="single" w:sz="4" w:space="0" w:color="auto"/>
            </w:tcBorders>
            <w:shd w:val="clear" w:color="auto" w:fill="auto"/>
            <w:vAlign w:val="center"/>
            <w:hideMark/>
          </w:tcPr>
          <w:p w14:paraId="0D32ECE6"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30675D" w:rsidRPr="006C7F95" w14:paraId="02B64B3E"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5441A16"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Advanced (metastatic)</w:t>
            </w:r>
          </w:p>
        </w:tc>
        <w:tc>
          <w:tcPr>
            <w:tcW w:w="1420" w:type="dxa"/>
            <w:tcBorders>
              <w:top w:val="nil"/>
              <w:left w:val="nil"/>
              <w:bottom w:val="single" w:sz="4" w:space="0" w:color="auto"/>
              <w:right w:val="single" w:sz="4" w:space="0" w:color="auto"/>
            </w:tcBorders>
            <w:shd w:val="clear" w:color="auto" w:fill="auto"/>
            <w:vAlign w:val="center"/>
            <w:hideMark/>
          </w:tcPr>
          <w:p w14:paraId="20A96E9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 (3)</w:t>
            </w:r>
          </w:p>
        </w:tc>
        <w:tc>
          <w:tcPr>
            <w:tcW w:w="1460" w:type="dxa"/>
            <w:tcBorders>
              <w:top w:val="nil"/>
              <w:left w:val="nil"/>
              <w:bottom w:val="single" w:sz="4" w:space="0" w:color="auto"/>
              <w:right w:val="single" w:sz="4" w:space="0" w:color="auto"/>
            </w:tcBorders>
            <w:shd w:val="clear" w:color="auto" w:fill="auto"/>
            <w:vAlign w:val="center"/>
            <w:hideMark/>
          </w:tcPr>
          <w:p w14:paraId="1F059F2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 (2)</w:t>
            </w:r>
          </w:p>
        </w:tc>
        <w:tc>
          <w:tcPr>
            <w:tcW w:w="1680" w:type="dxa"/>
            <w:tcBorders>
              <w:top w:val="nil"/>
              <w:left w:val="nil"/>
              <w:bottom w:val="single" w:sz="4" w:space="0" w:color="auto"/>
              <w:right w:val="single" w:sz="4" w:space="0" w:color="auto"/>
            </w:tcBorders>
            <w:shd w:val="clear" w:color="auto" w:fill="auto"/>
            <w:vAlign w:val="center"/>
            <w:hideMark/>
          </w:tcPr>
          <w:p w14:paraId="35B88440"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 (3)</w:t>
            </w:r>
          </w:p>
        </w:tc>
      </w:tr>
      <w:tr w:rsidR="0030675D" w:rsidRPr="006C7F95" w14:paraId="0BB74103"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267141A6"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Localised high risk</w:t>
            </w:r>
          </w:p>
        </w:tc>
        <w:tc>
          <w:tcPr>
            <w:tcW w:w="1420" w:type="dxa"/>
            <w:tcBorders>
              <w:top w:val="nil"/>
              <w:left w:val="nil"/>
              <w:bottom w:val="single" w:sz="4" w:space="0" w:color="auto"/>
              <w:right w:val="single" w:sz="4" w:space="0" w:color="auto"/>
            </w:tcBorders>
            <w:shd w:val="clear" w:color="auto" w:fill="auto"/>
            <w:vAlign w:val="center"/>
            <w:hideMark/>
          </w:tcPr>
          <w:p w14:paraId="61F032A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65 (10)</w:t>
            </w:r>
          </w:p>
        </w:tc>
        <w:tc>
          <w:tcPr>
            <w:tcW w:w="1460" w:type="dxa"/>
            <w:tcBorders>
              <w:top w:val="nil"/>
              <w:left w:val="nil"/>
              <w:bottom w:val="single" w:sz="4" w:space="0" w:color="auto"/>
              <w:right w:val="single" w:sz="4" w:space="0" w:color="auto"/>
            </w:tcBorders>
            <w:shd w:val="clear" w:color="auto" w:fill="auto"/>
            <w:vAlign w:val="center"/>
            <w:hideMark/>
          </w:tcPr>
          <w:p w14:paraId="56D42E1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1 (11)</w:t>
            </w:r>
          </w:p>
        </w:tc>
        <w:tc>
          <w:tcPr>
            <w:tcW w:w="1680" w:type="dxa"/>
            <w:tcBorders>
              <w:top w:val="nil"/>
              <w:left w:val="nil"/>
              <w:bottom w:val="single" w:sz="4" w:space="0" w:color="auto"/>
              <w:right w:val="single" w:sz="4" w:space="0" w:color="auto"/>
            </w:tcBorders>
            <w:shd w:val="clear" w:color="auto" w:fill="auto"/>
            <w:vAlign w:val="center"/>
            <w:hideMark/>
          </w:tcPr>
          <w:p w14:paraId="24F95178"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4 (10)</w:t>
            </w:r>
          </w:p>
        </w:tc>
      </w:tr>
      <w:tr w:rsidR="0030675D" w:rsidRPr="006C7F95" w14:paraId="41A9028B"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1045D075"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Localised intermediate risk</w:t>
            </w:r>
          </w:p>
        </w:tc>
        <w:tc>
          <w:tcPr>
            <w:tcW w:w="1420" w:type="dxa"/>
            <w:tcBorders>
              <w:top w:val="nil"/>
              <w:left w:val="nil"/>
              <w:bottom w:val="single" w:sz="4" w:space="0" w:color="auto"/>
              <w:right w:val="single" w:sz="4" w:space="0" w:color="auto"/>
            </w:tcBorders>
            <w:shd w:val="clear" w:color="auto" w:fill="auto"/>
            <w:vAlign w:val="center"/>
            <w:hideMark/>
          </w:tcPr>
          <w:p w14:paraId="615ACD1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83 (29)</w:t>
            </w:r>
          </w:p>
        </w:tc>
        <w:tc>
          <w:tcPr>
            <w:tcW w:w="1460" w:type="dxa"/>
            <w:tcBorders>
              <w:top w:val="nil"/>
              <w:left w:val="nil"/>
              <w:bottom w:val="single" w:sz="4" w:space="0" w:color="auto"/>
              <w:right w:val="single" w:sz="4" w:space="0" w:color="auto"/>
            </w:tcBorders>
            <w:shd w:val="clear" w:color="auto" w:fill="auto"/>
            <w:vAlign w:val="center"/>
            <w:hideMark/>
          </w:tcPr>
          <w:p w14:paraId="737B4BEA"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96 (33)</w:t>
            </w:r>
          </w:p>
        </w:tc>
        <w:tc>
          <w:tcPr>
            <w:tcW w:w="1680" w:type="dxa"/>
            <w:tcBorders>
              <w:top w:val="nil"/>
              <w:left w:val="nil"/>
              <w:bottom w:val="single" w:sz="4" w:space="0" w:color="auto"/>
              <w:right w:val="single" w:sz="4" w:space="0" w:color="auto"/>
            </w:tcBorders>
            <w:shd w:val="clear" w:color="auto" w:fill="auto"/>
            <w:vAlign w:val="center"/>
            <w:hideMark/>
          </w:tcPr>
          <w:p w14:paraId="5C1C384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7 (26)</w:t>
            </w:r>
          </w:p>
        </w:tc>
      </w:tr>
      <w:tr w:rsidR="0030675D" w:rsidRPr="006C7F95" w14:paraId="00F54C40"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0BD37227"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Localised low risk</w:t>
            </w:r>
          </w:p>
        </w:tc>
        <w:tc>
          <w:tcPr>
            <w:tcW w:w="1420" w:type="dxa"/>
            <w:tcBorders>
              <w:top w:val="nil"/>
              <w:left w:val="nil"/>
              <w:bottom w:val="single" w:sz="4" w:space="0" w:color="auto"/>
              <w:right w:val="single" w:sz="4" w:space="0" w:color="auto"/>
            </w:tcBorders>
            <w:shd w:val="clear" w:color="auto" w:fill="auto"/>
            <w:vAlign w:val="center"/>
            <w:hideMark/>
          </w:tcPr>
          <w:p w14:paraId="49CF0BF9"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6 (6)</w:t>
            </w:r>
          </w:p>
        </w:tc>
        <w:tc>
          <w:tcPr>
            <w:tcW w:w="1460" w:type="dxa"/>
            <w:tcBorders>
              <w:top w:val="nil"/>
              <w:left w:val="nil"/>
              <w:bottom w:val="single" w:sz="4" w:space="0" w:color="auto"/>
              <w:right w:val="single" w:sz="4" w:space="0" w:color="auto"/>
            </w:tcBorders>
            <w:shd w:val="clear" w:color="auto" w:fill="auto"/>
            <w:vAlign w:val="center"/>
            <w:hideMark/>
          </w:tcPr>
          <w:p w14:paraId="270B261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5 (5)</w:t>
            </w:r>
          </w:p>
        </w:tc>
        <w:tc>
          <w:tcPr>
            <w:tcW w:w="1680" w:type="dxa"/>
            <w:tcBorders>
              <w:top w:val="nil"/>
              <w:left w:val="nil"/>
              <w:bottom w:val="single" w:sz="4" w:space="0" w:color="auto"/>
              <w:right w:val="single" w:sz="4" w:space="0" w:color="auto"/>
            </w:tcBorders>
            <w:shd w:val="clear" w:color="auto" w:fill="auto"/>
            <w:vAlign w:val="center"/>
            <w:hideMark/>
          </w:tcPr>
          <w:p w14:paraId="71C07FD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1 (6)</w:t>
            </w:r>
          </w:p>
        </w:tc>
      </w:tr>
      <w:tr w:rsidR="0030675D" w:rsidRPr="006C7F95" w14:paraId="2B4DF0F5"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5D7AF184"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Localised risk unknown</w:t>
            </w:r>
          </w:p>
        </w:tc>
        <w:tc>
          <w:tcPr>
            <w:tcW w:w="1420" w:type="dxa"/>
            <w:tcBorders>
              <w:top w:val="nil"/>
              <w:left w:val="nil"/>
              <w:bottom w:val="single" w:sz="4" w:space="0" w:color="auto"/>
              <w:right w:val="single" w:sz="4" w:space="0" w:color="auto"/>
            </w:tcBorders>
            <w:shd w:val="clear" w:color="auto" w:fill="auto"/>
            <w:vAlign w:val="center"/>
            <w:hideMark/>
          </w:tcPr>
          <w:p w14:paraId="50902C9F"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 (1)</w:t>
            </w:r>
          </w:p>
        </w:tc>
        <w:tc>
          <w:tcPr>
            <w:tcW w:w="1460" w:type="dxa"/>
            <w:tcBorders>
              <w:top w:val="nil"/>
              <w:left w:val="nil"/>
              <w:bottom w:val="single" w:sz="4" w:space="0" w:color="auto"/>
              <w:right w:val="single" w:sz="4" w:space="0" w:color="auto"/>
            </w:tcBorders>
            <w:shd w:val="clear" w:color="auto" w:fill="auto"/>
            <w:vAlign w:val="center"/>
            <w:hideMark/>
          </w:tcPr>
          <w:p w14:paraId="460CA2A2"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 (1)</w:t>
            </w:r>
          </w:p>
        </w:tc>
        <w:tc>
          <w:tcPr>
            <w:tcW w:w="1680" w:type="dxa"/>
            <w:tcBorders>
              <w:top w:val="nil"/>
              <w:left w:val="nil"/>
              <w:bottom w:val="single" w:sz="4" w:space="0" w:color="auto"/>
              <w:right w:val="single" w:sz="4" w:space="0" w:color="auto"/>
            </w:tcBorders>
            <w:shd w:val="clear" w:color="auto" w:fill="auto"/>
            <w:vAlign w:val="center"/>
            <w:hideMark/>
          </w:tcPr>
          <w:p w14:paraId="6DC7F6A4"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 (2)</w:t>
            </w:r>
          </w:p>
        </w:tc>
      </w:tr>
      <w:tr w:rsidR="0030675D" w:rsidRPr="006C7F95" w14:paraId="33A1AB10"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6821B8C0"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Locally advanced</w:t>
            </w:r>
          </w:p>
        </w:tc>
        <w:tc>
          <w:tcPr>
            <w:tcW w:w="1420" w:type="dxa"/>
            <w:tcBorders>
              <w:top w:val="nil"/>
              <w:left w:val="nil"/>
              <w:bottom w:val="single" w:sz="4" w:space="0" w:color="auto"/>
              <w:right w:val="single" w:sz="4" w:space="0" w:color="auto"/>
            </w:tcBorders>
            <w:shd w:val="clear" w:color="auto" w:fill="auto"/>
            <w:vAlign w:val="center"/>
            <w:hideMark/>
          </w:tcPr>
          <w:p w14:paraId="70B97E1B"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45 (39)</w:t>
            </w:r>
          </w:p>
        </w:tc>
        <w:tc>
          <w:tcPr>
            <w:tcW w:w="1460" w:type="dxa"/>
            <w:tcBorders>
              <w:top w:val="nil"/>
              <w:left w:val="nil"/>
              <w:bottom w:val="single" w:sz="4" w:space="0" w:color="auto"/>
              <w:right w:val="single" w:sz="4" w:space="0" w:color="auto"/>
            </w:tcBorders>
            <w:shd w:val="clear" w:color="auto" w:fill="auto"/>
            <w:vAlign w:val="center"/>
            <w:hideMark/>
          </w:tcPr>
          <w:p w14:paraId="1727C247"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3 (42)</w:t>
            </w:r>
          </w:p>
        </w:tc>
        <w:tc>
          <w:tcPr>
            <w:tcW w:w="1680" w:type="dxa"/>
            <w:tcBorders>
              <w:top w:val="nil"/>
              <w:left w:val="nil"/>
              <w:bottom w:val="single" w:sz="4" w:space="0" w:color="auto"/>
              <w:right w:val="single" w:sz="4" w:space="0" w:color="auto"/>
            </w:tcBorders>
            <w:shd w:val="clear" w:color="auto" w:fill="auto"/>
            <w:vAlign w:val="center"/>
            <w:hideMark/>
          </w:tcPr>
          <w:p w14:paraId="6B54E9FE"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2 (37)</w:t>
            </w:r>
          </w:p>
        </w:tc>
      </w:tr>
      <w:tr w:rsidR="0030675D" w:rsidRPr="006C7F95" w14:paraId="6EBC3AF4" w14:textId="77777777" w:rsidTr="0030675D">
        <w:trPr>
          <w:trHeight w:val="300"/>
        </w:trPr>
        <w:tc>
          <w:tcPr>
            <w:tcW w:w="4820" w:type="dxa"/>
            <w:tcBorders>
              <w:top w:val="nil"/>
              <w:left w:val="single" w:sz="4" w:space="0" w:color="auto"/>
              <w:bottom w:val="single" w:sz="4" w:space="0" w:color="auto"/>
              <w:right w:val="single" w:sz="4" w:space="0" w:color="auto"/>
            </w:tcBorders>
            <w:shd w:val="clear" w:color="auto" w:fill="auto"/>
            <w:vAlign w:val="center"/>
            <w:hideMark/>
          </w:tcPr>
          <w:p w14:paraId="5C2C4CF8" w14:textId="77777777" w:rsidR="0030675D" w:rsidRPr="006C7F95" w:rsidRDefault="0030675D" w:rsidP="0030675D">
            <w:pPr>
              <w:spacing w:after="0" w:line="240" w:lineRule="auto"/>
              <w:jc w:val="right"/>
              <w:rPr>
                <w:rFonts w:eastAsia="Times New Roman" w:cstheme="minorHAnsi"/>
                <w:color w:val="000000"/>
                <w:sz w:val="20"/>
                <w:szCs w:val="20"/>
                <w:lang w:eastAsia="en-GB"/>
              </w:rPr>
            </w:pPr>
            <w:r w:rsidRPr="006C7F95">
              <w:rPr>
                <w:rFonts w:eastAsia="Times New Roman" w:cstheme="minorHAnsi"/>
                <w:color w:val="000000"/>
                <w:sz w:val="20"/>
                <w:szCs w:val="20"/>
                <w:lang w:eastAsia="en-GB"/>
              </w:rPr>
              <w:t>Insufficient data</w:t>
            </w:r>
          </w:p>
        </w:tc>
        <w:tc>
          <w:tcPr>
            <w:tcW w:w="1420" w:type="dxa"/>
            <w:tcBorders>
              <w:top w:val="nil"/>
              <w:left w:val="nil"/>
              <w:bottom w:val="single" w:sz="4" w:space="0" w:color="auto"/>
              <w:right w:val="single" w:sz="4" w:space="0" w:color="auto"/>
            </w:tcBorders>
            <w:shd w:val="clear" w:color="auto" w:fill="auto"/>
            <w:vAlign w:val="center"/>
            <w:hideMark/>
          </w:tcPr>
          <w:p w14:paraId="2A919CD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3 (12)</w:t>
            </w:r>
          </w:p>
        </w:tc>
        <w:tc>
          <w:tcPr>
            <w:tcW w:w="1460" w:type="dxa"/>
            <w:tcBorders>
              <w:top w:val="nil"/>
              <w:left w:val="nil"/>
              <w:bottom w:val="single" w:sz="4" w:space="0" w:color="auto"/>
              <w:right w:val="single" w:sz="4" w:space="0" w:color="auto"/>
            </w:tcBorders>
            <w:shd w:val="clear" w:color="auto" w:fill="auto"/>
            <w:vAlign w:val="center"/>
            <w:hideMark/>
          </w:tcPr>
          <w:p w14:paraId="2F3B8ACD"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8 (6)</w:t>
            </w:r>
          </w:p>
        </w:tc>
        <w:tc>
          <w:tcPr>
            <w:tcW w:w="1680" w:type="dxa"/>
            <w:tcBorders>
              <w:top w:val="nil"/>
              <w:left w:val="nil"/>
              <w:bottom w:val="single" w:sz="4" w:space="0" w:color="auto"/>
              <w:right w:val="single" w:sz="4" w:space="0" w:color="auto"/>
            </w:tcBorders>
            <w:shd w:val="clear" w:color="auto" w:fill="auto"/>
            <w:vAlign w:val="center"/>
            <w:hideMark/>
          </w:tcPr>
          <w:p w14:paraId="1A489D03" w14:textId="77777777" w:rsidR="0030675D" w:rsidRPr="006C7F95" w:rsidRDefault="0030675D" w:rsidP="0030675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5 (17)</w:t>
            </w:r>
          </w:p>
        </w:tc>
      </w:tr>
      <w:tr w:rsidR="0030675D" w:rsidRPr="006C7F95" w14:paraId="02B1D242" w14:textId="77777777" w:rsidTr="0030675D">
        <w:trPr>
          <w:trHeight w:val="300"/>
        </w:trPr>
        <w:tc>
          <w:tcPr>
            <w:tcW w:w="9380" w:type="dxa"/>
            <w:gridSpan w:val="4"/>
            <w:tcBorders>
              <w:top w:val="single" w:sz="4" w:space="0" w:color="auto"/>
              <w:left w:val="single" w:sz="4" w:space="0" w:color="auto"/>
              <w:bottom w:val="single" w:sz="4" w:space="0" w:color="auto"/>
              <w:right w:val="single" w:sz="4" w:space="0" w:color="000000"/>
            </w:tcBorders>
            <w:shd w:val="clear" w:color="auto" w:fill="auto"/>
            <w:vAlign w:val="bottom"/>
            <w:hideMark/>
          </w:tcPr>
          <w:p w14:paraId="462E8BB1" w14:textId="77777777" w:rsidR="0030675D" w:rsidRPr="006C7F95" w:rsidRDefault="0030675D" w:rsidP="0030675D">
            <w:pPr>
              <w:spacing w:after="0" w:line="240" w:lineRule="auto"/>
              <w:rPr>
                <w:rFonts w:eastAsia="Times New Roman" w:cstheme="minorHAnsi"/>
                <w:color w:val="000000"/>
                <w:lang w:eastAsia="en-GB"/>
              </w:rPr>
            </w:pPr>
            <w:r w:rsidRPr="006C7F95">
              <w:rPr>
                <w:rFonts w:eastAsia="Times New Roman" w:cstheme="minorHAnsi"/>
                <w:color w:val="000000"/>
                <w:lang w:eastAsia="en-GB"/>
              </w:rPr>
              <w:t xml:space="preserve">* Percentages for non-missing categories calculated amongst cases with valid responses </w:t>
            </w:r>
          </w:p>
        </w:tc>
      </w:tr>
    </w:tbl>
    <w:p w14:paraId="7ADBCFFE" w14:textId="77777777" w:rsidR="0030675D" w:rsidRDefault="0030675D" w:rsidP="0030675D"/>
    <w:p w14:paraId="49C6FA26" w14:textId="508A4624" w:rsidR="0030675D" w:rsidRDefault="0030675D">
      <w:r>
        <w:lastRenderedPageBreak/>
        <w:t xml:space="preserve"> </w:t>
      </w:r>
    </w:p>
    <w:p w14:paraId="25A17CE5" w14:textId="77777777" w:rsidR="0030675D" w:rsidRDefault="0030675D" w:rsidP="0030675D"/>
    <w:p w14:paraId="5794E110" w14:textId="2841F7B8" w:rsidR="005E0A80" w:rsidRDefault="005E0A80">
      <w:r>
        <w:br w:type="page"/>
      </w:r>
    </w:p>
    <w:p w14:paraId="59CE3D9D" w14:textId="4A9C5172" w:rsidR="000C4551" w:rsidRDefault="000C4551" w:rsidP="00B85F6D">
      <w:pPr>
        <w:spacing w:line="480" w:lineRule="auto"/>
      </w:pPr>
    </w:p>
    <w:tbl>
      <w:tblPr>
        <w:tblW w:w="9559" w:type="dxa"/>
        <w:tblInd w:w="93" w:type="dxa"/>
        <w:tblLook w:val="04A0" w:firstRow="1" w:lastRow="0" w:firstColumn="1" w:lastColumn="0" w:noHBand="0" w:noVBand="1"/>
      </w:tblPr>
      <w:tblGrid>
        <w:gridCol w:w="1575"/>
        <w:gridCol w:w="1865"/>
        <w:gridCol w:w="2100"/>
        <w:gridCol w:w="2060"/>
        <w:gridCol w:w="979"/>
        <w:gridCol w:w="1135"/>
      </w:tblGrid>
      <w:tr w:rsidR="00B45180" w:rsidRPr="006C7F95" w14:paraId="0CE2CA1C" w14:textId="77777777" w:rsidTr="0018688C">
        <w:trPr>
          <w:trHeight w:val="615"/>
        </w:trPr>
        <w:tc>
          <w:tcPr>
            <w:tcW w:w="9559" w:type="dxa"/>
            <w:gridSpan w:val="6"/>
            <w:tcBorders>
              <w:top w:val="single" w:sz="4" w:space="0" w:color="auto"/>
              <w:left w:val="single" w:sz="4" w:space="0" w:color="auto"/>
              <w:bottom w:val="single" w:sz="4" w:space="0" w:color="auto"/>
              <w:right w:val="single" w:sz="4" w:space="0" w:color="auto"/>
            </w:tcBorders>
            <w:shd w:val="clear" w:color="auto" w:fill="auto"/>
            <w:hideMark/>
          </w:tcPr>
          <w:p w14:paraId="51282A12"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 xml:space="preserve">Table </w:t>
            </w:r>
            <w:r>
              <w:rPr>
                <w:rFonts w:eastAsia="Times New Roman" w:cstheme="minorHAnsi"/>
                <w:b/>
                <w:bCs/>
                <w:sz w:val="20"/>
                <w:szCs w:val="20"/>
                <w:lang w:eastAsia="en-GB"/>
              </w:rPr>
              <w:t>2</w:t>
            </w:r>
            <w:r w:rsidRPr="006C7F95">
              <w:rPr>
                <w:rFonts w:eastAsia="Times New Roman" w:cstheme="minorHAnsi"/>
                <w:b/>
                <w:bCs/>
                <w:sz w:val="20"/>
                <w:szCs w:val="20"/>
                <w:lang w:eastAsia="en-GB"/>
              </w:rPr>
              <w:t>: Regression analysis of primary outcome measure (Cancer Survivors' Unmet need – CaSUN (29) at 4 and 8 month follow up points by group</w:t>
            </w:r>
          </w:p>
        </w:tc>
      </w:tr>
      <w:tr w:rsidR="00B45180" w:rsidRPr="006C7F95" w14:paraId="37F7A044" w14:textId="2E42FA08" w:rsidTr="0018688C">
        <w:trPr>
          <w:trHeight w:val="540"/>
        </w:trPr>
        <w:tc>
          <w:tcPr>
            <w:tcW w:w="9559" w:type="dxa"/>
            <w:gridSpan w:val="6"/>
            <w:tcBorders>
              <w:top w:val="single" w:sz="4" w:space="0" w:color="auto"/>
              <w:left w:val="single" w:sz="4" w:space="0" w:color="auto"/>
              <w:bottom w:val="single" w:sz="4" w:space="0" w:color="auto"/>
              <w:right w:val="single" w:sz="4" w:space="0" w:color="auto"/>
            </w:tcBorders>
            <w:shd w:val="clear" w:color="auto" w:fill="auto"/>
            <w:hideMark/>
          </w:tcPr>
          <w:p w14:paraId="73705847" w14:textId="5D194A44"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Outcome (Direction)</w:t>
            </w:r>
            <w:r w:rsidRPr="006C7F95">
              <w:rPr>
                <w:rFonts w:eastAsia="Times New Roman" w:cstheme="minorHAnsi"/>
                <w:b/>
                <w:bCs/>
                <w:sz w:val="20"/>
                <w:szCs w:val="20"/>
                <w:lang w:eastAsia="en-GB"/>
              </w:rPr>
              <w:br/>
              <w:t>Subscales (Range)</w:t>
            </w:r>
          </w:p>
        </w:tc>
      </w:tr>
      <w:tr w:rsidR="00B45180" w:rsidRPr="006C7F95" w14:paraId="069B1919" w14:textId="77777777" w:rsidTr="0018688C">
        <w:trPr>
          <w:trHeight w:val="1005"/>
        </w:trPr>
        <w:tc>
          <w:tcPr>
            <w:tcW w:w="1575" w:type="dxa"/>
            <w:tcBorders>
              <w:top w:val="single" w:sz="4" w:space="0" w:color="auto"/>
              <w:left w:val="single" w:sz="4" w:space="0" w:color="auto"/>
              <w:bottom w:val="single" w:sz="4" w:space="0" w:color="auto"/>
              <w:right w:val="single" w:sz="8" w:space="0" w:color="auto"/>
            </w:tcBorders>
            <w:shd w:val="clear" w:color="auto" w:fill="auto"/>
            <w:vAlign w:val="bottom"/>
            <w:hideMark/>
          </w:tcPr>
          <w:p w14:paraId="31CC2FF0" w14:textId="77777777" w:rsidR="00B45180" w:rsidRPr="006C7F95" w:rsidRDefault="00B45180" w:rsidP="0018688C">
            <w:pPr>
              <w:spacing w:after="0" w:line="240" w:lineRule="auto"/>
              <w:rPr>
                <w:rFonts w:eastAsia="Times New Roman" w:cstheme="minorHAnsi"/>
                <w:b/>
                <w:bCs/>
                <w:sz w:val="20"/>
                <w:szCs w:val="20"/>
                <w:lang w:eastAsia="en-GB"/>
              </w:rPr>
            </w:pPr>
            <w:r w:rsidRPr="006C7F95">
              <w:rPr>
                <w:rFonts w:eastAsia="Times New Roman" w:cstheme="minorHAnsi"/>
                <w:b/>
                <w:bCs/>
                <w:sz w:val="20"/>
                <w:szCs w:val="20"/>
                <w:lang w:eastAsia="en-GB"/>
              </w:rPr>
              <w:t>Assessment</w:t>
            </w:r>
          </w:p>
        </w:tc>
        <w:tc>
          <w:tcPr>
            <w:tcW w:w="1865" w:type="dxa"/>
            <w:tcBorders>
              <w:top w:val="single" w:sz="4" w:space="0" w:color="auto"/>
              <w:left w:val="nil"/>
              <w:bottom w:val="single" w:sz="4" w:space="0" w:color="auto"/>
              <w:right w:val="single" w:sz="8" w:space="0" w:color="auto"/>
            </w:tcBorders>
            <w:shd w:val="clear" w:color="auto" w:fill="auto"/>
            <w:vAlign w:val="bottom"/>
            <w:hideMark/>
          </w:tcPr>
          <w:p w14:paraId="0157DEDC" w14:textId="5EA860EB" w:rsidR="00B45180" w:rsidRPr="006C7F95" w:rsidRDefault="00B45180" w:rsidP="0018688C">
            <w:pPr>
              <w:spacing w:after="0" w:line="240" w:lineRule="auto"/>
              <w:ind w:left="-57" w:right="-57"/>
              <w:jc w:val="center"/>
              <w:rPr>
                <w:rFonts w:eastAsia="Times New Roman" w:cstheme="minorHAnsi"/>
                <w:b/>
                <w:bCs/>
                <w:sz w:val="20"/>
                <w:szCs w:val="20"/>
                <w:lang w:eastAsia="en-GB"/>
              </w:rPr>
            </w:pPr>
            <w:r w:rsidRPr="006C7F95">
              <w:rPr>
                <w:rFonts w:eastAsia="Times New Roman" w:cstheme="minorHAnsi"/>
                <w:b/>
                <w:bCs/>
                <w:sz w:val="20"/>
                <w:szCs w:val="20"/>
                <w:lang w:eastAsia="en-GB"/>
              </w:rPr>
              <w:t>Programme group</w:t>
            </w:r>
            <w:r w:rsidRPr="006C7F95">
              <w:rPr>
                <w:rFonts w:eastAsia="Times New Roman" w:cstheme="minorHAnsi"/>
                <w:b/>
                <w:bCs/>
                <w:sz w:val="20"/>
                <w:szCs w:val="20"/>
                <w:lang w:eastAsia="en-GB"/>
              </w:rPr>
              <w:br/>
              <w:t>Mean (SD) n=293</w:t>
            </w:r>
          </w:p>
        </w:tc>
        <w:tc>
          <w:tcPr>
            <w:tcW w:w="2100" w:type="dxa"/>
            <w:tcBorders>
              <w:top w:val="single" w:sz="4" w:space="0" w:color="auto"/>
              <w:left w:val="nil"/>
              <w:bottom w:val="single" w:sz="4" w:space="0" w:color="auto"/>
              <w:right w:val="single" w:sz="8" w:space="0" w:color="auto"/>
            </w:tcBorders>
            <w:shd w:val="clear" w:color="auto" w:fill="auto"/>
            <w:vAlign w:val="bottom"/>
            <w:hideMark/>
          </w:tcPr>
          <w:p w14:paraId="230D5B24" w14:textId="7C9AF5ED" w:rsidR="00B45180" w:rsidRPr="006C7F95" w:rsidRDefault="00B45180" w:rsidP="0018688C">
            <w:pPr>
              <w:spacing w:after="0" w:line="240" w:lineRule="auto"/>
              <w:ind w:left="-57" w:right="-57"/>
              <w:jc w:val="center"/>
              <w:rPr>
                <w:rFonts w:eastAsia="Times New Roman" w:cstheme="minorHAnsi"/>
                <w:b/>
                <w:bCs/>
                <w:sz w:val="20"/>
                <w:szCs w:val="20"/>
                <w:lang w:eastAsia="en-GB"/>
              </w:rPr>
            </w:pPr>
            <w:r w:rsidRPr="006C7F95">
              <w:rPr>
                <w:rFonts w:eastAsia="Times New Roman" w:cstheme="minorHAnsi"/>
                <w:b/>
                <w:bCs/>
                <w:sz w:val="20"/>
                <w:szCs w:val="20"/>
                <w:lang w:eastAsia="en-GB"/>
              </w:rPr>
              <w:t>Comparator group</w:t>
            </w:r>
            <w:r w:rsidRPr="006C7F95">
              <w:rPr>
                <w:rFonts w:eastAsia="Times New Roman" w:cstheme="minorHAnsi"/>
                <w:b/>
                <w:bCs/>
                <w:sz w:val="20"/>
                <w:szCs w:val="20"/>
                <w:lang w:eastAsia="en-GB"/>
              </w:rPr>
              <w:br/>
              <w:t>Mean (SD) n=334</w:t>
            </w:r>
          </w:p>
        </w:tc>
        <w:tc>
          <w:tcPr>
            <w:tcW w:w="2060" w:type="dxa"/>
            <w:tcBorders>
              <w:top w:val="single" w:sz="4" w:space="0" w:color="auto"/>
              <w:left w:val="nil"/>
              <w:bottom w:val="single" w:sz="4" w:space="0" w:color="auto"/>
              <w:right w:val="single" w:sz="8" w:space="0" w:color="auto"/>
            </w:tcBorders>
            <w:shd w:val="clear" w:color="auto" w:fill="auto"/>
            <w:vAlign w:val="bottom"/>
            <w:hideMark/>
          </w:tcPr>
          <w:p w14:paraId="526E36EA" w14:textId="4D5362C4" w:rsidR="00B45180" w:rsidRPr="006C7F95" w:rsidRDefault="00B45180" w:rsidP="0018688C">
            <w:pPr>
              <w:spacing w:after="0" w:line="240" w:lineRule="auto"/>
              <w:ind w:left="-57" w:right="-57"/>
              <w:jc w:val="center"/>
              <w:rPr>
                <w:rFonts w:eastAsia="Times New Roman" w:cstheme="minorHAnsi"/>
                <w:b/>
                <w:bCs/>
                <w:sz w:val="20"/>
                <w:szCs w:val="20"/>
                <w:lang w:eastAsia="en-GB"/>
              </w:rPr>
            </w:pPr>
            <w:r w:rsidRPr="006C7F95">
              <w:rPr>
                <w:rFonts w:eastAsia="Times New Roman" w:cstheme="minorHAnsi"/>
                <w:b/>
                <w:bCs/>
                <w:sz w:val="20"/>
                <w:szCs w:val="20"/>
                <w:lang w:eastAsia="en-GB"/>
              </w:rPr>
              <w:t>Programme– comparator difference (95% CI)*</w:t>
            </w:r>
          </w:p>
        </w:tc>
        <w:tc>
          <w:tcPr>
            <w:tcW w:w="979" w:type="dxa"/>
            <w:tcBorders>
              <w:top w:val="single" w:sz="4" w:space="0" w:color="auto"/>
              <w:left w:val="nil"/>
              <w:bottom w:val="single" w:sz="4" w:space="0" w:color="auto"/>
              <w:right w:val="single" w:sz="8" w:space="0" w:color="auto"/>
            </w:tcBorders>
            <w:shd w:val="clear" w:color="auto" w:fill="auto"/>
            <w:vAlign w:val="bottom"/>
            <w:hideMark/>
          </w:tcPr>
          <w:p w14:paraId="693D953F" w14:textId="77777777" w:rsidR="00B45180" w:rsidRPr="006C7F95" w:rsidRDefault="00B45180" w:rsidP="0018688C">
            <w:pPr>
              <w:spacing w:after="0" w:line="240" w:lineRule="auto"/>
              <w:ind w:left="-57" w:right="-57"/>
              <w:jc w:val="center"/>
              <w:rPr>
                <w:rFonts w:eastAsia="Times New Roman" w:cstheme="minorHAnsi"/>
                <w:b/>
                <w:bCs/>
                <w:sz w:val="20"/>
                <w:szCs w:val="20"/>
                <w:lang w:eastAsia="en-GB"/>
              </w:rPr>
            </w:pPr>
            <w:r w:rsidRPr="006C7F95">
              <w:rPr>
                <w:rFonts w:eastAsia="Times New Roman" w:cstheme="minorHAnsi"/>
                <w:b/>
                <w:bCs/>
                <w:sz w:val="20"/>
                <w:szCs w:val="20"/>
                <w:lang w:eastAsia="en-GB"/>
              </w:rPr>
              <w:t xml:space="preserve">P </w:t>
            </w:r>
            <w:r w:rsidRPr="006C7F95">
              <w:rPr>
                <w:rFonts w:eastAsia="Times New Roman" w:cstheme="minorHAnsi"/>
                <w:b/>
                <w:bCs/>
                <w:sz w:val="20"/>
                <w:szCs w:val="20"/>
                <w:lang w:eastAsia="en-GB"/>
              </w:rPr>
              <w:br/>
              <w:t>value</w:t>
            </w:r>
          </w:p>
        </w:tc>
        <w:tc>
          <w:tcPr>
            <w:tcW w:w="980" w:type="dxa"/>
            <w:tcBorders>
              <w:top w:val="single" w:sz="4" w:space="0" w:color="auto"/>
              <w:left w:val="nil"/>
              <w:bottom w:val="single" w:sz="4" w:space="0" w:color="auto"/>
              <w:right w:val="single" w:sz="4" w:space="0" w:color="auto"/>
            </w:tcBorders>
            <w:shd w:val="clear" w:color="auto" w:fill="auto"/>
            <w:vAlign w:val="bottom"/>
            <w:hideMark/>
          </w:tcPr>
          <w:p w14:paraId="7A937922" w14:textId="5FD98E24" w:rsidR="00B45180" w:rsidRPr="006C7F95" w:rsidRDefault="00B45180" w:rsidP="0018688C">
            <w:pPr>
              <w:spacing w:after="0" w:line="240" w:lineRule="auto"/>
              <w:ind w:left="-57" w:right="-57"/>
              <w:rPr>
                <w:rFonts w:eastAsia="Times New Roman" w:cstheme="minorHAnsi"/>
                <w:b/>
                <w:bCs/>
                <w:sz w:val="20"/>
                <w:szCs w:val="20"/>
                <w:lang w:eastAsia="en-GB"/>
              </w:rPr>
            </w:pPr>
            <w:r w:rsidRPr="006C7F95">
              <w:rPr>
                <w:rFonts w:eastAsia="Times New Roman" w:cstheme="minorHAnsi"/>
                <w:b/>
                <w:bCs/>
                <w:sz w:val="20"/>
                <w:szCs w:val="20"/>
                <w:lang w:eastAsia="en-GB"/>
              </w:rPr>
              <w:t>Direction favours Programme</w:t>
            </w:r>
          </w:p>
        </w:tc>
      </w:tr>
      <w:tr w:rsidR="00B45180" w:rsidRPr="006C7F95" w14:paraId="37E49A66" w14:textId="77777777" w:rsidTr="0018688C">
        <w:trPr>
          <w:trHeight w:val="405"/>
        </w:trPr>
        <w:tc>
          <w:tcPr>
            <w:tcW w:w="9559" w:type="dxa"/>
            <w:gridSpan w:val="6"/>
            <w:tcBorders>
              <w:top w:val="single" w:sz="4" w:space="0" w:color="auto"/>
              <w:left w:val="single" w:sz="4" w:space="0" w:color="auto"/>
              <w:bottom w:val="single" w:sz="8" w:space="0" w:color="auto"/>
              <w:right w:val="single" w:sz="4" w:space="0" w:color="auto"/>
            </w:tcBorders>
            <w:shd w:val="clear" w:color="auto" w:fill="auto"/>
            <w:vAlign w:val="center"/>
            <w:hideMark/>
          </w:tcPr>
          <w:p w14:paraId="071E7E6C" w14:textId="77777777" w:rsidR="00B45180" w:rsidRPr="006C7F95" w:rsidRDefault="00B45180" w:rsidP="00E65CA3">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CaSUN Strength of need (higher=more need)</w:t>
            </w:r>
          </w:p>
        </w:tc>
      </w:tr>
      <w:tr w:rsidR="00B45180" w:rsidRPr="006C7F95" w14:paraId="302C60A8" w14:textId="77777777" w:rsidTr="0018688C">
        <w:trPr>
          <w:trHeight w:val="315"/>
        </w:trPr>
        <w:tc>
          <w:tcPr>
            <w:tcW w:w="9559" w:type="dxa"/>
            <w:gridSpan w:val="6"/>
            <w:tcBorders>
              <w:top w:val="nil"/>
              <w:left w:val="single" w:sz="4" w:space="0" w:color="auto"/>
              <w:bottom w:val="single" w:sz="8" w:space="0" w:color="auto"/>
              <w:right w:val="single" w:sz="4" w:space="0" w:color="auto"/>
            </w:tcBorders>
            <w:shd w:val="clear" w:color="000000" w:fill="FFFFFF"/>
            <w:noWrap/>
            <w:vAlign w:val="center"/>
            <w:hideMark/>
          </w:tcPr>
          <w:p w14:paraId="5804187D"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Total score (0 to 140)</w:t>
            </w:r>
          </w:p>
        </w:tc>
      </w:tr>
      <w:tr w:rsidR="00B45180" w:rsidRPr="006C7F95" w14:paraId="4A4536BE" w14:textId="77777777" w:rsidTr="0018688C">
        <w:trPr>
          <w:trHeight w:val="300"/>
        </w:trPr>
        <w:tc>
          <w:tcPr>
            <w:tcW w:w="1575" w:type="dxa"/>
            <w:tcBorders>
              <w:top w:val="nil"/>
              <w:left w:val="single" w:sz="4" w:space="0" w:color="auto"/>
              <w:bottom w:val="nil"/>
              <w:right w:val="single" w:sz="8" w:space="0" w:color="auto"/>
            </w:tcBorders>
            <w:shd w:val="clear" w:color="auto" w:fill="auto"/>
            <w:noWrap/>
            <w:hideMark/>
          </w:tcPr>
          <w:p w14:paraId="3184E06D" w14:textId="77777777" w:rsidR="00B45180" w:rsidRPr="006C7F95" w:rsidRDefault="00B45180" w:rsidP="005E0A80">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hideMark/>
          </w:tcPr>
          <w:p w14:paraId="51A295CE" w14:textId="77777777" w:rsidR="00B45180" w:rsidRPr="006C7F95" w:rsidRDefault="00B45180" w:rsidP="005E0A80">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4.4 (17.2) n=288</w:t>
            </w:r>
          </w:p>
        </w:tc>
        <w:tc>
          <w:tcPr>
            <w:tcW w:w="2100" w:type="dxa"/>
            <w:tcBorders>
              <w:top w:val="nil"/>
              <w:left w:val="nil"/>
              <w:bottom w:val="nil"/>
              <w:right w:val="single" w:sz="8" w:space="0" w:color="auto"/>
            </w:tcBorders>
            <w:shd w:val="clear" w:color="auto" w:fill="auto"/>
            <w:noWrap/>
            <w:hideMark/>
          </w:tcPr>
          <w:p w14:paraId="6559E25D" w14:textId="77777777" w:rsidR="00B45180" w:rsidRPr="006C7F95" w:rsidRDefault="00B45180" w:rsidP="005E0A80">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3.4 (17.7) n=330</w:t>
            </w:r>
          </w:p>
        </w:tc>
        <w:tc>
          <w:tcPr>
            <w:tcW w:w="2060" w:type="dxa"/>
            <w:tcBorders>
              <w:top w:val="nil"/>
              <w:left w:val="nil"/>
              <w:bottom w:val="nil"/>
              <w:right w:val="single" w:sz="8" w:space="0" w:color="auto"/>
            </w:tcBorders>
            <w:shd w:val="clear" w:color="auto" w:fill="auto"/>
            <w:noWrap/>
            <w:hideMark/>
          </w:tcPr>
          <w:p w14:paraId="444E0485" w14:textId="399CC3AB" w:rsidR="00B45180" w:rsidRPr="006C7F95" w:rsidRDefault="00B45180" w:rsidP="0047751D">
            <w:pPr>
              <w:spacing w:after="0" w:line="240" w:lineRule="auto"/>
              <w:jc w:val="center"/>
              <w:rPr>
                <w:rFonts w:eastAsia="Times New Roman" w:cstheme="minorHAnsi"/>
                <w:color w:val="000000"/>
                <w:sz w:val="20"/>
                <w:szCs w:val="20"/>
                <w:lang w:eastAsia="en-GB"/>
              </w:rPr>
            </w:pPr>
          </w:p>
        </w:tc>
        <w:tc>
          <w:tcPr>
            <w:tcW w:w="979" w:type="dxa"/>
            <w:tcBorders>
              <w:top w:val="nil"/>
              <w:left w:val="nil"/>
              <w:bottom w:val="nil"/>
              <w:right w:val="single" w:sz="8" w:space="0" w:color="auto"/>
            </w:tcBorders>
            <w:shd w:val="clear" w:color="auto" w:fill="auto"/>
            <w:noWrap/>
            <w:hideMark/>
          </w:tcPr>
          <w:p w14:paraId="00102A07" w14:textId="4E0B5215" w:rsidR="00B45180" w:rsidRPr="006C7F95" w:rsidRDefault="00B45180" w:rsidP="0047751D">
            <w:pPr>
              <w:spacing w:after="0" w:line="240" w:lineRule="auto"/>
              <w:jc w:val="center"/>
              <w:rPr>
                <w:rFonts w:eastAsia="Times New Roman" w:cstheme="minorHAnsi"/>
                <w:b/>
                <w:bCs/>
                <w:color w:val="000000"/>
                <w:sz w:val="20"/>
                <w:szCs w:val="20"/>
                <w:lang w:eastAsia="en-GB"/>
              </w:rPr>
            </w:pPr>
          </w:p>
        </w:tc>
        <w:tc>
          <w:tcPr>
            <w:tcW w:w="980" w:type="dxa"/>
            <w:tcBorders>
              <w:top w:val="nil"/>
              <w:left w:val="nil"/>
              <w:bottom w:val="nil"/>
              <w:right w:val="single" w:sz="4" w:space="0" w:color="auto"/>
            </w:tcBorders>
            <w:shd w:val="clear" w:color="auto" w:fill="auto"/>
            <w:noWrap/>
            <w:hideMark/>
          </w:tcPr>
          <w:p w14:paraId="0728FB81" w14:textId="2358DD1A" w:rsidR="00B45180" w:rsidRPr="006C7F95" w:rsidRDefault="00B45180" w:rsidP="0047751D">
            <w:pPr>
              <w:spacing w:after="0" w:line="240" w:lineRule="auto"/>
              <w:jc w:val="center"/>
              <w:rPr>
                <w:rFonts w:eastAsia="Times New Roman" w:cstheme="minorHAnsi"/>
                <w:color w:val="000000"/>
                <w:sz w:val="20"/>
                <w:szCs w:val="20"/>
                <w:lang w:eastAsia="en-GB"/>
              </w:rPr>
            </w:pPr>
          </w:p>
        </w:tc>
      </w:tr>
      <w:tr w:rsidR="00B45180" w:rsidRPr="006C7F95" w14:paraId="5D207B95" w14:textId="77777777" w:rsidTr="0018688C">
        <w:trPr>
          <w:trHeight w:val="510"/>
        </w:trPr>
        <w:tc>
          <w:tcPr>
            <w:tcW w:w="1575" w:type="dxa"/>
            <w:tcBorders>
              <w:top w:val="nil"/>
              <w:left w:val="single" w:sz="4" w:space="0" w:color="auto"/>
              <w:bottom w:val="nil"/>
              <w:right w:val="single" w:sz="8" w:space="0" w:color="auto"/>
            </w:tcBorders>
            <w:shd w:val="clear" w:color="auto" w:fill="auto"/>
            <w:noWrap/>
            <w:hideMark/>
          </w:tcPr>
          <w:p w14:paraId="5C51E4F7" w14:textId="77777777" w:rsidR="00B45180" w:rsidRPr="006C7F95" w:rsidRDefault="00B45180" w:rsidP="005E0A80">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hideMark/>
          </w:tcPr>
          <w:p w14:paraId="4CC9CC78" w14:textId="77777777" w:rsidR="00B45180" w:rsidRPr="006C7F95" w:rsidRDefault="00B45180" w:rsidP="005E0A80">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8.3 (15.5) n=262</w:t>
            </w:r>
          </w:p>
        </w:tc>
        <w:tc>
          <w:tcPr>
            <w:tcW w:w="2100" w:type="dxa"/>
            <w:tcBorders>
              <w:top w:val="nil"/>
              <w:left w:val="nil"/>
              <w:bottom w:val="nil"/>
              <w:right w:val="single" w:sz="8" w:space="0" w:color="auto"/>
            </w:tcBorders>
            <w:shd w:val="clear" w:color="auto" w:fill="auto"/>
            <w:noWrap/>
            <w:hideMark/>
          </w:tcPr>
          <w:p w14:paraId="74B5F148" w14:textId="77777777" w:rsidR="00B45180" w:rsidRPr="006C7F95" w:rsidRDefault="00B45180" w:rsidP="005E0A80">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0.6 (18.1) n=296</w:t>
            </w:r>
          </w:p>
        </w:tc>
        <w:tc>
          <w:tcPr>
            <w:tcW w:w="2060" w:type="dxa"/>
            <w:tcBorders>
              <w:top w:val="nil"/>
              <w:left w:val="nil"/>
              <w:bottom w:val="nil"/>
              <w:right w:val="single" w:sz="8" w:space="0" w:color="auto"/>
            </w:tcBorders>
            <w:shd w:val="clear" w:color="auto" w:fill="auto"/>
            <w:hideMark/>
          </w:tcPr>
          <w:p w14:paraId="02F64142" w14:textId="77777777" w:rsidR="00B45180" w:rsidRPr="006C7F95" w:rsidRDefault="00B45180" w:rsidP="0047751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2.4 (-4.5, -0.3) </w:t>
            </w:r>
            <w:r w:rsidRPr="006C7F95">
              <w:rPr>
                <w:rFonts w:eastAsia="Times New Roman" w:cstheme="minorHAnsi"/>
                <w:color w:val="000000"/>
                <w:sz w:val="20"/>
                <w:szCs w:val="20"/>
                <w:lang w:eastAsia="en-GB"/>
              </w:rPr>
              <w:br/>
              <w:t>n=524</w:t>
            </w:r>
          </w:p>
        </w:tc>
        <w:tc>
          <w:tcPr>
            <w:tcW w:w="979" w:type="dxa"/>
            <w:tcBorders>
              <w:top w:val="nil"/>
              <w:left w:val="nil"/>
              <w:bottom w:val="nil"/>
              <w:right w:val="single" w:sz="8" w:space="0" w:color="auto"/>
            </w:tcBorders>
            <w:shd w:val="clear" w:color="auto" w:fill="auto"/>
            <w:noWrap/>
            <w:hideMark/>
          </w:tcPr>
          <w:p w14:paraId="3C323C3F" w14:textId="77777777" w:rsidR="00B45180" w:rsidRPr="006C7F95" w:rsidRDefault="00B45180" w:rsidP="0047751D">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0.025</w:t>
            </w:r>
          </w:p>
        </w:tc>
        <w:tc>
          <w:tcPr>
            <w:tcW w:w="980" w:type="dxa"/>
            <w:tcBorders>
              <w:top w:val="nil"/>
              <w:left w:val="nil"/>
              <w:bottom w:val="nil"/>
              <w:right w:val="single" w:sz="4" w:space="0" w:color="auto"/>
            </w:tcBorders>
            <w:shd w:val="clear" w:color="auto" w:fill="auto"/>
            <w:noWrap/>
            <w:hideMark/>
          </w:tcPr>
          <w:p w14:paraId="6E3E0A5D" w14:textId="77777777" w:rsidR="00B45180" w:rsidRPr="006C7F95" w:rsidRDefault="00B45180" w:rsidP="0047751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62DD2205" w14:textId="77777777" w:rsidTr="0018688C">
        <w:trPr>
          <w:trHeight w:val="510"/>
        </w:trPr>
        <w:tc>
          <w:tcPr>
            <w:tcW w:w="1575" w:type="dxa"/>
            <w:tcBorders>
              <w:top w:val="nil"/>
              <w:left w:val="single" w:sz="4" w:space="0" w:color="auto"/>
              <w:bottom w:val="nil"/>
              <w:right w:val="single" w:sz="8" w:space="0" w:color="auto"/>
            </w:tcBorders>
            <w:shd w:val="clear" w:color="auto" w:fill="auto"/>
            <w:noWrap/>
            <w:hideMark/>
          </w:tcPr>
          <w:p w14:paraId="4231EF40" w14:textId="235C44F3" w:rsidR="00B45180" w:rsidRPr="006C7F95" w:rsidRDefault="00B45180" w:rsidP="005E0A80">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8 months</w:t>
            </w:r>
          </w:p>
        </w:tc>
        <w:tc>
          <w:tcPr>
            <w:tcW w:w="1865" w:type="dxa"/>
            <w:tcBorders>
              <w:top w:val="nil"/>
              <w:left w:val="nil"/>
              <w:bottom w:val="nil"/>
              <w:right w:val="single" w:sz="8" w:space="0" w:color="auto"/>
            </w:tcBorders>
            <w:shd w:val="clear" w:color="auto" w:fill="auto"/>
            <w:noWrap/>
            <w:hideMark/>
          </w:tcPr>
          <w:p w14:paraId="10B44837" w14:textId="77777777" w:rsidR="00B45180" w:rsidRPr="006C7F95" w:rsidRDefault="00B45180" w:rsidP="005E0A80">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9 (16.2) n=260</w:t>
            </w:r>
          </w:p>
        </w:tc>
        <w:tc>
          <w:tcPr>
            <w:tcW w:w="2100" w:type="dxa"/>
            <w:tcBorders>
              <w:top w:val="nil"/>
              <w:left w:val="nil"/>
              <w:bottom w:val="nil"/>
              <w:right w:val="single" w:sz="8" w:space="0" w:color="auto"/>
            </w:tcBorders>
            <w:shd w:val="clear" w:color="auto" w:fill="auto"/>
            <w:noWrap/>
            <w:hideMark/>
          </w:tcPr>
          <w:p w14:paraId="6F4310E9" w14:textId="77777777" w:rsidR="00B45180" w:rsidRPr="006C7F95" w:rsidRDefault="00B45180" w:rsidP="005E0A80">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9.7 (18.5) n=286</w:t>
            </w:r>
          </w:p>
        </w:tc>
        <w:tc>
          <w:tcPr>
            <w:tcW w:w="2060" w:type="dxa"/>
            <w:tcBorders>
              <w:top w:val="nil"/>
              <w:left w:val="nil"/>
              <w:bottom w:val="nil"/>
              <w:right w:val="single" w:sz="8" w:space="0" w:color="auto"/>
            </w:tcBorders>
            <w:shd w:val="clear" w:color="auto" w:fill="auto"/>
            <w:hideMark/>
          </w:tcPr>
          <w:p w14:paraId="7AECBDEA" w14:textId="77777777" w:rsidR="00B45180" w:rsidRPr="006C7F95" w:rsidRDefault="00B45180" w:rsidP="0047751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 (-3.7, 0.3)</w:t>
            </w:r>
            <w:r w:rsidRPr="006C7F95">
              <w:rPr>
                <w:rFonts w:eastAsia="Times New Roman" w:cstheme="minorHAnsi"/>
                <w:color w:val="000000"/>
                <w:sz w:val="20"/>
                <w:szCs w:val="20"/>
                <w:lang w:eastAsia="en-GB"/>
              </w:rPr>
              <w:br/>
              <w:t xml:space="preserve"> n=517</w:t>
            </w:r>
          </w:p>
        </w:tc>
        <w:tc>
          <w:tcPr>
            <w:tcW w:w="979" w:type="dxa"/>
            <w:tcBorders>
              <w:top w:val="nil"/>
              <w:left w:val="nil"/>
              <w:bottom w:val="nil"/>
              <w:right w:val="single" w:sz="8" w:space="0" w:color="auto"/>
            </w:tcBorders>
            <w:shd w:val="clear" w:color="auto" w:fill="auto"/>
            <w:noWrap/>
            <w:hideMark/>
          </w:tcPr>
          <w:p w14:paraId="673EC333" w14:textId="77777777" w:rsidR="00B45180" w:rsidRPr="006C7F95" w:rsidRDefault="00B45180" w:rsidP="0047751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06</w:t>
            </w:r>
          </w:p>
        </w:tc>
        <w:tc>
          <w:tcPr>
            <w:tcW w:w="980" w:type="dxa"/>
            <w:tcBorders>
              <w:top w:val="nil"/>
              <w:left w:val="nil"/>
              <w:bottom w:val="nil"/>
              <w:right w:val="single" w:sz="4" w:space="0" w:color="auto"/>
            </w:tcBorders>
            <w:shd w:val="clear" w:color="auto" w:fill="auto"/>
            <w:noWrap/>
            <w:hideMark/>
          </w:tcPr>
          <w:p w14:paraId="6DD36BD8" w14:textId="77777777" w:rsidR="00B45180" w:rsidRPr="006C7F95" w:rsidRDefault="00B45180" w:rsidP="0047751D">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6C88EFC2"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586F10E0"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37E7534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8 n=248</w:t>
            </w:r>
          </w:p>
        </w:tc>
        <w:tc>
          <w:tcPr>
            <w:tcW w:w="2100" w:type="dxa"/>
            <w:tcBorders>
              <w:top w:val="nil"/>
              <w:left w:val="nil"/>
              <w:bottom w:val="nil"/>
              <w:right w:val="single" w:sz="8" w:space="0" w:color="auto"/>
            </w:tcBorders>
            <w:shd w:val="clear" w:color="auto" w:fill="auto"/>
            <w:noWrap/>
            <w:vAlign w:val="center"/>
            <w:hideMark/>
          </w:tcPr>
          <w:p w14:paraId="4072352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8 n=292</w:t>
            </w:r>
          </w:p>
        </w:tc>
        <w:tc>
          <w:tcPr>
            <w:tcW w:w="2060" w:type="dxa"/>
            <w:tcBorders>
              <w:top w:val="nil"/>
              <w:left w:val="nil"/>
              <w:bottom w:val="nil"/>
              <w:right w:val="nil"/>
            </w:tcBorders>
            <w:shd w:val="clear" w:color="auto" w:fill="auto"/>
            <w:noWrap/>
            <w:vAlign w:val="bottom"/>
            <w:hideMark/>
          </w:tcPr>
          <w:p w14:paraId="786D6CF5"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18F9ECC4"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46FCD51F"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48F77DAC"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5C62DC16"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57A2268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5.5 n=251</w:t>
            </w:r>
          </w:p>
        </w:tc>
        <w:tc>
          <w:tcPr>
            <w:tcW w:w="2100" w:type="dxa"/>
            <w:tcBorders>
              <w:top w:val="nil"/>
              <w:left w:val="nil"/>
              <w:bottom w:val="nil"/>
              <w:right w:val="single" w:sz="8" w:space="0" w:color="auto"/>
            </w:tcBorders>
            <w:shd w:val="clear" w:color="auto" w:fill="auto"/>
            <w:noWrap/>
            <w:vAlign w:val="center"/>
            <w:hideMark/>
          </w:tcPr>
          <w:p w14:paraId="02AC465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4 n=283</w:t>
            </w:r>
          </w:p>
        </w:tc>
        <w:tc>
          <w:tcPr>
            <w:tcW w:w="2060" w:type="dxa"/>
            <w:tcBorders>
              <w:top w:val="nil"/>
              <w:left w:val="nil"/>
              <w:bottom w:val="nil"/>
              <w:right w:val="nil"/>
            </w:tcBorders>
            <w:shd w:val="clear" w:color="auto" w:fill="auto"/>
            <w:noWrap/>
            <w:vAlign w:val="bottom"/>
            <w:hideMark/>
          </w:tcPr>
          <w:p w14:paraId="2613F7F0"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671B74B9"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2359D971"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76A6FBE7"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599CFD1C"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Existential Survivorship (0 to 56)</w:t>
            </w:r>
          </w:p>
        </w:tc>
      </w:tr>
      <w:tr w:rsidR="00B45180" w:rsidRPr="006C7F95" w14:paraId="18040FD2"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7F1AB9DC"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3F59312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8 (6.7) n=290</w:t>
            </w:r>
          </w:p>
        </w:tc>
        <w:tc>
          <w:tcPr>
            <w:tcW w:w="2100" w:type="dxa"/>
            <w:tcBorders>
              <w:top w:val="nil"/>
              <w:left w:val="nil"/>
              <w:bottom w:val="nil"/>
              <w:right w:val="single" w:sz="8" w:space="0" w:color="auto"/>
            </w:tcBorders>
            <w:shd w:val="clear" w:color="auto" w:fill="auto"/>
            <w:noWrap/>
            <w:vAlign w:val="center"/>
            <w:hideMark/>
          </w:tcPr>
          <w:p w14:paraId="5BC02F6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5 (6.3) n=330</w:t>
            </w:r>
          </w:p>
        </w:tc>
        <w:tc>
          <w:tcPr>
            <w:tcW w:w="2060" w:type="dxa"/>
            <w:tcBorders>
              <w:top w:val="nil"/>
              <w:left w:val="nil"/>
              <w:bottom w:val="nil"/>
              <w:right w:val="single" w:sz="8" w:space="0" w:color="auto"/>
            </w:tcBorders>
            <w:shd w:val="clear" w:color="auto" w:fill="auto"/>
            <w:noWrap/>
            <w:vAlign w:val="center"/>
            <w:hideMark/>
          </w:tcPr>
          <w:p w14:paraId="76E6D0F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79" w:type="dxa"/>
            <w:tcBorders>
              <w:top w:val="nil"/>
              <w:left w:val="nil"/>
              <w:bottom w:val="nil"/>
              <w:right w:val="single" w:sz="8" w:space="0" w:color="auto"/>
            </w:tcBorders>
            <w:shd w:val="clear" w:color="auto" w:fill="auto"/>
            <w:noWrap/>
            <w:vAlign w:val="center"/>
            <w:hideMark/>
          </w:tcPr>
          <w:p w14:paraId="0FEB7212" w14:textId="77777777" w:rsidR="00B45180" w:rsidRPr="006C7F95" w:rsidRDefault="00B45180" w:rsidP="00E65CA3">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 </w:t>
            </w:r>
          </w:p>
        </w:tc>
        <w:tc>
          <w:tcPr>
            <w:tcW w:w="980" w:type="dxa"/>
            <w:tcBorders>
              <w:top w:val="nil"/>
              <w:left w:val="nil"/>
              <w:bottom w:val="nil"/>
              <w:right w:val="single" w:sz="4" w:space="0" w:color="auto"/>
            </w:tcBorders>
            <w:shd w:val="clear" w:color="auto" w:fill="auto"/>
            <w:noWrap/>
            <w:vAlign w:val="center"/>
            <w:hideMark/>
          </w:tcPr>
          <w:p w14:paraId="5683C40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B45180" w:rsidRPr="006C7F95" w14:paraId="21C8574A"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6EDFA581"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14DD4B3D"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4 (5.6) n=266</w:t>
            </w:r>
          </w:p>
        </w:tc>
        <w:tc>
          <w:tcPr>
            <w:tcW w:w="2100" w:type="dxa"/>
            <w:tcBorders>
              <w:top w:val="nil"/>
              <w:left w:val="nil"/>
              <w:bottom w:val="nil"/>
              <w:right w:val="single" w:sz="8" w:space="0" w:color="auto"/>
            </w:tcBorders>
            <w:shd w:val="clear" w:color="auto" w:fill="auto"/>
            <w:noWrap/>
            <w:vAlign w:val="center"/>
            <w:hideMark/>
          </w:tcPr>
          <w:p w14:paraId="089C22E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1 (6.0) n=300</w:t>
            </w:r>
          </w:p>
        </w:tc>
        <w:tc>
          <w:tcPr>
            <w:tcW w:w="2060" w:type="dxa"/>
            <w:tcBorders>
              <w:top w:val="nil"/>
              <w:left w:val="nil"/>
              <w:bottom w:val="nil"/>
              <w:right w:val="single" w:sz="8" w:space="0" w:color="auto"/>
            </w:tcBorders>
            <w:shd w:val="clear" w:color="auto" w:fill="auto"/>
            <w:vAlign w:val="center"/>
            <w:hideMark/>
          </w:tcPr>
          <w:p w14:paraId="68F4A7AD"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7 (-1.4, -0.02)</w:t>
            </w:r>
            <w:r w:rsidRPr="006C7F95">
              <w:rPr>
                <w:rFonts w:eastAsia="Times New Roman" w:cstheme="minorHAnsi"/>
                <w:color w:val="000000"/>
                <w:sz w:val="20"/>
                <w:szCs w:val="20"/>
                <w:lang w:eastAsia="en-GB"/>
              </w:rPr>
              <w:br/>
              <w:t xml:space="preserve"> n=533</w:t>
            </w:r>
          </w:p>
        </w:tc>
        <w:tc>
          <w:tcPr>
            <w:tcW w:w="979" w:type="dxa"/>
            <w:tcBorders>
              <w:top w:val="nil"/>
              <w:left w:val="nil"/>
              <w:bottom w:val="nil"/>
              <w:right w:val="single" w:sz="8" w:space="0" w:color="auto"/>
            </w:tcBorders>
            <w:shd w:val="clear" w:color="auto" w:fill="auto"/>
            <w:noWrap/>
            <w:vAlign w:val="center"/>
            <w:hideMark/>
          </w:tcPr>
          <w:p w14:paraId="0CD17FED" w14:textId="77777777" w:rsidR="00B45180" w:rsidRPr="006C7F95" w:rsidRDefault="00B45180" w:rsidP="00E65CA3">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0.041</w:t>
            </w:r>
          </w:p>
        </w:tc>
        <w:tc>
          <w:tcPr>
            <w:tcW w:w="980" w:type="dxa"/>
            <w:tcBorders>
              <w:top w:val="nil"/>
              <w:left w:val="nil"/>
              <w:bottom w:val="nil"/>
              <w:right w:val="single" w:sz="4" w:space="0" w:color="auto"/>
            </w:tcBorders>
            <w:shd w:val="clear" w:color="auto" w:fill="auto"/>
            <w:noWrap/>
            <w:vAlign w:val="center"/>
            <w:hideMark/>
          </w:tcPr>
          <w:p w14:paraId="5C25660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3F9519F1"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1DC97A91"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bottom w:val="nil"/>
              <w:right w:val="single" w:sz="8" w:space="0" w:color="auto"/>
            </w:tcBorders>
            <w:shd w:val="clear" w:color="auto" w:fill="auto"/>
            <w:noWrap/>
            <w:vAlign w:val="center"/>
            <w:hideMark/>
          </w:tcPr>
          <w:p w14:paraId="556FC77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2 (5.6) n=261</w:t>
            </w:r>
          </w:p>
        </w:tc>
        <w:tc>
          <w:tcPr>
            <w:tcW w:w="2100" w:type="dxa"/>
            <w:tcBorders>
              <w:top w:val="nil"/>
              <w:left w:val="nil"/>
              <w:bottom w:val="nil"/>
              <w:right w:val="single" w:sz="8" w:space="0" w:color="auto"/>
            </w:tcBorders>
            <w:shd w:val="clear" w:color="auto" w:fill="auto"/>
            <w:noWrap/>
            <w:vAlign w:val="center"/>
            <w:hideMark/>
          </w:tcPr>
          <w:p w14:paraId="3C451D2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0 (6.3) n=287</w:t>
            </w:r>
          </w:p>
        </w:tc>
        <w:tc>
          <w:tcPr>
            <w:tcW w:w="2060" w:type="dxa"/>
            <w:tcBorders>
              <w:top w:val="nil"/>
              <w:left w:val="nil"/>
              <w:bottom w:val="nil"/>
              <w:right w:val="single" w:sz="8" w:space="0" w:color="auto"/>
            </w:tcBorders>
            <w:shd w:val="clear" w:color="auto" w:fill="auto"/>
            <w:vAlign w:val="center"/>
            <w:hideMark/>
          </w:tcPr>
          <w:p w14:paraId="427CBFC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0.6 (-1.3, 0.04) </w:t>
            </w:r>
            <w:r w:rsidRPr="006C7F95">
              <w:rPr>
                <w:rFonts w:eastAsia="Times New Roman" w:cstheme="minorHAnsi"/>
                <w:color w:val="000000"/>
                <w:sz w:val="20"/>
                <w:szCs w:val="20"/>
                <w:lang w:eastAsia="en-GB"/>
              </w:rPr>
              <w:br/>
              <w:t>n=519</w:t>
            </w:r>
          </w:p>
        </w:tc>
        <w:tc>
          <w:tcPr>
            <w:tcW w:w="979" w:type="dxa"/>
            <w:tcBorders>
              <w:top w:val="nil"/>
              <w:left w:val="nil"/>
              <w:bottom w:val="nil"/>
              <w:right w:val="single" w:sz="8" w:space="0" w:color="auto"/>
            </w:tcBorders>
            <w:shd w:val="clear" w:color="auto" w:fill="auto"/>
            <w:noWrap/>
            <w:vAlign w:val="center"/>
            <w:hideMark/>
          </w:tcPr>
          <w:p w14:paraId="46D6283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65</w:t>
            </w:r>
          </w:p>
        </w:tc>
        <w:tc>
          <w:tcPr>
            <w:tcW w:w="980" w:type="dxa"/>
            <w:tcBorders>
              <w:top w:val="nil"/>
              <w:left w:val="nil"/>
              <w:bottom w:val="nil"/>
              <w:right w:val="single" w:sz="4" w:space="0" w:color="auto"/>
            </w:tcBorders>
            <w:shd w:val="clear" w:color="auto" w:fill="auto"/>
            <w:noWrap/>
            <w:vAlign w:val="center"/>
            <w:hideMark/>
          </w:tcPr>
          <w:p w14:paraId="20D251B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5C367B8A"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56110B31"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66E72C1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9 n=254</w:t>
            </w:r>
          </w:p>
        </w:tc>
        <w:tc>
          <w:tcPr>
            <w:tcW w:w="2100" w:type="dxa"/>
            <w:tcBorders>
              <w:top w:val="nil"/>
              <w:left w:val="nil"/>
              <w:bottom w:val="nil"/>
              <w:right w:val="single" w:sz="8" w:space="0" w:color="auto"/>
            </w:tcBorders>
            <w:shd w:val="clear" w:color="auto" w:fill="auto"/>
            <w:noWrap/>
            <w:vAlign w:val="center"/>
            <w:hideMark/>
          </w:tcPr>
          <w:p w14:paraId="4D927D2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n=296</w:t>
            </w:r>
          </w:p>
        </w:tc>
        <w:tc>
          <w:tcPr>
            <w:tcW w:w="2060" w:type="dxa"/>
            <w:tcBorders>
              <w:top w:val="nil"/>
              <w:left w:val="nil"/>
              <w:bottom w:val="nil"/>
              <w:right w:val="nil"/>
            </w:tcBorders>
            <w:shd w:val="clear" w:color="auto" w:fill="auto"/>
            <w:noWrap/>
            <w:vAlign w:val="bottom"/>
            <w:hideMark/>
          </w:tcPr>
          <w:p w14:paraId="07D79650"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74AE326E"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59D1AF14"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7CE086C7"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312E3ED7"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562D928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 n=252</w:t>
            </w:r>
          </w:p>
        </w:tc>
        <w:tc>
          <w:tcPr>
            <w:tcW w:w="2100" w:type="dxa"/>
            <w:tcBorders>
              <w:top w:val="nil"/>
              <w:left w:val="nil"/>
              <w:bottom w:val="nil"/>
              <w:right w:val="single" w:sz="8" w:space="0" w:color="auto"/>
            </w:tcBorders>
            <w:shd w:val="clear" w:color="auto" w:fill="auto"/>
            <w:noWrap/>
            <w:vAlign w:val="center"/>
            <w:hideMark/>
          </w:tcPr>
          <w:p w14:paraId="2D5BF9E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n=284</w:t>
            </w:r>
          </w:p>
        </w:tc>
        <w:tc>
          <w:tcPr>
            <w:tcW w:w="2060" w:type="dxa"/>
            <w:tcBorders>
              <w:top w:val="nil"/>
              <w:left w:val="nil"/>
              <w:bottom w:val="nil"/>
              <w:right w:val="nil"/>
            </w:tcBorders>
            <w:shd w:val="clear" w:color="auto" w:fill="auto"/>
            <w:noWrap/>
            <w:vAlign w:val="bottom"/>
            <w:hideMark/>
          </w:tcPr>
          <w:p w14:paraId="3C8EBBC1"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4AC5B4BA"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1DB326B4"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1C28AFDF"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4C9F73C2"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Comprehensive cancer care (0 to 24)</w:t>
            </w:r>
          </w:p>
        </w:tc>
      </w:tr>
      <w:tr w:rsidR="00B45180" w:rsidRPr="006C7F95" w14:paraId="5D4BCF96"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5FEFC20C"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0BF41D8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0 (5.5) n=292</w:t>
            </w:r>
          </w:p>
        </w:tc>
        <w:tc>
          <w:tcPr>
            <w:tcW w:w="2100" w:type="dxa"/>
            <w:tcBorders>
              <w:top w:val="nil"/>
              <w:left w:val="nil"/>
              <w:bottom w:val="nil"/>
              <w:right w:val="single" w:sz="8" w:space="0" w:color="auto"/>
            </w:tcBorders>
            <w:shd w:val="clear" w:color="auto" w:fill="auto"/>
            <w:noWrap/>
            <w:vAlign w:val="center"/>
            <w:hideMark/>
          </w:tcPr>
          <w:p w14:paraId="2F1C9AD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9.3 (5.9) n=330</w:t>
            </w:r>
          </w:p>
        </w:tc>
        <w:tc>
          <w:tcPr>
            <w:tcW w:w="2060" w:type="dxa"/>
            <w:tcBorders>
              <w:top w:val="nil"/>
              <w:left w:val="nil"/>
              <w:bottom w:val="nil"/>
              <w:right w:val="single" w:sz="8" w:space="0" w:color="auto"/>
            </w:tcBorders>
            <w:shd w:val="clear" w:color="auto" w:fill="auto"/>
            <w:noWrap/>
            <w:vAlign w:val="center"/>
            <w:hideMark/>
          </w:tcPr>
          <w:p w14:paraId="776D97D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79" w:type="dxa"/>
            <w:tcBorders>
              <w:top w:val="nil"/>
              <w:left w:val="nil"/>
              <w:bottom w:val="nil"/>
              <w:right w:val="single" w:sz="8" w:space="0" w:color="auto"/>
            </w:tcBorders>
            <w:shd w:val="clear" w:color="auto" w:fill="auto"/>
            <w:noWrap/>
            <w:vAlign w:val="center"/>
            <w:hideMark/>
          </w:tcPr>
          <w:p w14:paraId="42676D4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80" w:type="dxa"/>
            <w:tcBorders>
              <w:top w:val="nil"/>
              <w:left w:val="nil"/>
              <w:bottom w:val="nil"/>
              <w:right w:val="single" w:sz="4" w:space="0" w:color="auto"/>
            </w:tcBorders>
            <w:shd w:val="clear" w:color="auto" w:fill="auto"/>
            <w:noWrap/>
            <w:vAlign w:val="center"/>
            <w:hideMark/>
          </w:tcPr>
          <w:p w14:paraId="14D8D40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B45180" w:rsidRPr="006C7F95" w14:paraId="6EB8F137"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406797AA"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61323D5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0 (5.8) n=262</w:t>
            </w:r>
          </w:p>
        </w:tc>
        <w:tc>
          <w:tcPr>
            <w:tcW w:w="2100" w:type="dxa"/>
            <w:tcBorders>
              <w:top w:val="nil"/>
              <w:left w:val="nil"/>
              <w:bottom w:val="nil"/>
              <w:right w:val="single" w:sz="8" w:space="0" w:color="auto"/>
            </w:tcBorders>
            <w:shd w:val="clear" w:color="auto" w:fill="auto"/>
            <w:noWrap/>
            <w:vAlign w:val="center"/>
            <w:hideMark/>
          </w:tcPr>
          <w:p w14:paraId="5F68BBC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8.2 (6.1) n=299</w:t>
            </w:r>
          </w:p>
        </w:tc>
        <w:tc>
          <w:tcPr>
            <w:tcW w:w="2060" w:type="dxa"/>
            <w:tcBorders>
              <w:top w:val="nil"/>
              <w:left w:val="nil"/>
              <w:bottom w:val="nil"/>
              <w:right w:val="single" w:sz="8" w:space="0" w:color="auto"/>
            </w:tcBorders>
            <w:shd w:val="clear" w:color="auto" w:fill="auto"/>
            <w:vAlign w:val="center"/>
            <w:hideMark/>
          </w:tcPr>
          <w:p w14:paraId="4FF8947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3 (-1.2, 0.4)</w:t>
            </w:r>
            <w:r w:rsidRPr="006C7F95">
              <w:rPr>
                <w:rFonts w:eastAsia="Times New Roman" w:cstheme="minorHAnsi"/>
                <w:color w:val="000000"/>
                <w:sz w:val="20"/>
                <w:szCs w:val="20"/>
                <w:lang w:eastAsia="en-GB"/>
              </w:rPr>
              <w:br/>
              <w:t xml:space="preserve"> n=530</w:t>
            </w:r>
          </w:p>
        </w:tc>
        <w:tc>
          <w:tcPr>
            <w:tcW w:w="979" w:type="dxa"/>
            <w:tcBorders>
              <w:top w:val="nil"/>
              <w:left w:val="nil"/>
              <w:bottom w:val="nil"/>
              <w:right w:val="single" w:sz="8" w:space="0" w:color="auto"/>
            </w:tcBorders>
            <w:shd w:val="clear" w:color="auto" w:fill="auto"/>
            <w:noWrap/>
            <w:vAlign w:val="center"/>
            <w:hideMark/>
          </w:tcPr>
          <w:p w14:paraId="0E646489" w14:textId="741026F0"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39</w:t>
            </w:r>
          </w:p>
        </w:tc>
        <w:tc>
          <w:tcPr>
            <w:tcW w:w="980" w:type="dxa"/>
            <w:tcBorders>
              <w:top w:val="nil"/>
              <w:left w:val="nil"/>
              <w:bottom w:val="nil"/>
              <w:right w:val="single" w:sz="4" w:space="0" w:color="auto"/>
            </w:tcBorders>
            <w:shd w:val="clear" w:color="auto" w:fill="auto"/>
            <w:noWrap/>
            <w:vAlign w:val="center"/>
            <w:hideMark/>
          </w:tcPr>
          <w:p w14:paraId="3C71A44D"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6E32403C"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480AC39D"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bottom w:val="nil"/>
              <w:right w:val="single" w:sz="8" w:space="0" w:color="auto"/>
            </w:tcBorders>
            <w:shd w:val="clear" w:color="auto" w:fill="auto"/>
            <w:noWrap/>
            <w:vAlign w:val="center"/>
            <w:hideMark/>
          </w:tcPr>
          <w:p w14:paraId="5FFF48C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7 (5.8) n=260</w:t>
            </w:r>
          </w:p>
        </w:tc>
        <w:tc>
          <w:tcPr>
            <w:tcW w:w="2100" w:type="dxa"/>
            <w:tcBorders>
              <w:top w:val="nil"/>
              <w:left w:val="nil"/>
              <w:bottom w:val="nil"/>
              <w:right w:val="single" w:sz="8" w:space="0" w:color="auto"/>
            </w:tcBorders>
            <w:shd w:val="clear" w:color="auto" w:fill="auto"/>
            <w:noWrap/>
            <w:vAlign w:val="center"/>
            <w:hideMark/>
          </w:tcPr>
          <w:p w14:paraId="5F9900D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7.8 (6.108) n=287</w:t>
            </w:r>
          </w:p>
        </w:tc>
        <w:tc>
          <w:tcPr>
            <w:tcW w:w="2060" w:type="dxa"/>
            <w:tcBorders>
              <w:top w:val="nil"/>
              <w:left w:val="nil"/>
              <w:bottom w:val="nil"/>
              <w:right w:val="single" w:sz="8" w:space="0" w:color="auto"/>
            </w:tcBorders>
            <w:shd w:val="clear" w:color="auto" w:fill="auto"/>
            <w:vAlign w:val="center"/>
            <w:hideMark/>
          </w:tcPr>
          <w:p w14:paraId="0BC1470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2 (-1.1, 0.5)</w:t>
            </w:r>
            <w:r w:rsidRPr="006C7F95">
              <w:rPr>
                <w:rFonts w:eastAsia="Times New Roman" w:cstheme="minorHAnsi"/>
                <w:color w:val="000000"/>
                <w:sz w:val="20"/>
                <w:szCs w:val="20"/>
                <w:lang w:eastAsia="en-GB"/>
              </w:rPr>
              <w:br/>
              <w:t xml:space="preserve"> n=521</w:t>
            </w:r>
          </w:p>
        </w:tc>
        <w:tc>
          <w:tcPr>
            <w:tcW w:w="979" w:type="dxa"/>
            <w:tcBorders>
              <w:top w:val="nil"/>
              <w:left w:val="nil"/>
              <w:bottom w:val="nil"/>
              <w:right w:val="single" w:sz="8" w:space="0" w:color="auto"/>
            </w:tcBorders>
            <w:shd w:val="clear" w:color="auto" w:fill="auto"/>
            <w:noWrap/>
            <w:vAlign w:val="center"/>
            <w:hideMark/>
          </w:tcPr>
          <w:p w14:paraId="10CF20C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554</w:t>
            </w:r>
          </w:p>
        </w:tc>
        <w:tc>
          <w:tcPr>
            <w:tcW w:w="980" w:type="dxa"/>
            <w:tcBorders>
              <w:top w:val="nil"/>
              <w:left w:val="nil"/>
              <w:bottom w:val="nil"/>
              <w:right w:val="single" w:sz="4" w:space="0" w:color="auto"/>
            </w:tcBorders>
            <w:shd w:val="clear" w:color="auto" w:fill="auto"/>
            <w:noWrap/>
            <w:vAlign w:val="center"/>
            <w:hideMark/>
          </w:tcPr>
          <w:p w14:paraId="752A2DF7"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29321B5F"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18D72008"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0FF48B7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9 n=252</w:t>
            </w:r>
          </w:p>
        </w:tc>
        <w:tc>
          <w:tcPr>
            <w:tcW w:w="2100" w:type="dxa"/>
            <w:tcBorders>
              <w:top w:val="nil"/>
              <w:left w:val="nil"/>
              <w:bottom w:val="nil"/>
              <w:right w:val="single" w:sz="8" w:space="0" w:color="auto"/>
            </w:tcBorders>
            <w:shd w:val="clear" w:color="auto" w:fill="auto"/>
            <w:noWrap/>
            <w:vAlign w:val="center"/>
            <w:hideMark/>
          </w:tcPr>
          <w:p w14:paraId="3397A67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 n=295</w:t>
            </w:r>
          </w:p>
        </w:tc>
        <w:tc>
          <w:tcPr>
            <w:tcW w:w="2060" w:type="dxa"/>
            <w:tcBorders>
              <w:top w:val="nil"/>
              <w:left w:val="nil"/>
              <w:bottom w:val="nil"/>
              <w:right w:val="nil"/>
            </w:tcBorders>
            <w:shd w:val="clear" w:color="auto" w:fill="auto"/>
            <w:noWrap/>
            <w:vAlign w:val="bottom"/>
            <w:hideMark/>
          </w:tcPr>
          <w:p w14:paraId="5BDA8A62"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69FBB94D"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7900A7CB"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55C2150D"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0250D253"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71A16037"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9 n=253</w:t>
            </w:r>
          </w:p>
        </w:tc>
        <w:tc>
          <w:tcPr>
            <w:tcW w:w="2100" w:type="dxa"/>
            <w:tcBorders>
              <w:top w:val="nil"/>
              <w:left w:val="nil"/>
              <w:bottom w:val="nil"/>
              <w:right w:val="single" w:sz="8" w:space="0" w:color="auto"/>
            </w:tcBorders>
            <w:shd w:val="clear" w:color="auto" w:fill="auto"/>
            <w:noWrap/>
            <w:vAlign w:val="center"/>
            <w:hideMark/>
          </w:tcPr>
          <w:p w14:paraId="56F5025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5 n=284</w:t>
            </w:r>
          </w:p>
        </w:tc>
        <w:tc>
          <w:tcPr>
            <w:tcW w:w="2060" w:type="dxa"/>
            <w:tcBorders>
              <w:top w:val="nil"/>
              <w:left w:val="nil"/>
              <w:bottom w:val="nil"/>
              <w:right w:val="nil"/>
            </w:tcBorders>
            <w:shd w:val="clear" w:color="auto" w:fill="auto"/>
            <w:noWrap/>
            <w:vAlign w:val="bottom"/>
            <w:hideMark/>
          </w:tcPr>
          <w:p w14:paraId="106689DD"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48C38BBF"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10D4FB87"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6D2F2DA7"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11AE779B"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Information (0 to 12)</w:t>
            </w:r>
          </w:p>
        </w:tc>
      </w:tr>
      <w:tr w:rsidR="00B45180" w:rsidRPr="006C7F95" w14:paraId="4945B7CD"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45F75049"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3BCFDAA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4 (3.0) n=291</w:t>
            </w:r>
          </w:p>
        </w:tc>
        <w:tc>
          <w:tcPr>
            <w:tcW w:w="2100" w:type="dxa"/>
            <w:tcBorders>
              <w:top w:val="nil"/>
              <w:left w:val="nil"/>
              <w:bottom w:val="nil"/>
              <w:right w:val="single" w:sz="8" w:space="0" w:color="auto"/>
            </w:tcBorders>
            <w:shd w:val="clear" w:color="auto" w:fill="auto"/>
            <w:noWrap/>
            <w:vAlign w:val="center"/>
            <w:hideMark/>
          </w:tcPr>
          <w:p w14:paraId="30044C9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5 (3.2) n=330</w:t>
            </w:r>
          </w:p>
        </w:tc>
        <w:tc>
          <w:tcPr>
            <w:tcW w:w="2060" w:type="dxa"/>
            <w:tcBorders>
              <w:top w:val="nil"/>
              <w:left w:val="nil"/>
              <w:bottom w:val="nil"/>
              <w:right w:val="single" w:sz="8" w:space="0" w:color="auto"/>
            </w:tcBorders>
            <w:shd w:val="clear" w:color="auto" w:fill="auto"/>
            <w:noWrap/>
            <w:vAlign w:val="center"/>
            <w:hideMark/>
          </w:tcPr>
          <w:p w14:paraId="2FFA92A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79" w:type="dxa"/>
            <w:tcBorders>
              <w:top w:val="nil"/>
              <w:left w:val="nil"/>
              <w:bottom w:val="nil"/>
              <w:right w:val="single" w:sz="8" w:space="0" w:color="auto"/>
            </w:tcBorders>
            <w:shd w:val="clear" w:color="auto" w:fill="auto"/>
            <w:noWrap/>
            <w:vAlign w:val="center"/>
            <w:hideMark/>
          </w:tcPr>
          <w:p w14:paraId="3AD9A035"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80" w:type="dxa"/>
            <w:tcBorders>
              <w:top w:val="nil"/>
              <w:left w:val="nil"/>
              <w:bottom w:val="nil"/>
              <w:right w:val="single" w:sz="4" w:space="0" w:color="auto"/>
            </w:tcBorders>
            <w:shd w:val="clear" w:color="auto" w:fill="auto"/>
            <w:noWrap/>
            <w:vAlign w:val="center"/>
            <w:hideMark/>
          </w:tcPr>
          <w:p w14:paraId="49E3F54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B45180" w:rsidRPr="006C7F95" w14:paraId="4CBC433A"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12A91BDA"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7C9E2EA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5 (2.9) n=263</w:t>
            </w:r>
          </w:p>
        </w:tc>
        <w:tc>
          <w:tcPr>
            <w:tcW w:w="2100" w:type="dxa"/>
            <w:tcBorders>
              <w:top w:val="nil"/>
              <w:left w:val="nil"/>
              <w:bottom w:val="nil"/>
              <w:right w:val="single" w:sz="8" w:space="0" w:color="auto"/>
            </w:tcBorders>
            <w:shd w:val="clear" w:color="auto" w:fill="auto"/>
            <w:noWrap/>
            <w:vAlign w:val="center"/>
            <w:hideMark/>
          </w:tcPr>
          <w:p w14:paraId="5B704F7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8 (3.0) n=300</w:t>
            </w:r>
          </w:p>
        </w:tc>
        <w:tc>
          <w:tcPr>
            <w:tcW w:w="2060" w:type="dxa"/>
            <w:tcBorders>
              <w:top w:val="nil"/>
              <w:left w:val="nil"/>
              <w:bottom w:val="nil"/>
              <w:right w:val="single" w:sz="8" w:space="0" w:color="auto"/>
            </w:tcBorders>
            <w:shd w:val="clear" w:color="auto" w:fill="auto"/>
            <w:vAlign w:val="center"/>
            <w:hideMark/>
          </w:tcPr>
          <w:p w14:paraId="7EA5C59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0.1 (-0.6, 0.2) </w:t>
            </w:r>
            <w:r w:rsidRPr="006C7F95">
              <w:rPr>
                <w:rFonts w:eastAsia="Times New Roman" w:cstheme="minorHAnsi"/>
                <w:color w:val="000000"/>
                <w:sz w:val="20"/>
                <w:szCs w:val="20"/>
                <w:lang w:eastAsia="en-GB"/>
              </w:rPr>
              <w:br/>
              <w:t>n=531</w:t>
            </w:r>
          </w:p>
        </w:tc>
        <w:tc>
          <w:tcPr>
            <w:tcW w:w="979" w:type="dxa"/>
            <w:tcBorders>
              <w:top w:val="nil"/>
              <w:left w:val="nil"/>
              <w:bottom w:val="nil"/>
              <w:right w:val="single" w:sz="8" w:space="0" w:color="auto"/>
            </w:tcBorders>
            <w:shd w:val="clear" w:color="auto" w:fill="auto"/>
            <w:noWrap/>
            <w:vAlign w:val="center"/>
            <w:hideMark/>
          </w:tcPr>
          <w:p w14:paraId="3899727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462</w:t>
            </w:r>
          </w:p>
        </w:tc>
        <w:tc>
          <w:tcPr>
            <w:tcW w:w="980" w:type="dxa"/>
            <w:tcBorders>
              <w:top w:val="nil"/>
              <w:left w:val="nil"/>
              <w:bottom w:val="nil"/>
              <w:right w:val="single" w:sz="4" w:space="0" w:color="auto"/>
            </w:tcBorders>
            <w:shd w:val="clear" w:color="auto" w:fill="auto"/>
            <w:noWrap/>
            <w:vAlign w:val="center"/>
            <w:hideMark/>
          </w:tcPr>
          <w:p w14:paraId="71C925C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3D9D5260"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6D6BD76B"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bottom w:val="nil"/>
              <w:right w:val="single" w:sz="8" w:space="0" w:color="auto"/>
            </w:tcBorders>
            <w:shd w:val="clear" w:color="auto" w:fill="auto"/>
            <w:noWrap/>
            <w:vAlign w:val="center"/>
            <w:hideMark/>
          </w:tcPr>
          <w:p w14:paraId="5D340B6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4 (2.8) n=260</w:t>
            </w:r>
          </w:p>
        </w:tc>
        <w:tc>
          <w:tcPr>
            <w:tcW w:w="2100" w:type="dxa"/>
            <w:tcBorders>
              <w:top w:val="nil"/>
              <w:left w:val="nil"/>
              <w:bottom w:val="nil"/>
              <w:right w:val="single" w:sz="8" w:space="0" w:color="auto"/>
            </w:tcBorders>
            <w:shd w:val="clear" w:color="auto" w:fill="auto"/>
            <w:noWrap/>
            <w:vAlign w:val="center"/>
            <w:hideMark/>
          </w:tcPr>
          <w:p w14:paraId="30A7092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5 (2.8) n=292</w:t>
            </w:r>
          </w:p>
        </w:tc>
        <w:tc>
          <w:tcPr>
            <w:tcW w:w="2060" w:type="dxa"/>
            <w:tcBorders>
              <w:top w:val="nil"/>
              <w:left w:val="nil"/>
              <w:bottom w:val="nil"/>
              <w:right w:val="single" w:sz="8" w:space="0" w:color="auto"/>
            </w:tcBorders>
            <w:shd w:val="clear" w:color="auto" w:fill="auto"/>
            <w:vAlign w:val="center"/>
            <w:hideMark/>
          </w:tcPr>
          <w:p w14:paraId="1315D0C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0.3, 0.5)</w:t>
            </w:r>
            <w:r w:rsidRPr="006C7F95">
              <w:rPr>
                <w:rFonts w:eastAsia="Times New Roman" w:cstheme="minorHAnsi"/>
                <w:color w:val="000000"/>
                <w:sz w:val="20"/>
                <w:szCs w:val="20"/>
                <w:lang w:eastAsia="en-GB"/>
              </w:rPr>
              <w:br/>
              <w:t xml:space="preserve"> n=524</w:t>
            </w:r>
          </w:p>
        </w:tc>
        <w:tc>
          <w:tcPr>
            <w:tcW w:w="979" w:type="dxa"/>
            <w:tcBorders>
              <w:top w:val="nil"/>
              <w:left w:val="nil"/>
              <w:bottom w:val="nil"/>
              <w:right w:val="single" w:sz="8" w:space="0" w:color="auto"/>
            </w:tcBorders>
            <w:shd w:val="clear" w:color="auto" w:fill="auto"/>
            <w:noWrap/>
            <w:vAlign w:val="center"/>
            <w:hideMark/>
          </w:tcPr>
          <w:p w14:paraId="46F6B54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627</w:t>
            </w:r>
          </w:p>
        </w:tc>
        <w:tc>
          <w:tcPr>
            <w:tcW w:w="980" w:type="dxa"/>
            <w:tcBorders>
              <w:top w:val="nil"/>
              <w:left w:val="nil"/>
              <w:bottom w:val="nil"/>
              <w:right w:val="single" w:sz="4" w:space="0" w:color="auto"/>
            </w:tcBorders>
            <w:shd w:val="clear" w:color="auto" w:fill="auto"/>
            <w:noWrap/>
            <w:vAlign w:val="center"/>
            <w:hideMark/>
          </w:tcPr>
          <w:p w14:paraId="01949ED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NO</w:t>
            </w:r>
          </w:p>
        </w:tc>
      </w:tr>
      <w:tr w:rsidR="00B45180" w:rsidRPr="006C7F95" w14:paraId="0529263A"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576E0B49"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33B3CFB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8 n=252</w:t>
            </w:r>
          </w:p>
        </w:tc>
        <w:tc>
          <w:tcPr>
            <w:tcW w:w="2100" w:type="dxa"/>
            <w:tcBorders>
              <w:top w:val="nil"/>
              <w:left w:val="nil"/>
              <w:bottom w:val="nil"/>
              <w:right w:val="single" w:sz="8" w:space="0" w:color="auto"/>
            </w:tcBorders>
            <w:shd w:val="clear" w:color="auto" w:fill="auto"/>
            <w:noWrap/>
            <w:vAlign w:val="center"/>
            <w:hideMark/>
          </w:tcPr>
          <w:p w14:paraId="1434F51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6 n=296</w:t>
            </w:r>
          </w:p>
        </w:tc>
        <w:tc>
          <w:tcPr>
            <w:tcW w:w="2060" w:type="dxa"/>
            <w:tcBorders>
              <w:top w:val="nil"/>
              <w:left w:val="nil"/>
              <w:bottom w:val="nil"/>
              <w:right w:val="nil"/>
            </w:tcBorders>
            <w:shd w:val="clear" w:color="auto" w:fill="auto"/>
            <w:noWrap/>
            <w:vAlign w:val="bottom"/>
            <w:hideMark/>
          </w:tcPr>
          <w:p w14:paraId="4EABBAD0"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2D2AABA2"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5907392C"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554E1254"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16AC3F5D"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6907806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8 n=252</w:t>
            </w:r>
          </w:p>
        </w:tc>
        <w:tc>
          <w:tcPr>
            <w:tcW w:w="2100" w:type="dxa"/>
            <w:tcBorders>
              <w:top w:val="nil"/>
              <w:left w:val="nil"/>
              <w:bottom w:val="nil"/>
              <w:right w:val="single" w:sz="8" w:space="0" w:color="auto"/>
            </w:tcBorders>
            <w:shd w:val="clear" w:color="auto" w:fill="auto"/>
            <w:noWrap/>
            <w:vAlign w:val="center"/>
            <w:hideMark/>
          </w:tcPr>
          <w:p w14:paraId="5FD6541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9 n=289</w:t>
            </w:r>
          </w:p>
        </w:tc>
        <w:tc>
          <w:tcPr>
            <w:tcW w:w="2060" w:type="dxa"/>
            <w:tcBorders>
              <w:top w:val="nil"/>
              <w:left w:val="nil"/>
              <w:bottom w:val="nil"/>
              <w:right w:val="nil"/>
            </w:tcBorders>
            <w:shd w:val="clear" w:color="auto" w:fill="auto"/>
            <w:noWrap/>
            <w:vAlign w:val="bottom"/>
            <w:hideMark/>
          </w:tcPr>
          <w:p w14:paraId="3C652B02"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102FC319"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135C419E"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47B62DE6"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2F2208BE"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Quality of life (0 to 8)</w:t>
            </w:r>
          </w:p>
        </w:tc>
      </w:tr>
      <w:tr w:rsidR="00B45180" w:rsidRPr="006C7F95" w14:paraId="11F558D7"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330BB855"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63AB5E4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 (1.5) n=288</w:t>
            </w:r>
          </w:p>
        </w:tc>
        <w:tc>
          <w:tcPr>
            <w:tcW w:w="2100" w:type="dxa"/>
            <w:tcBorders>
              <w:top w:val="nil"/>
              <w:left w:val="nil"/>
              <w:bottom w:val="nil"/>
              <w:right w:val="single" w:sz="8" w:space="0" w:color="auto"/>
            </w:tcBorders>
            <w:shd w:val="clear" w:color="auto" w:fill="auto"/>
            <w:noWrap/>
            <w:vAlign w:val="center"/>
            <w:hideMark/>
          </w:tcPr>
          <w:p w14:paraId="404DD6D7"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 (1.6) n=329</w:t>
            </w:r>
          </w:p>
        </w:tc>
        <w:tc>
          <w:tcPr>
            <w:tcW w:w="2060" w:type="dxa"/>
            <w:tcBorders>
              <w:top w:val="nil"/>
              <w:left w:val="nil"/>
              <w:bottom w:val="nil"/>
              <w:right w:val="single" w:sz="8" w:space="0" w:color="auto"/>
            </w:tcBorders>
            <w:shd w:val="clear" w:color="auto" w:fill="auto"/>
            <w:noWrap/>
            <w:vAlign w:val="center"/>
            <w:hideMark/>
          </w:tcPr>
          <w:p w14:paraId="0537BD4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79" w:type="dxa"/>
            <w:tcBorders>
              <w:top w:val="nil"/>
              <w:left w:val="nil"/>
              <w:bottom w:val="nil"/>
              <w:right w:val="single" w:sz="8" w:space="0" w:color="auto"/>
            </w:tcBorders>
            <w:shd w:val="clear" w:color="auto" w:fill="auto"/>
            <w:noWrap/>
            <w:vAlign w:val="center"/>
            <w:hideMark/>
          </w:tcPr>
          <w:p w14:paraId="466588C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80" w:type="dxa"/>
            <w:tcBorders>
              <w:top w:val="nil"/>
              <w:left w:val="nil"/>
              <w:bottom w:val="nil"/>
              <w:right w:val="single" w:sz="4" w:space="0" w:color="auto"/>
            </w:tcBorders>
            <w:shd w:val="clear" w:color="auto" w:fill="auto"/>
            <w:noWrap/>
            <w:vAlign w:val="center"/>
            <w:hideMark/>
          </w:tcPr>
          <w:p w14:paraId="403D7D1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B45180" w:rsidRPr="006C7F95" w14:paraId="4FA8B890"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0C5DF664"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0BC21C5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9 (1.4) n=266</w:t>
            </w:r>
          </w:p>
        </w:tc>
        <w:tc>
          <w:tcPr>
            <w:tcW w:w="2100" w:type="dxa"/>
            <w:tcBorders>
              <w:top w:val="nil"/>
              <w:left w:val="nil"/>
              <w:bottom w:val="nil"/>
              <w:right w:val="single" w:sz="8" w:space="0" w:color="auto"/>
            </w:tcBorders>
            <w:shd w:val="clear" w:color="auto" w:fill="auto"/>
            <w:noWrap/>
            <w:vAlign w:val="center"/>
            <w:hideMark/>
          </w:tcPr>
          <w:p w14:paraId="30C6106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 (1.5) n=300</w:t>
            </w:r>
          </w:p>
        </w:tc>
        <w:tc>
          <w:tcPr>
            <w:tcW w:w="2060" w:type="dxa"/>
            <w:tcBorders>
              <w:top w:val="nil"/>
              <w:left w:val="nil"/>
              <w:bottom w:val="nil"/>
              <w:right w:val="single" w:sz="8" w:space="0" w:color="auto"/>
            </w:tcBorders>
            <w:shd w:val="clear" w:color="auto" w:fill="auto"/>
            <w:vAlign w:val="center"/>
            <w:hideMark/>
          </w:tcPr>
          <w:p w14:paraId="3970B86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0.4, 0.06)</w:t>
            </w:r>
            <w:r w:rsidRPr="006C7F95">
              <w:rPr>
                <w:rFonts w:eastAsia="Times New Roman" w:cstheme="minorHAnsi"/>
                <w:color w:val="000000"/>
                <w:sz w:val="20"/>
                <w:szCs w:val="20"/>
                <w:lang w:eastAsia="en-GB"/>
              </w:rPr>
              <w:br/>
              <w:t xml:space="preserve"> n=531</w:t>
            </w:r>
          </w:p>
        </w:tc>
        <w:tc>
          <w:tcPr>
            <w:tcW w:w="979" w:type="dxa"/>
            <w:tcBorders>
              <w:top w:val="nil"/>
              <w:left w:val="nil"/>
              <w:bottom w:val="nil"/>
              <w:right w:val="single" w:sz="8" w:space="0" w:color="auto"/>
            </w:tcBorders>
            <w:shd w:val="clear" w:color="auto" w:fill="auto"/>
            <w:noWrap/>
            <w:vAlign w:val="center"/>
            <w:hideMark/>
          </w:tcPr>
          <w:p w14:paraId="345F37F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46</w:t>
            </w:r>
          </w:p>
        </w:tc>
        <w:tc>
          <w:tcPr>
            <w:tcW w:w="980" w:type="dxa"/>
            <w:tcBorders>
              <w:top w:val="nil"/>
              <w:left w:val="nil"/>
              <w:bottom w:val="nil"/>
              <w:right w:val="single" w:sz="4" w:space="0" w:color="auto"/>
            </w:tcBorders>
            <w:shd w:val="clear" w:color="auto" w:fill="auto"/>
            <w:noWrap/>
            <w:vAlign w:val="center"/>
            <w:hideMark/>
          </w:tcPr>
          <w:p w14:paraId="43F2AB7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421A1628"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16BD5F55"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bottom w:val="nil"/>
              <w:right w:val="single" w:sz="8" w:space="0" w:color="auto"/>
            </w:tcBorders>
            <w:shd w:val="clear" w:color="auto" w:fill="auto"/>
            <w:noWrap/>
            <w:vAlign w:val="center"/>
            <w:hideMark/>
          </w:tcPr>
          <w:p w14:paraId="79FEEC6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9 (1.4) n=259</w:t>
            </w:r>
          </w:p>
        </w:tc>
        <w:tc>
          <w:tcPr>
            <w:tcW w:w="2100" w:type="dxa"/>
            <w:tcBorders>
              <w:top w:val="nil"/>
              <w:left w:val="nil"/>
              <w:bottom w:val="nil"/>
              <w:right w:val="single" w:sz="8" w:space="0" w:color="auto"/>
            </w:tcBorders>
            <w:shd w:val="clear" w:color="auto" w:fill="auto"/>
            <w:noWrap/>
            <w:vAlign w:val="center"/>
            <w:hideMark/>
          </w:tcPr>
          <w:p w14:paraId="43BF67C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 (1.5) n=287</w:t>
            </w:r>
          </w:p>
        </w:tc>
        <w:tc>
          <w:tcPr>
            <w:tcW w:w="2060" w:type="dxa"/>
            <w:tcBorders>
              <w:top w:val="nil"/>
              <w:left w:val="nil"/>
              <w:bottom w:val="nil"/>
              <w:right w:val="single" w:sz="8" w:space="0" w:color="auto"/>
            </w:tcBorders>
            <w:shd w:val="clear" w:color="auto" w:fill="auto"/>
            <w:vAlign w:val="center"/>
            <w:hideMark/>
          </w:tcPr>
          <w:p w14:paraId="20FC569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0.2 (-0.4, 0.02) </w:t>
            </w:r>
            <w:r w:rsidRPr="006C7F95">
              <w:rPr>
                <w:rFonts w:eastAsia="Times New Roman" w:cstheme="minorHAnsi"/>
                <w:color w:val="000000"/>
                <w:sz w:val="20"/>
                <w:szCs w:val="20"/>
                <w:lang w:eastAsia="en-GB"/>
              </w:rPr>
              <w:br/>
              <w:t>n=517</w:t>
            </w:r>
          </w:p>
        </w:tc>
        <w:tc>
          <w:tcPr>
            <w:tcW w:w="979" w:type="dxa"/>
            <w:tcBorders>
              <w:top w:val="nil"/>
              <w:left w:val="nil"/>
              <w:bottom w:val="nil"/>
              <w:right w:val="single" w:sz="8" w:space="0" w:color="auto"/>
            </w:tcBorders>
            <w:shd w:val="clear" w:color="auto" w:fill="auto"/>
            <w:noWrap/>
            <w:vAlign w:val="center"/>
            <w:hideMark/>
          </w:tcPr>
          <w:p w14:paraId="0B91D165"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83</w:t>
            </w:r>
          </w:p>
        </w:tc>
        <w:tc>
          <w:tcPr>
            <w:tcW w:w="980" w:type="dxa"/>
            <w:tcBorders>
              <w:top w:val="nil"/>
              <w:left w:val="nil"/>
              <w:bottom w:val="nil"/>
              <w:right w:val="single" w:sz="4" w:space="0" w:color="auto"/>
            </w:tcBorders>
            <w:shd w:val="clear" w:color="auto" w:fill="auto"/>
            <w:noWrap/>
            <w:vAlign w:val="center"/>
            <w:hideMark/>
          </w:tcPr>
          <w:p w14:paraId="741AC59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221B8400"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7DD0C522"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4D27A9E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2 n=253</w:t>
            </w:r>
          </w:p>
        </w:tc>
        <w:tc>
          <w:tcPr>
            <w:tcW w:w="2100" w:type="dxa"/>
            <w:tcBorders>
              <w:top w:val="nil"/>
              <w:left w:val="nil"/>
              <w:bottom w:val="nil"/>
              <w:right w:val="single" w:sz="8" w:space="0" w:color="auto"/>
            </w:tcBorders>
            <w:shd w:val="clear" w:color="auto" w:fill="auto"/>
            <w:noWrap/>
            <w:vAlign w:val="center"/>
            <w:hideMark/>
          </w:tcPr>
          <w:p w14:paraId="05AEDD9D"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8 n=295</w:t>
            </w:r>
          </w:p>
        </w:tc>
        <w:tc>
          <w:tcPr>
            <w:tcW w:w="2060" w:type="dxa"/>
            <w:tcBorders>
              <w:top w:val="nil"/>
              <w:left w:val="nil"/>
              <w:bottom w:val="nil"/>
              <w:right w:val="nil"/>
            </w:tcBorders>
            <w:shd w:val="clear" w:color="auto" w:fill="auto"/>
            <w:noWrap/>
            <w:vAlign w:val="bottom"/>
            <w:hideMark/>
          </w:tcPr>
          <w:p w14:paraId="207894D2"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4CF20C63"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7CD21278"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2818A524"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14A3B7F7"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67D5288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3 n=250</w:t>
            </w:r>
          </w:p>
        </w:tc>
        <w:tc>
          <w:tcPr>
            <w:tcW w:w="2100" w:type="dxa"/>
            <w:tcBorders>
              <w:top w:val="nil"/>
              <w:left w:val="nil"/>
              <w:bottom w:val="nil"/>
              <w:right w:val="single" w:sz="8" w:space="0" w:color="auto"/>
            </w:tcBorders>
            <w:shd w:val="clear" w:color="auto" w:fill="auto"/>
            <w:noWrap/>
            <w:vAlign w:val="center"/>
            <w:hideMark/>
          </w:tcPr>
          <w:p w14:paraId="77811D9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n=284</w:t>
            </w:r>
          </w:p>
        </w:tc>
        <w:tc>
          <w:tcPr>
            <w:tcW w:w="2060" w:type="dxa"/>
            <w:tcBorders>
              <w:top w:val="nil"/>
              <w:left w:val="nil"/>
              <w:bottom w:val="nil"/>
              <w:right w:val="nil"/>
            </w:tcBorders>
            <w:shd w:val="clear" w:color="auto" w:fill="auto"/>
            <w:noWrap/>
            <w:vAlign w:val="bottom"/>
            <w:hideMark/>
          </w:tcPr>
          <w:p w14:paraId="2F59BD98"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20CB347B"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2EA9185E"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6D8583AC"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54842B7F"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Relationships (0 to 12)</w:t>
            </w:r>
          </w:p>
        </w:tc>
      </w:tr>
      <w:tr w:rsidR="00B45180" w:rsidRPr="006C7F95" w14:paraId="5C563594"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361943D6"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024C473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 (2.1) n=290</w:t>
            </w:r>
          </w:p>
        </w:tc>
        <w:tc>
          <w:tcPr>
            <w:tcW w:w="2100" w:type="dxa"/>
            <w:tcBorders>
              <w:top w:val="nil"/>
              <w:left w:val="nil"/>
              <w:bottom w:val="nil"/>
              <w:right w:val="single" w:sz="8" w:space="0" w:color="auto"/>
            </w:tcBorders>
            <w:shd w:val="clear" w:color="auto" w:fill="auto"/>
            <w:noWrap/>
            <w:vAlign w:val="center"/>
            <w:hideMark/>
          </w:tcPr>
          <w:p w14:paraId="435557C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6 (2.0) n=331</w:t>
            </w:r>
          </w:p>
        </w:tc>
        <w:tc>
          <w:tcPr>
            <w:tcW w:w="2060" w:type="dxa"/>
            <w:tcBorders>
              <w:top w:val="nil"/>
              <w:left w:val="nil"/>
              <w:bottom w:val="nil"/>
              <w:right w:val="single" w:sz="8" w:space="0" w:color="auto"/>
            </w:tcBorders>
            <w:shd w:val="clear" w:color="auto" w:fill="auto"/>
            <w:noWrap/>
            <w:vAlign w:val="center"/>
            <w:hideMark/>
          </w:tcPr>
          <w:p w14:paraId="3C157A1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79" w:type="dxa"/>
            <w:tcBorders>
              <w:top w:val="nil"/>
              <w:left w:val="nil"/>
              <w:bottom w:val="nil"/>
              <w:right w:val="single" w:sz="8" w:space="0" w:color="auto"/>
            </w:tcBorders>
            <w:shd w:val="clear" w:color="auto" w:fill="auto"/>
            <w:noWrap/>
            <w:vAlign w:val="center"/>
            <w:hideMark/>
          </w:tcPr>
          <w:p w14:paraId="1EF9741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80" w:type="dxa"/>
            <w:tcBorders>
              <w:top w:val="nil"/>
              <w:left w:val="nil"/>
              <w:bottom w:val="nil"/>
              <w:right w:val="single" w:sz="4" w:space="0" w:color="auto"/>
            </w:tcBorders>
            <w:shd w:val="clear" w:color="auto" w:fill="auto"/>
            <w:noWrap/>
            <w:vAlign w:val="center"/>
            <w:hideMark/>
          </w:tcPr>
          <w:p w14:paraId="62E73E8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B45180" w:rsidRPr="006C7F95" w14:paraId="65AE3747"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7252509F"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5AEBC62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 (1.9) n=264</w:t>
            </w:r>
          </w:p>
        </w:tc>
        <w:tc>
          <w:tcPr>
            <w:tcW w:w="2100" w:type="dxa"/>
            <w:tcBorders>
              <w:top w:val="nil"/>
              <w:left w:val="nil"/>
              <w:bottom w:val="nil"/>
              <w:right w:val="single" w:sz="8" w:space="0" w:color="auto"/>
            </w:tcBorders>
            <w:shd w:val="clear" w:color="auto" w:fill="auto"/>
            <w:noWrap/>
            <w:vAlign w:val="center"/>
            <w:hideMark/>
          </w:tcPr>
          <w:p w14:paraId="221D3FF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5 (2.0) n=298</w:t>
            </w:r>
          </w:p>
        </w:tc>
        <w:tc>
          <w:tcPr>
            <w:tcW w:w="2060" w:type="dxa"/>
            <w:tcBorders>
              <w:top w:val="nil"/>
              <w:left w:val="nil"/>
              <w:bottom w:val="nil"/>
              <w:right w:val="single" w:sz="8" w:space="0" w:color="auto"/>
            </w:tcBorders>
            <w:shd w:val="clear" w:color="auto" w:fill="auto"/>
            <w:vAlign w:val="center"/>
            <w:hideMark/>
          </w:tcPr>
          <w:p w14:paraId="572B243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0.4, 0.1)</w:t>
            </w:r>
            <w:r w:rsidRPr="006C7F95">
              <w:rPr>
                <w:rFonts w:eastAsia="Times New Roman" w:cstheme="minorHAnsi"/>
                <w:color w:val="000000"/>
                <w:sz w:val="20"/>
                <w:szCs w:val="20"/>
                <w:lang w:eastAsia="en-GB"/>
              </w:rPr>
              <w:br/>
              <w:t xml:space="preserve"> n=531</w:t>
            </w:r>
          </w:p>
        </w:tc>
        <w:tc>
          <w:tcPr>
            <w:tcW w:w="979" w:type="dxa"/>
            <w:tcBorders>
              <w:top w:val="nil"/>
              <w:left w:val="nil"/>
              <w:bottom w:val="nil"/>
              <w:right w:val="single" w:sz="8" w:space="0" w:color="auto"/>
            </w:tcBorders>
            <w:shd w:val="clear" w:color="auto" w:fill="auto"/>
            <w:noWrap/>
            <w:vAlign w:val="center"/>
            <w:hideMark/>
          </w:tcPr>
          <w:p w14:paraId="2D18609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283</w:t>
            </w:r>
          </w:p>
        </w:tc>
        <w:tc>
          <w:tcPr>
            <w:tcW w:w="980" w:type="dxa"/>
            <w:tcBorders>
              <w:top w:val="nil"/>
              <w:left w:val="nil"/>
              <w:bottom w:val="nil"/>
              <w:right w:val="single" w:sz="4" w:space="0" w:color="auto"/>
            </w:tcBorders>
            <w:shd w:val="clear" w:color="auto" w:fill="auto"/>
            <w:noWrap/>
            <w:vAlign w:val="center"/>
            <w:hideMark/>
          </w:tcPr>
          <w:p w14:paraId="1B3F47B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467540E7"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678B80CC"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8 months</w:t>
            </w:r>
          </w:p>
        </w:tc>
        <w:tc>
          <w:tcPr>
            <w:tcW w:w="1865" w:type="dxa"/>
            <w:tcBorders>
              <w:top w:val="nil"/>
              <w:left w:val="nil"/>
              <w:bottom w:val="nil"/>
              <w:right w:val="single" w:sz="8" w:space="0" w:color="auto"/>
            </w:tcBorders>
            <w:shd w:val="clear" w:color="auto" w:fill="auto"/>
            <w:noWrap/>
            <w:vAlign w:val="center"/>
            <w:hideMark/>
          </w:tcPr>
          <w:p w14:paraId="6DD9026D"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 (1.9) n=261</w:t>
            </w:r>
          </w:p>
        </w:tc>
        <w:tc>
          <w:tcPr>
            <w:tcW w:w="2100" w:type="dxa"/>
            <w:tcBorders>
              <w:top w:val="nil"/>
              <w:left w:val="nil"/>
              <w:bottom w:val="nil"/>
              <w:right w:val="single" w:sz="8" w:space="0" w:color="auto"/>
            </w:tcBorders>
            <w:shd w:val="clear" w:color="auto" w:fill="auto"/>
            <w:noWrap/>
            <w:vAlign w:val="center"/>
            <w:hideMark/>
          </w:tcPr>
          <w:p w14:paraId="393EF427"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4 (1.9) n=289</w:t>
            </w:r>
          </w:p>
        </w:tc>
        <w:tc>
          <w:tcPr>
            <w:tcW w:w="2060" w:type="dxa"/>
            <w:tcBorders>
              <w:top w:val="nil"/>
              <w:left w:val="nil"/>
              <w:bottom w:val="nil"/>
              <w:right w:val="single" w:sz="8" w:space="0" w:color="auto"/>
            </w:tcBorders>
            <w:shd w:val="clear" w:color="auto" w:fill="auto"/>
            <w:vAlign w:val="center"/>
            <w:hideMark/>
          </w:tcPr>
          <w:p w14:paraId="3F294CD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0.4, 0.08)</w:t>
            </w:r>
            <w:r w:rsidRPr="006C7F95">
              <w:rPr>
                <w:rFonts w:eastAsia="Times New Roman" w:cstheme="minorHAnsi"/>
                <w:color w:val="000000"/>
                <w:sz w:val="20"/>
                <w:szCs w:val="20"/>
                <w:lang w:eastAsia="en-GB"/>
              </w:rPr>
              <w:br/>
              <w:t xml:space="preserve"> n=523</w:t>
            </w:r>
          </w:p>
        </w:tc>
        <w:tc>
          <w:tcPr>
            <w:tcW w:w="979" w:type="dxa"/>
            <w:tcBorders>
              <w:top w:val="nil"/>
              <w:left w:val="nil"/>
              <w:bottom w:val="nil"/>
              <w:right w:val="single" w:sz="8" w:space="0" w:color="auto"/>
            </w:tcBorders>
            <w:shd w:val="clear" w:color="auto" w:fill="auto"/>
            <w:noWrap/>
            <w:vAlign w:val="center"/>
            <w:hideMark/>
          </w:tcPr>
          <w:p w14:paraId="2E76AC2D"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87</w:t>
            </w:r>
          </w:p>
        </w:tc>
        <w:tc>
          <w:tcPr>
            <w:tcW w:w="980" w:type="dxa"/>
            <w:tcBorders>
              <w:top w:val="nil"/>
              <w:left w:val="nil"/>
              <w:bottom w:val="nil"/>
              <w:right w:val="single" w:sz="4" w:space="0" w:color="auto"/>
            </w:tcBorders>
            <w:shd w:val="clear" w:color="auto" w:fill="auto"/>
            <w:noWrap/>
            <w:vAlign w:val="center"/>
            <w:hideMark/>
          </w:tcPr>
          <w:p w14:paraId="19B817C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51F30CE8"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1B47B151"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286A2A4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2 n=252</w:t>
            </w:r>
          </w:p>
        </w:tc>
        <w:tc>
          <w:tcPr>
            <w:tcW w:w="2100" w:type="dxa"/>
            <w:tcBorders>
              <w:top w:val="nil"/>
              <w:left w:val="nil"/>
              <w:bottom w:val="nil"/>
              <w:right w:val="single" w:sz="8" w:space="0" w:color="auto"/>
            </w:tcBorders>
            <w:shd w:val="clear" w:color="auto" w:fill="auto"/>
            <w:noWrap/>
            <w:vAlign w:val="center"/>
            <w:hideMark/>
          </w:tcPr>
          <w:p w14:paraId="0BE47B9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5 n=295</w:t>
            </w:r>
          </w:p>
        </w:tc>
        <w:tc>
          <w:tcPr>
            <w:tcW w:w="2060" w:type="dxa"/>
            <w:tcBorders>
              <w:top w:val="nil"/>
              <w:left w:val="nil"/>
              <w:bottom w:val="nil"/>
              <w:right w:val="nil"/>
            </w:tcBorders>
            <w:shd w:val="clear" w:color="auto" w:fill="auto"/>
            <w:noWrap/>
            <w:vAlign w:val="bottom"/>
            <w:hideMark/>
          </w:tcPr>
          <w:p w14:paraId="576670F3"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1008085A"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1F3511A8"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552ED70E"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744306EE"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4A6DD2D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3 n=253</w:t>
            </w:r>
          </w:p>
        </w:tc>
        <w:tc>
          <w:tcPr>
            <w:tcW w:w="2100" w:type="dxa"/>
            <w:tcBorders>
              <w:top w:val="nil"/>
              <w:left w:val="nil"/>
              <w:bottom w:val="nil"/>
              <w:right w:val="single" w:sz="8" w:space="0" w:color="auto"/>
            </w:tcBorders>
            <w:shd w:val="clear" w:color="auto" w:fill="auto"/>
            <w:noWrap/>
            <w:vAlign w:val="center"/>
            <w:hideMark/>
          </w:tcPr>
          <w:p w14:paraId="723D8D97"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n=287</w:t>
            </w:r>
          </w:p>
        </w:tc>
        <w:tc>
          <w:tcPr>
            <w:tcW w:w="2060" w:type="dxa"/>
            <w:tcBorders>
              <w:top w:val="nil"/>
              <w:left w:val="nil"/>
              <w:bottom w:val="nil"/>
              <w:right w:val="nil"/>
            </w:tcBorders>
            <w:shd w:val="clear" w:color="auto" w:fill="auto"/>
            <w:noWrap/>
            <w:vAlign w:val="bottom"/>
            <w:hideMark/>
          </w:tcPr>
          <w:p w14:paraId="3E6DC8C0"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14BB4100"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6EB948E8"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06205961"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auto" w:fill="auto"/>
            <w:vAlign w:val="center"/>
            <w:hideMark/>
          </w:tcPr>
          <w:p w14:paraId="00FD07C9"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CaSUN Unmet needs (higher=more need)</w:t>
            </w:r>
          </w:p>
        </w:tc>
      </w:tr>
      <w:tr w:rsidR="00B45180" w:rsidRPr="006C7F95" w14:paraId="15E5041B" w14:textId="77777777" w:rsidTr="0018688C">
        <w:trPr>
          <w:trHeight w:val="315"/>
        </w:trPr>
        <w:tc>
          <w:tcPr>
            <w:tcW w:w="9559" w:type="dxa"/>
            <w:gridSpan w:val="6"/>
            <w:tcBorders>
              <w:top w:val="nil"/>
              <w:left w:val="single" w:sz="4" w:space="0" w:color="auto"/>
              <w:bottom w:val="single" w:sz="8" w:space="0" w:color="auto"/>
              <w:right w:val="single" w:sz="4" w:space="0" w:color="auto"/>
            </w:tcBorders>
            <w:shd w:val="clear" w:color="000000" w:fill="FFFFFF"/>
            <w:noWrap/>
            <w:vAlign w:val="center"/>
            <w:hideMark/>
          </w:tcPr>
          <w:p w14:paraId="221189ED"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Total number of unmet needs (0 to 35)</w:t>
            </w:r>
          </w:p>
        </w:tc>
      </w:tr>
      <w:tr w:rsidR="00B45180" w:rsidRPr="006C7F95" w14:paraId="12F4DA2F"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0DDB4815"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3068F54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8 (8.2) n=288</w:t>
            </w:r>
          </w:p>
        </w:tc>
        <w:tc>
          <w:tcPr>
            <w:tcW w:w="2100" w:type="dxa"/>
            <w:tcBorders>
              <w:top w:val="nil"/>
              <w:left w:val="nil"/>
              <w:bottom w:val="nil"/>
              <w:right w:val="single" w:sz="8" w:space="0" w:color="auto"/>
            </w:tcBorders>
            <w:shd w:val="clear" w:color="auto" w:fill="auto"/>
            <w:noWrap/>
            <w:vAlign w:val="center"/>
            <w:hideMark/>
          </w:tcPr>
          <w:p w14:paraId="45977ED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1 (8.6) n=330</w:t>
            </w:r>
          </w:p>
        </w:tc>
        <w:tc>
          <w:tcPr>
            <w:tcW w:w="2060" w:type="dxa"/>
            <w:tcBorders>
              <w:top w:val="nil"/>
              <w:left w:val="nil"/>
              <w:bottom w:val="nil"/>
              <w:right w:val="single" w:sz="8" w:space="0" w:color="auto"/>
            </w:tcBorders>
            <w:shd w:val="clear" w:color="auto" w:fill="auto"/>
            <w:noWrap/>
            <w:vAlign w:val="center"/>
            <w:hideMark/>
          </w:tcPr>
          <w:p w14:paraId="5FEA344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79" w:type="dxa"/>
            <w:tcBorders>
              <w:top w:val="nil"/>
              <w:left w:val="nil"/>
              <w:bottom w:val="nil"/>
              <w:right w:val="single" w:sz="8" w:space="0" w:color="auto"/>
            </w:tcBorders>
            <w:shd w:val="clear" w:color="auto" w:fill="auto"/>
            <w:noWrap/>
            <w:vAlign w:val="center"/>
            <w:hideMark/>
          </w:tcPr>
          <w:p w14:paraId="36E5013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80" w:type="dxa"/>
            <w:tcBorders>
              <w:top w:val="nil"/>
              <w:left w:val="nil"/>
              <w:bottom w:val="nil"/>
              <w:right w:val="single" w:sz="4" w:space="0" w:color="auto"/>
            </w:tcBorders>
            <w:shd w:val="clear" w:color="auto" w:fill="auto"/>
            <w:noWrap/>
            <w:vAlign w:val="center"/>
            <w:hideMark/>
          </w:tcPr>
          <w:p w14:paraId="0A6D021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B45180" w:rsidRPr="006C7F95" w14:paraId="6DDB7D66"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566303A8"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lastRenderedPageBreak/>
              <w:t>4 months</w:t>
            </w:r>
          </w:p>
        </w:tc>
        <w:tc>
          <w:tcPr>
            <w:tcW w:w="1865" w:type="dxa"/>
            <w:tcBorders>
              <w:top w:val="nil"/>
              <w:left w:val="nil"/>
              <w:bottom w:val="nil"/>
              <w:right w:val="single" w:sz="8" w:space="0" w:color="auto"/>
            </w:tcBorders>
            <w:shd w:val="clear" w:color="auto" w:fill="auto"/>
            <w:noWrap/>
            <w:vAlign w:val="center"/>
            <w:hideMark/>
          </w:tcPr>
          <w:p w14:paraId="2F9021E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1 (7.9) n=262</w:t>
            </w:r>
          </w:p>
        </w:tc>
        <w:tc>
          <w:tcPr>
            <w:tcW w:w="2100" w:type="dxa"/>
            <w:tcBorders>
              <w:top w:val="nil"/>
              <w:left w:val="nil"/>
              <w:bottom w:val="nil"/>
              <w:right w:val="single" w:sz="8" w:space="0" w:color="auto"/>
            </w:tcBorders>
            <w:shd w:val="clear" w:color="auto" w:fill="auto"/>
            <w:noWrap/>
            <w:vAlign w:val="center"/>
            <w:hideMark/>
          </w:tcPr>
          <w:p w14:paraId="4771FEB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1 (8.8) n=296</w:t>
            </w:r>
          </w:p>
        </w:tc>
        <w:tc>
          <w:tcPr>
            <w:tcW w:w="2060" w:type="dxa"/>
            <w:tcBorders>
              <w:top w:val="nil"/>
              <w:left w:val="nil"/>
              <w:bottom w:val="nil"/>
              <w:right w:val="single" w:sz="8" w:space="0" w:color="auto"/>
            </w:tcBorders>
            <w:shd w:val="clear" w:color="auto" w:fill="auto"/>
            <w:vAlign w:val="center"/>
            <w:hideMark/>
          </w:tcPr>
          <w:p w14:paraId="7B44FA0E" w14:textId="4DFC63F2" w:rsidR="00B45180" w:rsidRPr="006C7F95" w:rsidRDefault="00B45180" w:rsidP="000E1422">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2 (-2.3, -0.2)n=524</w:t>
            </w:r>
          </w:p>
        </w:tc>
        <w:tc>
          <w:tcPr>
            <w:tcW w:w="979" w:type="dxa"/>
            <w:tcBorders>
              <w:top w:val="nil"/>
              <w:left w:val="nil"/>
              <w:bottom w:val="nil"/>
              <w:right w:val="single" w:sz="8" w:space="0" w:color="auto"/>
            </w:tcBorders>
            <w:shd w:val="clear" w:color="auto" w:fill="auto"/>
            <w:noWrap/>
            <w:vAlign w:val="center"/>
            <w:hideMark/>
          </w:tcPr>
          <w:p w14:paraId="2039F3E8" w14:textId="6909C6BF" w:rsidR="00B45180" w:rsidRPr="006C7F95" w:rsidRDefault="00B45180" w:rsidP="00E65CA3">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0.02</w:t>
            </w:r>
          </w:p>
        </w:tc>
        <w:tc>
          <w:tcPr>
            <w:tcW w:w="980" w:type="dxa"/>
            <w:tcBorders>
              <w:top w:val="nil"/>
              <w:left w:val="nil"/>
              <w:bottom w:val="nil"/>
              <w:right w:val="single" w:sz="4" w:space="0" w:color="auto"/>
            </w:tcBorders>
            <w:shd w:val="clear" w:color="auto" w:fill="auto"/>
            <w:noWrap/>
            <w:vAlign w:val="center"/>
            <w:hideMark/>
          </w:tcPr>
          <w:p w14:paraId="6A4ED8A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2E31AF48"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1866AB5E"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bottom w:val="nil"/>
              <w:right w:val="single" w:sz="8" w:space="0" w:color="auto"/>
            </w:tcBorders>
            <w:shd w:val="clear" w:color="auto" w:fill="auto"/>
            <w:noWrap/>
            <w:vAlign w:val="center"/>
            <w:hideMark/>
          </w:tcPr>
          <w:p w14:paraId="35C8EB9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0 (8.0) n=260</w:t>
            </w:r>
          </w:p>
        </w:tc>
        <w:tc>
          <w:tcPr>
            <w:tcW w:w="2100" w:type="dxa"/>
            <w:tcBorders>
              <w:top w:val="nil"/>
              <w:left w:val="nil"/>
              <w:bottom w:val="nil"/>
              <w:right w:val="single" w:sz="8" w:space="0" w:color="auto"/>
            </w:tcBorders>
            <w:shd w:val="clear" w:color="auto" w:fill="auto"/>
            <w:noWrap/>
            <w:vAlign w:val="center"/>
            <w:hideMark/>
          </w:tcPr>
          <w:p w14:paraId="78040E9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9 (9.4) n=286</w:t>
            </w:r>
          </w:p>
        </w:tc>
        <w:tc>
          <w:tcPr>
            <w:tcW w:w="2060" w:type="dxa"/>
            <w:tcBorders>
              <w:top w:val="nil"/>
              <w:left w:val="nil"/>
              <w:bottom w:val="nil"/>
              <w:right w:val="single" w:sz="8" w:space="0" w:color="auto"/>
            </w:tcBorders>
            <w:shd w:val="clear" w:color="auto" w:fill="auto"/>
            <w:vAlign w:val="center"/>
            <w:hideMark/>
          </w:tcPr>
          <w:p w14:paraId="4EB1DE2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0.9 (-2.0, 0.1) </w:t>
            </w:r>
            <w:r w:rsidRPr="006C7F95">
              <w:rPr>
                <w:rFonts w:eastAsia="Times New Roman" w:cstheme="minorHAnsi"/>
                <w:color w:val="000000"/>
                <w:sz w:val="20"/>
                <w:szCs w:val="20"/>
                <w:lang w:eastAsia="en-GB"/>
              </w:rPr>
              <w:br/>
              <w:t>n=517</w:t>
            </w:r>
          </w:p>
        </w:tc>
        <w:tc>
          <w:tcPr>
            <w:tcW w:w="979" w:type="dxa"/>
            <w:tcBorders>
              <w:top w:val="nil"/>
              <w:left w:val="nil"/>
              <w:bottom w:val="nil"/>
              <w:right w:val="single" w:sz="8" w:space="0" w:color="auto"/>
            </w:tcBorders>
            <w:shd w:val="clear" w:color="auto" w:fill="auto"/>
            <w:noWrap/>
            <w:vAlign w:val="center"/>
            <w:hideMark/>
          </w:tcPr>
          <w:p w14:paraId="18A34EE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97</w:t>
            </w:r>
          </w:p>
        </w:tc>
        <w:tc>
          <w:tcPr>
            <w:tcW w:w="980" w:type="dxa"/>
            <w:tcBorders>
              <w:top w:val="nil"/>
              <w:left w:val="nil"/>
              <w:bottom w:val="nil"/>
              <w:right w:val="single" w:sz="4" w:space="0" w:color="auto"/>
            </w:tcBorders>
            <w:shd w:val="clear" w:color="auto" w:fill="auto"/>
            <w:noWrap/>
            <w:vAlign w:val="center"/>
            <w:hideMark/>
          </w:tcPr>
          <w:p w14:paraId="4C171FF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728493A6"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431E1640"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74487ED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0 n=248</w:t>
            </w:r>
          </w:p>
        </w:tc>
        <w:tc>
          <w:tcPr>
            <w:tcW w:w="2100" w:type="dxa"/>
            <w:tcBorders>
              <w:top w:val="nil"/>
              <w:left w:val="nil"/>
              <w:bottom w:val="nil"/>
              <w:right w:val="single" w:sz="8" w:space="0" w:color="auto"/>
            </w:tcBorders>
            <w:shd w:val="clear" w:color="auto" w:fill="auto"/>
            <w:noWrap/>
            <w:vAlign w:val="center"/>
            <w:hideMark/>
          </w:tcPr>
          <w:p w14:paraId="1C363BD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7 n=292</w:t>
            </w:r>
          </w:p>
        </w:tc>
        <w:tc>
          <w:tcPr>
            <w:tcW w:w="2060" w:type="dxa"/>
            <w:tcBorders>
              <w:top w:val="nil"/>
              <w:left w:val="nil"/>
              <w:bottom w:val="nil"/>
              <w:right w:val="nil"/>
            </w:tcBorders>
            <w:shd w:val="clear" w:color="auto" w:fill="auto"/>
            <w:noWrap/>
            <w:vAlign w:val="bottom"/>
            <w:hideMark/>
          </w:tcPr>
          <w:p w14:paraId="67A39DF8"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0AF029A2"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3A79ECF7"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73C4BA5C"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632131ED"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0B853D3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2 n=251</w:t>
            </w:r>
          </w:p>
        </w:tc>
        <w:tc>
          <w:tcPr>
            <w:tcW w:w="2100" w:type="dxa"/>
            <w:tcBorders>
              <w:top w:val="nil"/>
              <w:left w:val="nil"/>
              <w:bottom w:val="nil"/>
              <w:right w:val="single" w:sz="8" w:space="0" w:color="auto"/>
            </w:tcBorders>
            <w:shd w:val="clear" w:color="auto" w:fill="auto"/>
            <w:noWrap/>
            <w:vAlign w:val="center"/>
            <w:hideMark/>
          </w:tcPr>
          <w:p w14:paraId="118A6B4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1 n=283</w:t>
            </w:r>
          </w:p>
        </w:tc>
        <w:tc>
          <w:tcPr>
            <w:tcW w:w="2060" w:type="dxa"/>
            <w:tcBorders>
              <w:top w:val="nil"/>
              <w:left w:val="nil"/>
              <w:bottom w:val="nil"/>
              <w:right w:val="nil"/>
            </w:tcBorders>
            <w:shd w:val="clear" w:color="auto" w:fill="auto"/>
            <w:noWrap/>
            <w:vAlign w:val="bottom"/>
            <w:hideMark/>
          </w:tcPr>
          <w:p w14:paraId="064360A3"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61DF03C3"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43A032AC"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570D9468"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5D2E5F5F"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Existential Survivorship (0 to 14)</w:t>
            </w:r>
          </w:p>
        </w:tc>
      </w:tr>
      <w:tr w:rsidR="00B45180" w:rsidRPr="006C7F95" w14:paraId="5B9C5CC1"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3F032BE7"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77B819C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3 (3.7) n=290</w:t>
            </w:r>
          </w:p>
        </w:tc>
        <w:tc>
          <w:tcPr>
            <w:tcW w:w="2100" w:type="dxa"/>
            <w:tcBorders>
              <w:top w:val="nil"/>
              <w:left w:val="nil"/>
              <w:bottom w:val="nil"/>
              <w:right w:val="single" w:sz="8" w:space="0" w:color="auto"/>
            </w:tcBorders>
            <w:shd w:val="clear" w:color="auto" w:fill="auto"/>
            <w:noWrap/>
            <w:vAlign w:val="center"/>
            <w:hideMark/>
          </w:tcPr>
          <w:p w14:paraId="6CC0DCF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1 (3.7) n=330</w:t>
            </w:r>
          </w:p>
        </w:tc>
        <w:tc>
          <w:tcPr>
            <w:tcW w:w="2060" w:type="dxa"/>
            <w:tcBorders>
              <w:top w:val="nil"/>
              <w:left w:val="nil"/>
              <w:bottom w:val="nil"/>
              <w:right w:val="single" w:sz="8" w:space="0" w:color="auto"/>
            </w:tcBorders>
            <w:shd w:val="clear" w:color="auto" w:fill="auto"/>
            <w:noWrap/>
            <w:vAlign w:val="center"/>
            <w:hideMark/>
          </w:tcPr>
          <w:p w14:paraId="3DEA30D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79" w:type="dxa"/>
            <w:tcBorders>
              <w:top w:val="nil"/>
              <w:left w:val="nil"/>
              <w:bottom w:val="nil"/>
              <w:right w:val="single" w:sz="8" w:space="0" w:color="auto"/>
            </w:tcBorders>
            <w:shd w:val="clear" w:color="auto" w:fill="auto"/>
            <w:noWrap/>
            <w:vAlign w:val="center"/>
            <w:hideMark/>
          </w:tcPr>
          <w:p w14:paraId="5C5FC59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80" w:type="dxa"/>
            <w:tcBorders>
              <w:top w:val="nil"/>
              <w:left w:val="nil"/>
              <w:bottom w:val="nil"/>
              <w:right w:val="single" w:sz="4" w:space="0" w:color="auto"/>
            </w:tcBorders>
            <w:shd w:val="clear" w:color="auto" w:fill="auto"/>
            <w:noWrap/>
            <w:vAlign w:val="center"/>
            <w:hideMark/>
          </w:tcPr>
          <w:p w14:paraId="612B77B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B45180" w:rsidRPr="006C7F95" w14:paraId="5ECD74A8"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189F3793"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2F23C59D"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5 (3.4) n=266</w:t>
            </w:r>
          </w:p>
        </w:tc>
        <w:tc>
          <w:tcPr>
            <w:tcW w:w="2100" w:type="dxa"/>
            <w:tcBorders>
              <w:top w:val="nil"/>
              <w:left w:val="nil"/>
              <w:bottom w:val="nil"/>
              <w:right w:val="single" w:sz="8" w:space="0" w:color="auto"/>
            </w:tcBorders>
            <w:shd w:val="clear" w:color="auto" w:fill="auto"/>
            <w:noWrap/>
            <w:vAlign w:val="center"/>
            <w:hideMark/>
          </w:tcPr>
          <w:p w14:paraId="0A60EF4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9 (3.6) n=300</w:t>
            </w:r>
          </w:p>
        </w:tc>
        <w:tc>
          <w:tcPr>
            <w:tcW w:w="2060" w:type="dxa"/>
            <w:tcBorders>
              <w:top w:val="nil"/>
              <w:left w:val="nil"/>
              <w:bottom w:val="nil"/>
              <w:right w:val="single" w:sz="8" w:space="0" w:color="auto"/>
            </w:tcBorders>
            <w:shd w:val="clear" w:color="auto" w:fill="auto"/>
            <w:vAlign w:val="center"/>
            <w:hideMark/>
          </w:tcPr>
          <w:p w14:paraId="43C7549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524 (-0.9, -0.07)</w:t>
            </w:r>
            <w:r w:rsidRPr="006C7F95">
              <w:rPr>
                <w:rFonts w:eastAsia="Times New Roman" w:cstheme="minorHAnsi"/>
                <w:color w:val="000000"/>
                <w:sz w:val="20"/>
                <w:szCs w:val="20"/>
                <w:lang w:eastAsia="en-GB"/>
              </w:rPr>
              <w:br/>
              <w:t xml:space="preserve"> n=533</w:t>
            </w:r>
          </w:p>
        </w:tc>
        <w:tc>
          <w:tcPr>
            <w:tcW w:w="979" w:type="dxa"/>
            <w:tcBorders>
              <w:top w:val="nil"/>
              <w:left w:val="nil"/>
              <w:bottom w:val="nil"/>
              <w:right w:val="single" w:sz="8" w:space="0" w:color="auto"/>
            </w:tcBorders>
            <w:shd w:val="clear" w:color="auto" w:fill="auto"/>
            <w:noWrap/>
            <w:vAlign w:val="center"/>
            <w:hideMark/>
          </w:tcPr>
          <w:p w14:paraId="51045B93" w14:textId="77777777" w:rsidR="00B45180" w:rsidRPr="006C7F95" w:rsidRDefault="00B45180" w:rsidP="00E65CA3">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0.022</w:t>
            </w:r>
          </w:p>
        </w:tc>
        <w:tc>
          <w:tcPr>
            <w:tcW w:w="980" w:type="dxa"/>
            <w:tcBorders>
              <w:top w:val="nil"/>
              <w:left w:val="nil"/>
              <w:bottom w:val="nil"/>
              <w:right w:val="single" w:sz="4" w:space="0" w:color="auto"/>
            </w:tcBorders>
            <w:shd w:val="clear" w:color="auto" w:fill="auto"/>
            <w:noWrap/>
            <w:vAlign w:val="center"/>
            <w:hideMark/>
          </w:tcPr>
          <w:p w14:paraId="2F39FDE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5DC88A9F"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0B013BA8"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bottom w:val="nil"/>
              <w:right w:val="single" w:sz="8" w:space="0" w:color="auto"/>
            </w:tcBorders>
            <w:shd w:val="clear" w:color="auto" w:fill="auto"/>
            <w:noWrap/>
            <w:vAlign w:val="center"/>
            <w:hideMark/>
          </w:tcPr>
          <w:p w14:paraId="495A61B7"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3 (3.2) n=261</w:t>
            </w:r>
          </w:p>
        </w:tc>
        <w:tc>
          <w:tcPr>
            <w:tcW w:w="2100" w:type="dxa"/>
            <w:tcBorders>
              <w:top w:val="nil"/>
              <w:left w:val="nil"/>
              <w:bottom w:val="nil"/>
              <w:right w:val="single" w:sz="8" w:space="0" w:color="auto"/>
            </w:tcBorders>
            <w:shd w:val="clear" w:color="auto" w:fill="auto"/>
            <w:noWrap/>
            <w:vAlign w:val="center"/>
            <w:hideMark/>
          </w:tcPr>
          <w:p w14:paraId="2B63807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9 (3.9) n=287</w:t>
            </w:r>
          </w:p>
        </w:tc>
        <w:tc>
          <w:tcPr>
            <w:tcW w:w="2060" w:type="dxa"/>
            <w:tcBorders>
              <w:top w:val="nil"/>
              <w:left w:val="nil"/>
              <w:bottom w:val="nil"/>
              <w:right w:val="single" w:sz="8" w:space="0" w:color="auto"/>
            </w:tcBorders>
            <w:shd w:val="clear" w:color="auto" w:fill="auto"/>
            <w:vAlign w:val="center"/>
            <w:hideMark/>
          </w:tcPr>
          <w:p w14:paraId="2344776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4 (-0.8, 0.05)</w:t>
            </w:r>
            <w:r w:rsidRPr="006C7F95">
              <w:rPr>
                <w:rFonts w:eastAsia="Times New Roman" w:cstheme="minorHAnsi"/>
                <w:color w:val="000000"/>
                <w:sz w:val="20"/>
                <w:szCs w:val="20"/>
                <w:lang w:eastAsia="en-GB"/>
              </w:rPr>
              <w:br/>
              <w:t xml:space="preserve"> n=519</w:t>
            </w:r>
          </w:p>
        </w:tc>
        <w:tc>
          <w:tcPr>
            <w:tcW w:w="979" w:type="dxa"/>
            <w:tcBorders>
              <w:top w:val="nil"/>
              <w:left w:val="nil"/>
              <w:bottom w:val="nil"/>
              <w:right w:val="single" w:sz="8" w:space="0" w:color="auto"/>
            </w:tcBorders>
            <w:shd w:val="clear" w:color="auto" w:fill="auto"/>
            <w:noWrap/>
            <w:vAlign w:val="center"/>
            <w:hideMark/>
          </w:tcPr>
          <w:p w14:paraId="14A47A6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83</w:t>
            </w:r>
          </w:p>
        </w:tc>
        <w:tc>
          <w:tcPr>
            <w:tcW w:w="980" w:type="dxa"/>
            <w:tcBorders>
              <w:top w:val="nil"/>
              <w:left w:val="nil"/>
              <w:bottom w:val="nil"/>
              <w:right w:val="single" w:sz="4" w:space="0" w:color="auto"/>
            </w:tcBorders>
            <w:shd w:val="clear" w:color="auto" w:fill="auto"/>
            <w:noWrap/>
            <w:vAlign w:val="center"/>
            <w:hideMark/>
          </w:tcPr>
          <w:p w14:paraId="04F8F48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28280984"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717AD179"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0FC2F56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5 n=254</w:t>
            </w:r>
          </w:p>
        </w:tc>
        <w:tc>
          <w:tcPr>
            <w:tcW w:w="2100" w:type="dxa"/>
            <w:tcBorders>
              <w:top w:val="nil"/>
              <w:left w:val="nil"/>
              <w:bottom w:val="nil"/>
              <w:right w:val="single" w:sz="8" w:space="0" w:color="auto"/>
            </w:tcBorders>
            <w:shd w:val="clear" w:color="auto" w:fill="auto"/>
            <w:noWrap/>
            <w:vAlign w:val="center"/>
            <w:hideMark/>
          </w:tcPr>
          <w:p w14:paraId="454C962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7 n=296</w:t>
            </w:r>
          </w:p>
        </w:tc>
        <w:tc>
          <w:tcPr>
            <w:tcW w:w="2060" w:type="dxa"/>
            <w:tcBorders>
              <w:top w:val="nil"/>
              <w:left w:val="nil"/>
              <w:bottom w:val="nil"/>
              <w:right w:val="nil"/>
            </w:tcBorders>
            <w:shd w:val="clear" w:color="auto" w:fill="auto"/>
            <w:noWrap/>
            <w:vAlign w:val="bottom"/>
            <w:hideMark/>
          </w:tcPr>
          <w:p w14:paraId="26284E8D"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735A338A"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66781770"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48C0B62D"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2301E106"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1A22756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7 n=252</w:t>
            </w:r>
          </w:p>
        </w:tc>
        <w:tc>
          <w:tcPr>
            <w:tcW w:w="2100" w:type="dxa"/>
            <w:tcBorders>
              <w:top w:val="nil"/>
              <w:left w:val="nil"/>
              <w:bottom w:val="nil"/>
              <w:right w:val="single" w:sz="8" w:space="0" w:color="auto"/>
            </w:tcBorders>
            <w:shd w:val="clear" w:color="auto" w:fill="auto"/>
            <w:noWrap/>
            <w:vAlign w:val="center"/>
            <w:hideMark/>
          </w:tcPr>
          <w:p w14:paraId="36FDC7A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8 n=284</w:t>
            </w:r>
          </w:p>
        </w:tc>
        <w:tc>
          <w:tcPr>
            <w:tcW w:w="2060" w:type="dxa"/>
            <w:tcBorders>
              <w:top w:val="nil"/>
              <w:left w:val="nil"/>
              <w:bottom w:val="nil"/>
              <w:right w:val="nil"/>
            </w:tcBorders>
            <w:shd w:val="clear" w:color="auto" w:fill="auto"/>
            <w:noWrap/>
            <w:vAlign w:val="bottom"/>
            <w:hideMark/>
          </w:tcPr>
          <w:p w14:paraId="40E235F4"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413CA004"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4DD39324"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0A9A13AA"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2419BDFB"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Comprehensive Cancer Care (0 to 6)</w:t>
            </w:r>
          </w:p>
        </w:tc>
      </w:tr>
      <w:tr w:rsidR="00B45180" w:rsidRPr="006C7F95" w14:paraId="62156FC5"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53F10D30"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6193DFA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4.2 (1.8) n=292</w:t>
            </w:r>
          </w:p>
        </w:tc>
        <w:tc>
          <w:tcPr>
            <w:tcW w:w="2100" w:type="dxa"/>
            <w:tcBorders>
              <w:top w:val="nil"/>
              <w:left w:val="nil"/>
              <w:bottom w:val="nil"/>
              <w:right w:val="single" w:sz="8" w:space="0" w:color="auto"/>
            </w:tcBorders>
            <w:shd w:val="clear" w:color="auto" w:fill="auto"/>
            <w:noWrap/>
            <w:vAlign w:val="center"/>
            <w:hideMark/>
          </w:tcPr>
          <w:p w14:paraId="00F6DA4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8 (2.1) n=330</w:t>
            </w:r>
          </w:p>
        </w:tc>
        <w:tc>
          <w:tcPr>
            <w:tcW w:w="2060" w:type="dxa"/>
            <w:tcBorders>
              <w:top w:val="nil"/>
              <w:left w:val="nil"/>
              <w:bottom w:val="nil"/>
              <w:right w:val="single" w:sz="8" w:space="0" w:color="auto"/>
            </w:tcBorders>
            <w:shd w:val="clear" w:color="auto" w:fill="auto"/>
            <w:noWrap/>
            <w:vAlign w:val="center"/>
            <w:hideMark/>
          </w:tcPr>
          <w:p w14:paraId="19200DB7"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79" w:type="dxa"/>
            <w:tcBorders>
              <w:top w:val="nil"/>
              <w:left w:val="nil"/>
              <w:bottom w:val="nil"/>
              <w:right w:val="single" w:sz="8" w:space="0" w:color="auto"/>
            </w:tcBorders>
            <w:shd w:val="clear" w:color="auto" w:fill="auto"/>
            <w:noWrap/>
            <w:vAlign w:val="center"/>
            <w:hideMark/>
          </w:tcPr>
          <w:p w14:paraId="7DBAE2F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80" w:type="dxa"/>
            <w:tcBorders>
              <w:top w:val="nil"/>
              <w:left w:val="nil"/>
              <w:bottom w:val="nil"/>
              <w:right w:val="single" w:sz="4" w:space="0" w:color="auto"/>
            </w:tcBorders>
            <w:shd w:val="clear" w:color="auto" w:fill="auto"/>
            <w:noWrap/>
            <w:vAlign w:val="center"/>
            <w:hideMark/>
          </w:tcPr>
          <w:p w14:paraId="05A33AD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B45180" w:rsidRPr="006C7F95" w14:paraId="6AA88C02"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6B6DC9B5"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6DE0093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5 (2.1) n=262</w:t>
            </w:r>
          </w:p>
        </w:tc>
        <w:tc>
          <w:tcPr>
            <w:tcW w:w="2100" w:type="dxa"/>
            <w:tcBorders>
              <w:top w:val="nil"/>
              <w:left w:val="nil"/>
              <w:bottom w:val="nil"/>
              <w:right w:val="single" w:sz="8" w:space="0" w:color="auto"/>
            </w:tcBorders>
            <w:shd w:val="clear" w:color="auto" w:fill="auto"/>
            <w:noWrap/>
            <w:vAlign w:val="center"/>
            <w:hideMark/>
          </w:tcPr>
          <w:p w14:paraId="46CF0C9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5 (2.2) n=299</w:t>
            </w:r>
          </w:p>
        </w:tc>
        <w:tc>
          <w:tcPr>
            <w:tcW w:w="2060" w:type="dxa"/>
            <w:tcBorders>
              <w:top w:val="nil"/>
              <w:left w:val="nil"/>
              <w:bottom w:val="nil"/>
              <w:right w:val="single" w:sz="8" w:space="0" w:color="auto"/>
            </w:tcBorders>
            <w:shd w:val="clear" w:color="auto" w:fill="auto"/>
            <w:vAlign w:val="center"/>
            <w:hideMark/>
          </w:tcPr>
          <w:p w14:paraId="102346A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0.1 (-0.4, 0.2) </w:t>
            </w:r>
            <w:r w:rsidRPr="006C7F95">
              <w:rPr>
                <w:rFonts w:eastAsia="Times New Roman" w:cstheme="minorHAnsi"/>
                <w:color w:val="000000"/>
                <w:sz w:val="20"/>
                <w:szCs w:val="20"/>
                <w:lang w:eastAsia="en-GB"/>
              </w:rPr>
              <w:br/>
              <w:t>n=530</w:t>
            </w:r>
          </w:p>
        </w:tc>
        <w:tc>
          <w:tcPr>
            <w:tcW w:w="979" w:type="dxa"/>
            <w:tcBorders>
              <w:top w:val="nil"/>
              <w:left w:val="nil"/>
              <w:bottom w:val="nil"/>
              <w:right w:val="single" w:sz="8" w:space="0" w:color="auto"/>
            </w:tcBorders>
            <w:shd w:val="clear" w:color="auto" w:fill="auto"/>
            <w:noWrap/>
            <w:vAlign w:val="center"/>
            <w:hideMark/>
          </w:tcPr>
          <w:p w14:paraId="3459BB2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437</w:t>
            </w:r>
          </w:p>
        </w:tc>
        <w:tc>
          <w:tcPr>
            <w:tcW w:w="980" w:type="dxa"/>
            <w:tcBorders>
              <w:top w:val="nil"/>
              <w:left w:val="nil"/>
              <w:bottom w:val="nil"/>
              <w:right w:val="single" w:sz="4" w:space="0" w:color="auto"/>
            </w:tcBorders>
            <w:shd w:val="clear" w:color="auto" w:fill="auto"/>
            <w:noWrap/>
            <w:vAlign w:val="center"/>
            <w:hideMark/>
          </w:tcPr>
          <w:p w14:paraId="716C814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0A11BF06"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5F10154C"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bottom w:val="nil"/>
              <w:right w:val="single" w:sz="8" w:space="0" w:color="auto"/>
            </w:tcBorders>
            <w:shd w:val="clear" w:color="auto" w:fill="auto"/>
            <w:noWrap/>
            <w:vAlign w:val="center"/>
            <w:hideMark/>
          </w:tcPr>
          <w:p w14:paraId="070DE605"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3.6 (2.2) n=260 </w:t>
            </w:r>
          </w:p>
        </w:tc>
        <w:tc>
          <w:tcPr>
            <w:tcW w:w="2100" w:type="dxa"/>
            <w:tcBorders>
              <w:top w:val="nil"/>
              <w:left w:val="nil"/>
              <w:bottom w:val="nil"/>
              <w:right w:val="single" w:sz="8" w:space="0" w:color="auto"/>
            </w:tcBorders>
            <w:shd w:val="clear" w:color="auto" w:fill="auto"/>
            <w:noWrap/>
            <w:vAlign w:val="center"/>
            <w:hideMark/>
          </w:tcPr>
          <w:p w14:paraId="3B3E066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3.5 (2.3) n=287</w:t>
            </w:r>
          </w:p>
        </w:tc>
        <w:tc>
          <w:tcPr>
            <w:tcW w:w="2060" w:type="dxa"/>
            <w:tcBorders>
              <w:top w:val="nil"/>
              <w:left w:val="nil"/>
              <w:bottom w:val="nil"/>
              <w:right w:val="nil"/>
            </w:tcBorders>
            <w:shd w:val="clear" w:color="auto" w:fill="auto"/>
            <w:vAlign w:val="center"/>
            <w:hideMark/>
          </w:tcPr>
          <w:p w14:paraId="5587E31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0.07 (-0.4, 0.2) </w:t>
            </w:r>
            <w:r w:rsidRPr="006C7F95">
              <w:rPr>
                <w:rFonts w:eastAsia="Times New Roman" w:cstheme="minorHAnsi"/>
                <w:color w:val="000000"/>
                <w:sz w:val="20"/>
                <w:szCs w:val="20"/>
                <w:lang w:eastAsia="en-GB"/>
              </w:rPr>
              <w:br/>
              <w:t>n=521</w:t>
            </w:r>
          </w:p>
        </w:tc>
        <w:tc>
          <w:tcPr>
            <w:tcW w:w="979" w:type="dxa"/>
            <w:tcBorders>
              <w:top w:val="nil"/>
              <w:left w:val="single" w:sz="8" w:space="0" w:color="auto"/>
              <w:bottom w:val="nil"/>
              <w:right w:val="single" w:sz="8" w:space="0" w:color="auto"/>
            </w:tcBorders>
            <w:shd w:val="clear" w:color="auto" w:fill="auto"/>
            <w:noWrap/>
            <w:vAlign w:val="center"/>
            <w:hideMark/>
          </w:tcPr>
          <w:p w14:paraId="5921105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671</w:t>
            </w:r>
          </w:p>
        </w:tc>
        <w:tc>
          <w:tcPr>
            <w:tcW w:w="980" w:type="dxa"/>
            <w:tcBorders>
              <w:top w:val="nil"/>
              <w:left w:val="nil"/>
              <w:bottom w:val="nil"/>
              <w:right w:val="single" w:sz="4" w:space="0" w:color="auto"/>
            </w:tcBorders>
            <w:shd w:val="clear" w:color="auto" w:fill="auto"/>
            <w:noWrap/>
            <w:vAlign w:val="center"/>
            <w:hideMark/>
          </w:tcPr>
          <w:p w14:paraId="647C27D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2ABBFEA9"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65DA0113"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7768231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5 n=252</w:t>
            </w:r>
          </w:p>
        </w:tc>
        <w:tc>
          <w:tcPr>
            <w:tcW w:w="2100" w:type="dxa"/>
            <w:tcBorders>
              <w:top w:val="nil"/>
              <w:left w:val="nil"/>
              <w:bottom w:val="nil"/>
              <w:right w:val="single" w:sz="8" w:space="0" w:color="auto"/>
            </w:tcBorders>
            <w:shd w:val="clear" w:color="auto" w:fill="auto"/>
            <w:noWrap/>
            <w:vAlign w:val="center"/>
            <w:hideMark/>
          </w:tcPr>
          <w:p w14:paraId="71165C5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2 n=295</w:t>
            </w:r>
          </w:p>
        </w:tc>
        <w:tc>
          <w:tcPr>
            <w:tcW w:w="2060" w:type="dxa"/>
            <w:tcBorders>
              <w:top w:val="nil"/>
              <w:left w:val="nil"/>
              <w:bottom w:val="nil"/>
              <w:right w:val="nil"/>
            </w:tcBorders>
            <w:shd w:val="clear" w:color="auto" w:fill="auto"/>
            <w:noWrap/>
            <w:vAlign w:val="bottom"/>
            <w:hideMark/>
          </w:tcPr>
          <w:p w14:paraId="01E0E6D9"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2C04CEB4"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4F7A87E3"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11193618"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09256227"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7A3333F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4 n=253</w:t>
            </w:r>
          </w:p>
        </w:tc>
        <w:tc>
          <w:tcPr>
            <w:tcW w:w="2100" w:type="dxa"/>
            <w:tcBorders>
              <w:top w:val="nil"/>
              <w:left w:val="nil"/>
              <w:bottom w:val="nil"/>
              <w:right w:val="single" w:sz="8" w:space="0" w:color="auto"/>
            </w:tcBorders>
            <w:shd w:val="clear" w:color="auto" w:fill="auto"/>
            <w:noWrap/>
            <w:vAlign w:val="center"/>
            <w:hideMark/>
          </w:tcPr>
          <w:p w14:paraId="195D03E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3 n=284</w:t>
            </w:r>
          </w:p>
        </w:tc>
        <w:tc>
          <w:tcPr>
            <w:tcW w:w="2060" w:type="dxa"/>
            <w:tcBorders>
              <w:top w:val="nil"/>
              <w:left w:val="nil"/>
              <w:bottom w:val="nil"/>
              <w:right w:val="nil"/>
            </w:tcBorders>
            <w:shd w:val="clear" w:color="auto" w:fill="auto"/>
            <w:noWrap/>
            <w:vAlign w:val="bottom"/>
            <w:hideMark/>
          </w:tcPr>
          <w:p w14:paraId="206BED9E"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6787966B"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57A286C6"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31587629"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0F3CFA3C"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Information (0 to 3)</w:t>
            </w:r>
          </w:p>
        </w:tc>
      </w:tr>
      <w:tr w:rsidR="00B45180" w:rsidRPr="006C7F95" w14:paraId="3FFE569B"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29B9DCBC"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5A55E9F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7 (1.3) n=291</w:t>
            </w:r>
          </w:p>
        </w:tc>
        <w:tc>
          <w:tcPr>
            <w:tcW w:w="2100" w:type="dxa"/>
            <w:tcBorders>
              <w:top w:val="nil"/>
              <w:left w:val="nil"/>
              <w:bottom w:val="nil"/>
              <w:right w:val="single" w:sz="8" w:space="0" w:color="auto"/>
            </w:tcBorders>
            <w:shd w:val="clear" w:color="auto" w:fill="auto"/>
            <w:noWrap/>
            <w:vAlign w:val="center"/>
            <w:hideMark/>
          </w:tcPr>
          <w:p w14:paraId="2CFDA87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6 (1.3) n=330</w:t>
            </w:r>
          </w:p>
        </w:tc>
        <w:tc>
          <w:tcPr>
            <w:tcW w:w="2060" w:type="dxa"/>
            <w:tcBorders>
              <w:top w:val="nil"/>
              <w:left w:val="nil"/>
              <w:bottom w:val="nil"/>
              <w:right w:val="nil"/>
            </w:tcBorders>
            <w:shd w:val="clear" w:color="auto" w:fill="auto"/>
            <w:noWrap/>
            <w:vAlign w:val="bottom"/>
            <w:hideMark/>
          </w:tcPr>
          <w:p w14:paraId="1A356B46"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0E61282F"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404F5F0D"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7C1BA2FD"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1B4D4CD5"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7F8936A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 (1.3) n=263</w:t>
            </w:r>
          </w:p>
        </w:tc>
        <w:tc>
          <w:tcPr>
            <w:tcW w:w="2100" w:type="dxa"/>
            <w:tcBorders>
              <w:top w:val="nil"/>
              <w:left w:val="nil"/>
              <w:bottom w:val="nil"/>
              <w:right w:val="single" w:sz="8" w:space="0" w:color="auto"/>
            </w:tcBorders>
            <w:shd w:val="clear" w:color="auto" w:fill="auto"/>
            <w:noWrap/>
            <w:vAlign w:val="center"/>
            <w:hideMark/>
          </w:tcPr>
          <w:p w14:paraId="4E02BC7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4 (1.3) n=300</w:t>
            </w:r>
          </w:p>
        </w:tc>
        <w:tc>
          <w:tcPr>
            <w:tcW w:w="2060" w:type="dxa"/>
            <w:tcBorders>
              <w:top w:val="nil"/>
              <w:left w:val="nil"/>
              <w:bottom w:val="nil"/>
              <w:right w:val="nil"/>
            </w:tcBorders>
            <w:shd w:val="clear" w:color="auto" w:fill="auto"/>
            <w:vAlign w:val="center"/>
            <w:hideMark/>
          </w:tcPr>
          <w:p w14:paraId="5A0547F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3 (-0.2, 0.1)</w:t>
            </w:r>
            <w:r w:rsidRPr="006C7F95">
              <w:rPr>
                <w:rFonts w:eastAsia="Times New Roman" w:cstheme="minorHAnsi"/>
                <w:color w:val="000000"/>
                <w:sz w:val="20"/>
                <w:szCs w:val="20"/>
                <w:lang w:eastAsia="en-GB"/>
              </w:rPr>
              <w:br/>
              <w:t xml:space="preserve"> n=531</w:t>
            </w:r>
          </w:p>
        </w:tc>
        <w:tc>
          <w:tcPr>
            <w:tcW w:w="979" w:type="dxa"/>
            <w:tcBorders>
              <w:top w:val="nil"/>
              <w:left w:val="single" w:sz="8" w:space="0" w:color="auto"/>
              <w:bottom w:val="nil"/>
              <w:right w:val="single" w:sz="8" w:space="0" w:color="auto"/>
            </w:tcBorders>
            <w:shd w:val="clear" w:color="auto" w:fill="auto"/>
            <w:noWrap/>
            <w:vAlign w:val="center"/>
            <w:hideMark/>
          </w:tcPr>
          <w:p w14:paraId="17A5EE8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78</w:t>
            </w:r>
          </w:p>
        </w:tc>
        <w:tc>
          <w:tcPr>
            <w:tcW w:w="980" w:type="dxa"/>
            <w:tcBorders>
              <w:top w:val="nil"/>
              <w:left w:val="nil"/>
              <w:bottom w:val="nil"/>
              <w:right w:val="single" w:sz="4" w:space="0" w:color="auto"/>
            </w:tcBorders>
            <w:shd w:val="clear" w:color="auto" w:fill="auto"/>
            <w:noWrap/>
            <w:vAlign w:val="center"/>
            <w:hideMark/>
          </w:tcPr>
          <w:p w14:paraId="53BC5BD3"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57E1566D" w14:textId="77777777" w:rsidTr="00A32149">
        <w:trPr>
          <w:trHeight w:val="510"/>
        </w:trPr>
        <w:tc>
          <w:tcPr>
            <w:tcW w:w="1575" w:type="dxa"/>
            <w:tcBorders>
              <w:top w:val="nil"/>
              <w:left w:val="single" w:sz="4" w:space="0" w:color="auto"/>
              <w:right w:val="single" w:sz="8" w:space="0" w:color="auto"/>
            </w:tcBorders>
            <w:shd w:val="clear" w:color="auto" w:fill="auto"/>
            <w:noWrap/>
            <w:vAlign w:val="center"/>
            <w:hideMark/>
          </w:tcPr>
          <w:p w14:paraId="4B48AEFB"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right w:val="single" w:sz="8" w:space="0" w:color="auto"/>
            </w:tcBorders>
            <w:shd w:val="clear" w:color="auto" w:fill="auto"/>
            <w:noWrap/>
            <w:vAlign w:val="center"/>
            <w:hideMark/>
          </w:tcPr>
          <w:p w14:paraId="3E6DC2C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3 (1.3) n=260</w:t>
            </w:r>
          </w:p>
        </w:tc>
        <w:tc>
          <w:tcPr>
            <w:tcW w:w="2100" w:type="dxa"/>
            <w:tcBorders>
              <w:top w:val="nil"/>
              <w:left w:val="nil"/>
              <w:right w:val="single" w:sz="8" w:space="0" w:color="auto"/>
            </w:tcBorders>
            <w:shd w:val="clear" w:color="auto" w:fill="auto"/>
            <w:noWrap/>
            <w:vAlign w:val="center"/>
            <w:hideMark/>
          </w:tcPr>
          <w:p w14:paraId="13D52B5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4 (1.3) n=292</w:t>
            </w:r>
          </w:p>
        </w:tc>
        <w:tc>
          <w:tcPr>
            <w:tcW w:w="2060" w:type="dxa"/>
            <w:tcBorders>
              <w:top w:val="nil"/>
              <w:left w:val="nil"/>
              <w:right w:val="nil"/>
            </w:tcBorders>
            <w:shd w:val="clear" w:color="auto" w:fill="auto"/>
            <w:vAlign w:val="center"/>
            <w:hideMark/>
          </w:tcPr>
          <w:p w14:paraId="73ECC8E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0.01 (-0.2, 0.2) </w:t>
            </w:r>
            <w:r w:rsidRPr="006C7F95">
              <w:rPr>
                <w:rFonts w:eastAsia="Times New Roman" w:cstheme="minorHAnsi"/>
                <w:color w:val="000000"/>
                <w:sz w:val="20"/>
                <w:szCs w:val="20"/>
                <w:lang w:eastAsia="en-GB"/>
              </w:rPr>
              <w:br/>
              <w:t>n=524</w:t>
            </w:r>
          </w:p>
        </w:tc>
        <w:tc>
          <w:tcPr>
            <w:tcW w:w="979" w:type="dxa"/>
            <w:tcBorders>
              <w:top w:val="nil"/>
              <w:left w:val="single" w:sz="8" w:space="0" w:color="auto"/>
              <w:bottom w:val="nil"/>
              <w:right w:val="single" w:sz="8" w:space="0" w:color="auto"/>
            </w:tcBorders>
            <w:shd w:val="clear" w:color="auto" w:fill="auto"/>
            <w:noWrap/>
            <w:vAlign w:val="center"/>
            <w:hideMark/>
          </w:tcPr>
          <w:p w14:paraId="5DE32785"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911</w:t>
            </w:r>
          </w:p>
        </w:tc>
        <w:tc>
          <w:tcPr>
            <w:tcW w:w="980" w:type="dxa"/>
            <w:tcBorders>
              <w:top w:val="nil"/>
              <w:left w:val="nil"/>
              <w:bottom w:val="nil"/>
              <w:right w:val="single" w:sz="4" w:space="0" w:color="auto"/>
            </w:tcBorders>
            <w:shd w:val="clear" w:color="auto" w:fill="auto"/>
            <w:noWrap/>
            <w:vAlign w:val="center"/>
            <w:hideMark/>
          </w:tcPr>
          <w:p w14:paraId="6E6FF39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4AB4B33D"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7ABD7A9F"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52161C9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3 n=252</w:t>
            </w:r>
          </w:p>
        </w:tc>
        <w:tc>
          <w:tcPr>
            <w:tcW w:w="2100" w:type="dxa"/>
            <w:tcBorders>
              <w:top w:val="nil"/>
              <w:left w:val="nil"/>
              <w:bottom w:val="nil"/>
              <w:right w:val="single" w:sz="8" w:space="0" w:color="auto"/>
            </w:tcBorders>
            <w:shd w:val="clear" w:color="auto" w:fill="auto"/>
            <w:noWrap/>
            <w:vAlign w:val="center"/>
            <w:hideMark/>
          </w:tcPr>
          <w:p w14:paraId="3553F69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2 n=296</w:t>
            </w:r>
          </w:p>
        </w:tc>
        <w:tc>
          <w:tcPr>
            <w:tcW w:w="2060" w:type="dxa"/>
            <w:tcBorders>
              <w:top w:val="nil"/>
              <w:left w:val="nil"/>
              <w:bottom w:val="nil"/>
              <w:right w:val="nil"/>
            </w:tcBorders>
            <w:shd w:val="clear" w:color="auto" w:fill="auto"/>
            <w:noWrap/>
            <w:vAlign w:val="bottom"/>
            <w:hideMark/>
          </w:tcPr>
          <w:p w14:paraId="71270279"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0096C815"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3386854D"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3F6A5C3F" w14:textId="77777777" w:rsidTr="00A32149">
        <w:trPr>
          <w:trHeight w:val="315"/>
        </w:trPr>
        <w:tc>
          <w:tcPr>
            <w:tcW w:w="1575" w:type="dxa"/>
            <w:tcBorders>
              <w:top w:val="nil"/>
              <w:left w:val="single" w:sz="4" w:space="0" w:color="auto"/>
              <w:bottom w:val="single" w:sz="4" w:space="0" w:color="auto"/>
              <w:right w:val="single" w:sz="8" w:space="0" w:color="auto"/>
            </w:tcBorders>
            <w:shd w:val="clear" w:color="auto" w:fill="auto"/>
            <w:noWrap/>
            <w:vAlign w:val="center"/>
            <w:hideMark/>
          </w:tcPr>
          <w:p w14:paraId="114D0F74"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single" w:sz="4" w:space="0" w:color="auto"/>
              <w:right w:val="single" w:sz="8" w:space="0" w:color="auto"/>
            </w:tcBorders>
            <w:shd w:val="clear" w:color="auto" w:fill="auto"/>
            <w:noWrap/>
            <w:vAlign w:val="center"/>
            <w:hideMark/>
          </w:tcPr>
          <w:p w14:paraId="5456A0AB"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3 n=252</w:t>
            </w:r>
          </w:p>
        </w:tc>
        <w:tc>
          <w:tcPr>
            <w:tcW w:w="2100" w:type="dxa"/>
            <w:tcBorders>
              <w:top w:val="nil"/>
              <w:left w:val="nil"/>
              <w:bottom w:val="single" w:sz="4" w:space="0" w:color="auto"/>
              <w:right w:val="single" w:sz="8" w:space="0" w:color="auto"/>
            </w:tcBorders>
            <w:shd w:val="clear" w:color="auto" w:fill="auto"/>
            <w:noWrap/>
            <w:vAlign w:val="center"/>
            <w:hideMark/>
          </w:tcPr>
          <w:p w14:paraId="1A5E9D8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2 n=289</w:t>
            </w:r>
          </w:p>
        </w:tc>
        <w:tc>
          <w:tcPr>
            <w:tcW w:w="2060" w:type="dxa"/>
            <w:tcBorders>
              <w:top w:val="nil"/>
              <w:left w:val="nil"/>
              <w:bottom w:val="single" w:sz="4" w:space="0" w:color="auto"/>
              <w:right w:val="nil"/>
            </w:tcBorders>
            <w:shd w:val="clear" w:color="auto" w:fill="auto"/>
            <w:noWrap/>
            <w:vAlign w:val="bottom"/>
            <w:hideMark/>
          </w:tcPr>
          <w:p w14:paraId="3ACF3DD5"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3B83E7C6"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4E5F7723"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34D9F8AF"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6E61B141"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Quality of life (0 to 2)</w:t>
            </w:r>
          </w:p>
        </w:tc>
      </w:tr>
      <w:tr w:rsidR="00B45180" w:rsidRPr="006C7F95" w14:paraId="60ECD850"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292624F9"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37651E4D"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8 (0.8) n=288</w:t>
            </w:r>
          </w:p>
        </w:tc>
        <w:tc>
          <w:tcPr>
            <w:tcW w:w="2100" w:type="dxa"/>
            <w:tcBorders>
              <w:top w:val="nil"/>
              <w:left w:val="nil"/>
              <w:bottom w:val="nil"/>
              <w:right w:val="single" w:sz="8" w:space="0" w:color="auto"/>
            </w:tcBorders>
            <w:shd w:val="clear" w:color="auto" w:fill="auto"/>
            <w:noWrap/>
            <w:vAlign w:val="center"/>
            <w:hideMark/>
          </w:tcPr>
          <w:p w14:paraId="3D48528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8 (0.8) n=329</w:t>
            </w:r>
          </w:p>
        </w:tc>
        <w:tc>
          <w:tcPr>
            <w:tcW w:w="2060" w:type="dxa"/>
            <w:tcBorders>
              <w:top w:val="nil"/>
              <w:left w:val="nil"/>
              <w:bottom w:val="nil"/>
              <w:right w:val="nil"/>
            </w:tcBorders>
            <w:shd w:val="clear" w:color="auto" w:fill="auto"/>
            <w:noWrap/>
            <w:vAlign w:val="bottom"/>
            <w:hideMark/>
          </w:tcPr>
          <w:p w14:paraId="1A91F33C"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6C2D0C80"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17458430"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01719E97"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79335BB6"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42524F7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6 (0.8) n=266</w:t>
            </w:r>
          </w:p>
        </w:tc>
        <w:tc>
          <w:tcPr>
            <w:tcW w:w="2100" w:type="dxa"/>
            <w:tcBorders>
              <w:top w:val="nil"/>
              <w:left w:val="nil"/>
              <w:bottom w:val="nil"/>
              <w:right w:val="single" w:sz="8" w:space="0" w:color="auto"/>
            </w:tcBorders>
            <w:shd w:val="clear" w:color="auto" w:fill="auto"/>
            <w:noWrap/>
            <w:vAlign w:val="center"/>
            <w:hideMark/>
          </w:tcPr>
          <w:p w14:paraId="6ABFC69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7 (0.8) n=300</w:t>
            </w:r>
          </w:p>
        </w:tc>
        <w:tc>
          <w:tcPr>
            <w:tcW w:w="2060" w:type="dxa"/>
            <w:tcBorders>
              <w:top w:val="nil"/>
              <w:left w:val="nil"/>
              <w:bottom w:val="nil"/>
              <w:right w:val="single" w:sz="8" w:space="0" w:color="auto"/>
            </w:tcBorders>
            <w:shd w:val="clear" w:color="auto" w:fill="auto"/>
            <w:vAlign w:val="center"/>
            <w:hideMark/>
          </w:tcPr>
          <w:p w14:paraId="5A33B0A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0.2, 0.02)</w:t>
            </w:r>
            <w:r w:rsidRPr="006C7F95">
              <w:rPr>
                <w:rFonts w:eastAsia="Times New Roman" w:cstheme="minorHAnsi"/>
                <w:color w:val="000000"/>
                <w:sz w:val="20"/>
                <w:szCs w:val="20"/>
                <w:lang w:eastAsia="en-GB"/>
              </w:rPr>
              <w:br/>
              <w:t xml:space="preserve"> n=531</w:t>
            </w:r>
          </w:p>
        </w:tc>
        <w:tc>
          <w:tcPr>
            <w:tcW w:w="979" w:type="dxa"/>
            <w:tcBorders>
              <w:top w:val="nil"/>
              <w:left w:val="nil"/>
              <w:bottom w:val="nil"/>
              <w:right w:val="single" w:sz="8" w:space="0" w:color="auto"/>
            </w:tcBorders>
            <w:shd w:val="clear" w:color="auto" w:fill="auto"/>
            <w:noWrap/>
            <w:vAlign w:val="center"/>
            <w:hideMark/>
          </w:tcPr>
          <w:p w14:paraId="0C0CF04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08</w:t>
            </w:r>
          </w:p>
        </w:tc>
        <w:tc>
          <w:tcPr>
            <w:tcW w:w="980" w:type="dxa"/>
            <w:tcBorders>
              <w:top w:val="nil"/>
              <w:left w:val="nil"/>
              <w:bottom w:val="nil"/>
              <w:right w:val="single" w:sz="4" w:space="0" w:color="auto"/>
            </w:tcBorders>
            <w:shd w:val="clear" w:color="auto" w:fill="auto"/>
            <w:noWrap/>
            <w:vAlign w:val="center"/>
            <w:hideMark/>
          </w:tcPr>
          <w:p w14:paraId="676AA61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4F6EB52F"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7EDDB41C"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bottom w:val="nil"/>
              <w:right w:val="single" w:sz="8" w:space="0" w:color="auto"/>
            </w:tcBorders>
            <w:shd w:val="clear" w:color="auto" w:fill="auto"/>
            <w:noWrap/>
            <w:vAlign w:val="center"/>
            <w:hideMark/>
          </w:tcPr>
          <w:p w14:paraId="1A538B4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6 (0.8) n=259</w:t>
            </w:r>
          </w:p>
        </w:tc>
        <w:tc>
          <w:tcPr>
            <w:tcW w:w="2100" w:type="dxa"/>
            <w:tcBorders>
              <w:top w:val="nil"/>
              <w:left w:val="nil"/>
              <w:bottom w:val="nil"/>
              <w:right w:val="single" w:sz="8" w:space="0" w:color="auto"/>
            </w:tcBorders>
            <w:shd w:val="clear" w:color="auto" w:fill="auto"/>
            <w:noWrap/>
            <w:vAlign w:val="center"/>
            <w:hideMark/>
          </w:tcPr>
          <w:p w14:paraId="12135127"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7 (0.8) n=287</w:t>
            </w:r>
          </w:p>
        </w:tc>
        <w:tc>
          <w:tcPr>
            <w:tcW w:w="2060" w:type="dxa"/>
            <w:tcBorders>
              <w:top w:val="nil"/>
              <w:left w:val="nil"/>
              <w:bottom w:val="nil"/>
              <w:right w:val="single" w:sz="8" w:space="0" w:color="auto"/>
            </w:tcBorders>
            <w:shd w:val="clear" w:color="auto" w:fill="auto"/>
            <w:vAlign w:val="center"/>
            <w:hideMark/>
          </w:tcPr>
          <w:p w14:paraId="0A1D12A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0.2, 0.00)</w:t>
            </w:r>
            <w:r w:rsidRPr="006C7F95">
              <w:rPr>
                <w:rFonts w:eastAsia="Times New Roman" w:cstheme="minorHAnsi"/>
                <w:color w:val="000000"/>
                <w:sz w:val="20"/>
                <w:szCs w:val="20"/>
                <w:lang w:eastAsia="en-GB"/>
              </w:rPr>
              <w:br/>
              <w:t xml:space="preserve"> n=517</w:t>
            </w:r>
          </w:p>
        </w:tc>
        <w:tc>
          <w:tcPr>
            <w:tcW w:w="979" w:type="dxa"/>
            <w:tcBorders>
              <w:top w:val="nil"/>
              <w:left w:val="nil"/>
              <w:bottom w:val="nil"/>
              <w:right w:val="single" w:sz="8" w:space="0" w:color="auto"/>
            </w:tcBorders>
            <w:shd w:val="clear" w:color="auto" w:fill="auto"/>
            <w:noWrap/>
            <w:vAlign w:val="center"/>
            <w:hideMark/>
          </w:tcPr>
          <w:p w14:paraId="186116BD"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64</w:t>
            </w:r>
          </w:p>
        </w:tc>
        <w:tc>
          <w:tcPr>
            <w:tcW w:w="980" w:type="dxa"/>
            <w:tcBorders>
              <w:top w:val="nil"/>
              <w:left w:val="nil"/>
              <w:bottom w:val="nil"/>
              <w:right w:val="single" w:sz="4" w:space="0" w:color="auto"/>
            </w:tcBorders>
            <w:shd w:val="clear" w:color="auto" w:fill="auto"/>
            <w:noWrap/>
            <w:vAlign w:val="center"/>
            <w:hideMark/>
          </w:tcPr>
          <w:p w14:paraId="5FB21F7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3A1B8AA5"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65299D72"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088A024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n=253</w:t>
            </w:r>
          </w:p>
        </w:tc>
        <w:tc>
          <w:tcPr>
            <w:tcW w:w="2100" w:type="dxa"/>
            <w:tcBorders>
              <w:top w:val="nil"/>
              <w:left w:val="nil"/>
              <w:bottom w:val="nil"/>
              <w:right w:val="single" w:sz="8" w:space="0" w:color="auto"/>
            </w:tcBorders>
            <w:shd w:val="clear" w:color="auto" w:fill="auto"/>
            <w:noWrap/>
            <w:vAlign w:val="center"/>
            <w:hideMark/>
          </w:tcPr>
          <w:p w14:paraId="3186D5F5"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5 n=295</w:t>
            </w:r>
          </w:p>
        </w:tc>
        <w:tc>
          <w:tcPr>
            <w:tcW w:w="2060" w:type="dxa"/>
            <w:tcBorders>
              <w:top w:val="nil"/>
              <w:left w:val="nil"/>
              <w:bottom w:val="nil"/>
              <w:right w:val="nil"/>
            </w:tcBorders>
            <w:shd w:val="clear" w:color="auto" w:fill="auto"/>
            <w:noWrap/>
            <w:vAlign w:val="bottom"/>
            <w:hideMark/>
          </w:tcPr>
          <w:p w14:paraId="1CCAE243"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2E56D80B"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54AADE35"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7944835A"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4DA2AB4A"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74921D6E"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n=250</w:t>
            </w:r>
          </w:p>
        </w:tc>
        <w:tc>
          <w:tcPr>
            <w:tcW w:w="2100" w:type="dxa"/>
            <w:tcBorders>
              <w:top w:val="nil"/>
              <w:left w:val="nil"/>
              <w:bottom w:val="nil"/>
              <w:right w:val="single" w:sz="8" w:space="0" w:color="auto"/>
            </w:tcBorders>
            <w:shd w:val="clear" w:color="auto" w:fill="auto"/>
            <w:noWrap/>
            <w:vAlign w:val="center"/>
            <w:hideMark/>
          </w:tcPr>
          <w:p w14:paraId="24800637"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4 n=284</w:t>
            </w:r>
          </w:p>
        </w:tc>
        <w:tc>
          <w:tcPr>
            <w:tcW w:w="2060" w:type="dxa"/>
            <w:tcBorders>
              <w:top w:val="nil"/>
              <w:left w:val="nil"/>
              <w:bottom w:val="nil"/>
              <w:right w:val="nil"/>
            </w:tcBorders>
            <w:shd w:val="clear" w:color="auto" w:fill="auto"/>
            <w:noWrap/>
            <w:vAlign w:val="bottom"/>
            <w:hideMark/>
          </w:tcPr>
          <w:p w14:paraId="5E7B2C31"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365B4731"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66C6F226"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6AE06E7D"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000000" w:fill="FFFFFF"/>
            <w:noWrap/>
            <w:vAlign w:val="center"/>
            <w:hideMark/>
          </w:tcPr>
          <w:p w14:paraId="547014F2" w14:textId="77777777" w:rsidR="00B45180" w:rsidRPr="006C7F95" w:rsidRDefault="00B45180" w:rsidP="00E65CA3">
            <w:pPr>
              <w:spacing w:after="0" w:line="240" w:lineRule="auto"/>
              <w:jc w:val="center"/>
              <w:rPr>
                <w:rFonts w:eastAsia="Times New Roman" w:cstheme="minorHAnsi"/>
                <w:b/>
                <w:bCs/>
                <w:sz w:val="20"/>
                <w:szCs w:val="20"/>
                <w:lang w:eastAsia="en-GB"/>
              </w:rPr>
            </w:pPr>
            <w:r w:rsidRPr="006C7F95">
              <w:rPr>
                <w:rFonts w:eastAsia="Times New Roman" w:cstheme="minorHAnsi"/>
                <w:b/>
                <w:bCs/>
                <w:sz w:val="20"/>
                <w:szCs w:val="20"/>
                <w:lang w:eastAsia="en-GB"/>
              </w:rPr>
              <w:t>Relationships (0 to 3)</w:t>
            </w:r>
          </w:p>
        </w:tc>
      </w:tr>
      <w:tr w:rsidR="00B45180" w:rsidRPr="006C7F95" w14:paraId="7E6B9629"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3EFBA4CD"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56EE1BD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0 (1.0) n=290</w:t>
            </w:r>
          </w:p>
        </w:tc>
        <w:tc>
          <w:tcPr>
            <w:tcW w:w="2100" w:type="dxa"/>
            <w:tcBorders>
              <w:top w:val="nil"/>
              <w:left w:val="nil"/>
              <w:bottom w:val="nil"/>
              <w:right w:val="single" w:sz="8" w:space="0" w:color="auto"/>
            </w:tcBorders>
            <w:shd w:val="clear" w:color="auto" w:fill="auto"/>
            <w:noWrap/>
            <w:vAlign w:val="center"/>
            <w:hideMark/>
          </w:tcPr>
          <w:p w14:paraId="07AE2ED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9 (1.0) n=331</w:t>
            </w:r>
          </w:p>
        </w:tc>
        <w:tc>
          <w:tcPr>
            <w:tcW w:w="2060" w:type="dxa"/>
            <w:tcBorders>
              <w:top w:val="nil"/>
              <w:left w:val="nil"/>
              <w:bottom w:val="nil"/>
              <w:right w:val="nil"/>
            </w:tcBorders>
            <w:shd w:val="clear" w:color="auto" w:fill="auto"/>
            <w:noWrap/>
            <w:vAlign w:val="bottom"/>
            <w:hideMark/>
          </w:tcPr>
          <w:p w14:paraId="4047C8FE"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1CF69EC7"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3C35FE5A"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7860131B"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006CB070"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64B970C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7 (1.0) n=264</w:t>
            </w:r>
          </w:p>
        </w:tc>
        <w:tc>
          <w:tcPr>
            <w:tcW w:w="2100" w:type="dxa"/>
            <w:tcBorders>
              <w:top w:val="nil"/>
              <w:left w:val="nil"/>
              <w:bottom w:val="nil"/>
              <w:right w:val="single" w:sz="8" w:space="0" w:color="auto"/>
            </w:tcBorders>
            <w:shd w:val="clear" w:color="auto" w:fill="auto"/>
            <w:noWrap/>
            <w:vAlign w:val="center"/>
            <w:hideMark/>
          </w:tcPr>
          <w:p w14:paraId="392990E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8 (1.0) n=298</w:t>
            </w:r>
          </w:p>
        </w:tc>
        <w:tc>
          <w:tcPr>
            <w:tcW w:w="2060" w:type="dxa"/>
            <w:tcBorders>
              <w:top w:val="nil"/>
              <w:left w:val="nil"/>
              <w:bottom w:val="nil"/>
              <w:right w:val="nil"/>
            </w:tcBorders>
            <w:shd w:val="clear" w:color="auto" w:fill="auto"/>
            <w:vAlign w:val="center"/>
            <w:hideMark/>
          </w:tcPr>
          <w:p w14:paraId="0AA92C8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0.06 (-0.2, 0.08) </w:t>
            </w:r>
            <w:r w:rsidRPr="006C7F95">
              <w:rPr>
                <w:rFonts w:eastAsia="Times New Roman" w:cstheme="minorHAnsi"/>
                <w:color w:val="000000"/>
                <w:sz w:val="20"/>
                <w:szCs w:val="20"/>
                <w:lang w:eastAsia="en-GB"/>
              </w:rPr>
              <w:br/>
              <w:t>n=531</w:t>
            </w:r>
          </w:p>
        </w:tc>
        <w:tc>
          <w:tcPr>
            <w:tcW w:w="979" w:type="dxa"/>
            <w:tcBorders>
              <w:top w:val="nil"/>
              <w:left w:val="single" w:sz="8" w:space="0" w:color="auto"/>
              <w:bottom w:val="nil"/>
              <w:right w:val="single" w:sz="8" w:space="0" w:color="auto"/>
            </w:tcBorders>
            <w:shd w:val="clear" w:color="auto" w:fill="auto"/>
            <w:noWrap/>
            <w:vAlign w:val="center"/>
            <w:hideMark/>
          </w:tcPr>
          <w:p w14:paraId="171E6135"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385</w:t>
            </w:r>
          </w:p>
        </w:tc>
        <w:tc>
          <w:tcPr>
            <w:tcW w:w="980" w:type="dxa"/>
            <w:tcBorders>
              <w:top w:val="nil"/>
              <w:left w:val="nil"/>
              <w:bottom w:val="nil"/>
              <w:right w:val="single" w:sz="4" w:space="0" w:color="auto"/>
            </w:tcBorders>
            <w:shd w:val="clear" w:color="auto" w:fill="auto"/>
            <w:noWrap/>
            <w:vAlign w:val="center"/>
            <w:hideMark/>
          </w:tcPr>
          <w:p w14:paraId="0383F52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2F7100BE"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18C9F962"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bottom w:val="nil"/>
              <w:right w:val="single" w:sz="8" w:space="0" w:color="auto"/>
            </w:tcBorders>
            <w:shd w:val="clear" w:color="auto" w:fill="auto"/>
            <w:noWrap/>
            <w:vAlign w:val="center"/>
            <w:hideMark/>
          </w:tcPr>
          <w:p w14:paraId="1770E0C6"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7 (1.0) n=261</w:t>
            </w:r>
          </w:p>
        </w:tc>
        <w:tc>
          <w:tcPr>
            <w:tcW w:w="2100" w:type="dxa"/>
            <w:tcBorders>
              <w:top w:val="nil"/>
              <w:left w:val="nil"/>
              <w:bottom w:val="nil"/>
              <w:right w:val="single" w:sz="8" w:space="0" w:color="auto"/>
            </w:tcBorders>
            <w:shd w:val="clear" w:color="auto" w:fill="auto"/>
            <w:noWrap/>
            <w:vAlign w:val="center"/>
            <w:hideMark/>
          </w:tcPr>
          <w:p w14:paraId="606BB9EF"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8 (1.0) n=289</w:t>
            </w:r>
          </w:p>
        </w:tc>
        <w:tc>
          <w:tcPr>
            <w:tcW w:w="2060" w:type="dxa"/>
            <w:tcBorders>
              <w:top w:val="nil"/>
              <w:left w:val="nil"/>
              <w:bottom w:val="nil"/>
              <w:right w:val="nil"/>
            </w:tcBorders>
            <w:shd w:val="clear" w:color="auto" w:fill="auto"/>
            <w:vAlign w:val="center"/>
            <w:hideMark/>
          </w:tcPr>
          <w:p w14:paraId="1FC8F3E5"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0.08 (-0.2, 0.06) </w:t>
            </w:r>
            <w:r w:rsidRPr="006C7F95">
              <w:rPr>
                <w:rFonts w:eastAsia="Times New Roman" w:cstheme="minorHAnsi"/>
                <w:color w:val="000000"/>
                <w:sz w:val="20"/>
                <w:szCs w:val="20"/>
                <w:lang w:eastAsia="en-GB"/>
              </w:rPr>
              <w:br/>
              <w:t>n=523</w:t>
            </w:r>
          </w:p>
        </w:tc>
        <w:tc>
          <w:tcPr>
            <w:tcW w:w="979" w:type="dxa"/>
            <w:tcBorders>
              <w:top w:val="nil"/>
              <w:left w:val="single" w:sz="8" w:space="0" w:color="auto"/>
              <w:bottom w:val="nil"/>
              <w:right w:val="single" w:sz="8" w:space="0" w:color="auto"/>
            </w:tcBorders>
            <w:shd w:val="clear" w:color="auto" w:fill="auto"/>
            <w:noWrap/>
            <w:vAlign w:val="center"/>
            <w:hideMark/>
          </w:tcPr>
          <w:p w14:paraId="7B416B8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263</w:t>
            </w:r>
          </w:p>
        </w:tc>
        <w:tc>
          <w:tcPr>
            <w:tcW w:w="980" w:type="dxa"/>
            <w:tcBorders>
              <w:top w:val="nil"/>
              <w:left w:val="nil"/>
              <w:bottom w:val="nil"/>
              <w:right w:val="single" w:sz="4" w:space="0" w:color="auto"/>
            </w:tcBorders>
            <w:shd w:val="clear" w:color="auto" w:fill="auto"/>
            <w:noWrap/>
            <w:vAlign w:val="center"/>
            <w:hideMark/>
          </w:tcPr>
          <w:p w14:paraId="17C659D5"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76C35C08"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1D3653FD"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4840D80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n=252</w:t>
            </w:r>
          </w:p>
        </w:tc>
        <w:tc>
          <w:tcPr>
            <w:tcW w:w="2100" w:type="dxa"/>
            <w:tcBorders>
              <w:top w:val="nil"/>
              <w:left w:val="nil"/>
              <w:bottom w:val="nil"/>
              <w:right w:val="single" w:sz="8" w:space="0" w:color="auto"/>
            </w:tcBorders>
            <w:shd w:val="clear" w:color="auto" w:fill="auto"/>
            <w:noWrap/>
            <w:vAlign w:val="center"/>
            <w:hideMark/>
          </w:tcPr>
          <w:p w14:paraId="7AABF9C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7 n=295</w:t>
            </w:r>
          </w:p>
        </w:tc>
        <w:tc>
          <w:tcPr>
            <w:tcW w:w="2060" w:type="dxa"/>
            <w:tcBorders>
              <w:top w:val="nil"/>
              <w:left w:val="nil"/>
              <w:bottom w:val="nil"/>
              <w:right w:val="nil"/>
            </w:tcBorders>
            <w:shd w:val="clear" w:color="auto" w:fill="auto"/>
            <w:noWrap/>
            <w:vAlign w:val="bottom"/>
            <w:hideMark/>
          </w:tcPr>
          <w:p w14:paraId="329934F6"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3A917EBC"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7AB7C311"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12E37DDA" w14:textId="77777777" w:rsidTr="0018688C">
        <w:trPr>
          <w:trHeight w:val="315"/>
        </w:trPr>
        <w:tc>
          <w:tcPr>
            <w:tcW w:w="1575" w:type="dxa"/>
            <w:tcBorders>
              <w:top w:val="nil"/>
              <w:left w:val="single" w:sz="4" w:space="0" w:color="auto"/>
              <w:bottom w:val="nil"/>
              <w:right w:val="single" w:sz="8" w:space="0" w:color="auto"/>
            </w:tcBorders>
            <w:shd w:val="clear" w:color="auto" w:fill="auto"/>
            <w:noWrap/>
            <w:vAlign w:val="center"/>
            <w:hideMark/>
          </w:tcPr>
          <w:p w14:paraId="3FAE9EA9"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nil"/>
              <w:right w:val="single" w:sz="8" w:space="0" w:color="auto"/>
            </w:tcBorders>
            <w:shd w:val="clear" w:color="auto" w:fill="auto"/>
            <w:noWrap/>
            <w:vAlign w:val="center"/>
            <w:hideMark/>
          </w:tcPr>
          <w:p w14:paraId="290987B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n=253</w:t>
            </w:r>
          </w:p>
        </w:tc>
        <w:tc>
          <w:tcPr>
            <w:tcW w:w="2100" w:type="dxa"/>
            <w:tcBorders>
              <w:top w:val="nil"/>
              <w:left w:val="nil"/>
              <w:bottom w:val="nil"/>
              <w:right w:val="nil"/>
            </w:tcBorders>
            <w:shd w:val="clear" w:color="auto" w:fill="auto"/>
            <w:noWrap/>
            <w:vAlign w:val="center"/>
            <w:hideMark/>
          </w:tcPr>
          <w:p w14:paraId="6DA78A6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9 n=287</w:t>
            </w:r>
          </w:p>
        </w:tc>
        <w:tc>
          <w:tcPr>
            <w:tcW w:w="2060" w:type="dxa"/>
            <w:tcBorders>
              <w:top w:val="nil"/>
              <w:left w:val="nil"/>
              <w:bottom w:val="nil"/>
              <w:right w:val="nil"/>
            </w:tcBorders>
            <w:shd w:val="clear" w:color="auto" w:fill="auto"/>
            <w:noWrap/>
            <w:vAlign w:val="bottom"/>
            <w:hideMark/>
          </w:tcPr>
          <w:p w14:paraId="4F74BFD2"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4CEFBC9F"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2423F7BB"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455B968A" w14:textId="77777777" w:rsidTr="0018688C">
        <w:trPr>
          <w:trHeight w:val="315"/>
        </w:trPr>
        <w:tc>
          <w:tcPr>
            <w:tcW w:w="9559" w:type="dxa"/>
            <w:gridSpan w:val="6"/>
            <w:tcBorders>
              <w:top w:val="single" w:sz="8" w:space="0" w:color="auto"/>
              <w:left w:val="single" w:sz="4" w:space="0" w:color="auto"/>
              <w:bottom w:val="single" w:sz="4" w:space="0" w:color="A588EC"/>
              <w:right w:val="single" w:sz="4" w:space="0" w:color="auto"/>
            </w:tcBorders>
            <w:shd w:val="clear" w:color="auto" w:fill="auto"/>
            <w:noWrap/>
            <w:vAlign w:val="center"/>
            <w:hideMark/>
          </w:tcPr>
          <w:p w14:paraId="3C5FE186" w14:textId="77777777" w:rsidR="00B45180" w:rsidRPr="006C7F95" w:rsidRDefault="00B45180" w:rsidP="00E65CA3">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CaSUN Positive changes in life (higher=better)</w:t>
            </w:r>
          </w:p>
        </w:tc>
      </w:tr>
      <w:tr w:rsidR="00B45180" w:rsidRPr="006C7F95" w14:paraId="6CA697E9" w14:textId="77777777" w:rsidTr="0018688C">
        <w:trPr>
          <w:trHeight w:val="315"/>
        </w:trPr>
        <w:tc>
          <w:tcPr>
            <w:tcW w:w="9559" w:type="dxa"/>
            <w:gridSpan w:val="6"/>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65AB0333" w14:textId="77777777" w:rsidR="00B45180" w:rsidRPr="006C7F95" w:rsidRDefault="00B45180" w:rsidP="00E65CA3">
            <w:pPr>
              <w:spacing w:after="0" w:line="240" w:lineRule="auto"/>
              <w:jc w:val="center"/>
              <w:rPr>
                <w:rFonts w:eastAsia="Times New Roman" w:cstheme="minorHAnsi"/>
                <w:b/>
                <w:bCs/>
                <w:color w:val="000000"/>
                <w:sz w:val="20"/>
                <w:szCs w:val="20"/>
                <w:lang w:eastAsia="en-GB"/>
              </w:rPr>
            </w:pPr>
            <w:r w:rsidRPr="006C7F95">
              <w:rPr>
                <w:rFonts w:eastAsia="Times New Roman" w:cstheme="minorHAnsi"/>
                <w:b/>
                <w:bCs/>
                <w:color w:val="000000"/>
                <w:sz w:val="20"/>
                <w:szCs w:val="20"/>
                <w:lang w:eastAsia="en-GB"/>
              </w:rPr>
              <w:t>Number of positive changes (0 to 6)</w:t>
            </w:r>
          </w:p>
        </w:tc>
      </w:tr>
      <w:tr w:rsidR="00B45180" w:rsidRPr="006C7F95" w14:paraId="60C76780"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4E1EC46C"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Baseline</w:t>
            </w:r>
          </w:p>
        </w:tc>
        <w:tc>
          <w:tcPr>
            <w:tcW w:w="1865" w:type="dxa"/>
            <w:tcBorders>
              <w:top w:val="nil"/>
              <w:left w:val="nil"/>
              <w:bottom w:val="nil"/>
              <w:right w:val="single" w:sz="8" w:space="0" w:color="auto"/>
            </w:tcBorders>
            <w:shd w:val="clear" w:color="auto" w:fill="auto"/>
            <w:noWrap/>
            <w:vAlign w:val="center"/>
            <w:hideMark/>
          </w:tcPr>
          <w:p w14:paraId="0D6249F7"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0 (1.8) n=288</w:t>
            </w:r>
          </w:p>
        </w:tc>
        <w:tc>
          <w:tcPr>
            <w:tcW w:w="2100" w:type="dxa"/>
            <w:tcBorders>
              <w:top w:val="nil"/>
              <w:left w:val="nil"/>
              <w:bottom w:val="nil"/>
              <w:right w:val="single" w:sz="8" w:space="0" w:color="auto"/>
            </w:tcBorders>
            <w:shd w:val="clear" w:color="auto" w:fill="auto"/>
            <w:noWrap/>
            <w:vAlign w:val="center"/>
            <w:hideMark/>
          </w:tcPr>
          <w:p w14:paraId="0EBC3D55"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9 (1.7) n=331</w:t>
            </w:r>
          </w:p>
        </w:tc>
        <w:tc>
          <w:tcPr>
            <w:tcW w:w="2060" w:type="dxa"/>
            <w:tcBorders>
              <w:top w:val="nil"/>
              <w:left w:val="nil"/>
              <w:bottom w:val="nil"/>
              <w:right w:val="single" w:sz="8" w:space="0" w:color="auto"/>
            </w:tcBorders>
            <w:shd w:val="clear" w:color="auto" w:fill="auto"/>
            <w:noWrap/>
            <w:vAlign w:val="center"/>
            <w:hideMark/>
          </w:tcPr>
          <w:p w14:paraId="6689ACF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79" w:type="dxa"/>
            <w:tcBorders>
              <w:top w:val="nil"/>
              <w:left w:val="nil"/>
              <w:bottom w:val="nil"/>
              <w:right w:val="single" w:sz="8" w:space="0" w:color="auto"/>
            </w:tcBorders>
            <w:shd w:val="clear" w:color="auto" w:fill="auto"/>
            <w:noWrap/>
            <w:vAlign w:val="center"/>
            <w:hideMark/>
          </w:tcPr>
          <w:p w14:paraId="4ABE27D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c>
          <w:tcPr>
            <w:tcW w:w="980" w:type="dxa"/>
            <w:tcBorders>
              <w:top w:val="nil"/>
              <w:left w:val="nil"/>
              <w:bottom w:val="nil"/>
              <w:right w:val="single" w:sz="4" w:space="0" w:color="auto"/>
            </w:tcBorders>
            <w:shd w:val="clear" w:color="auto" w:fill="auto"/>
            <w:noWrap/>
            <w:vAlign w:val="center"/>
            <w:hideMark/>
          </w:tcPr>
          <w:p w14:paraId="7C0B83A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 </w:t>
            </w:r>
          </w:p>
        </w:tc>
      </w:tr>
      <w:tr w:rsidR="00B45180" w:rsidRPr="006C7F95" w14:paraId="4139A9C5"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5CDA89AB"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4 months</w:t>
            </w:r>
          </w:p>
        </w:tc>
        <w:tc>
          <w:tcPr>
            <w:tcW w:w="1865" w:type="dxa"/>
            <w:tcBorders>
              <w:top w:val="nil"/>
              <w:left w:val="nil"/>
              <w:bottom w:val="nil"/>
              <w:right w:val="single" w:sz="8" w:space="0" w:color="auto"/>
            </w:tcBorders>
            <w:shd w:val="clear" w:color="auto" w:fill="auto"/>
            <w:noWrap/>
            <w:vAlign w:val="center"/>
            <w:hideMark/>
          </w:tcPr>
          <w:p w14:paraId="46E03BBD"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1 (1.9) n=267</w:t>
            </w:r>
          </w:p>
        </w:tc>
        <w:tc>
          <w:tcPr>
            <w:tcW w:w="2100" w:type="dxa"/>
            <w:tcBorders>
              <w:top w:val="nil"/>
              <w:left w:val="nil"/>
              <w:bottom w:val="nil"/>
              <w:right w:val="single" w:sz="8" w:space="0" w:color="auto"/>
            </w:tcBorders>
            <w:shd w:val="clear" w:color="auto" w:fill="auto"/>
            <w:noWrap/>
            <w:vAlign w:val="center"/>
            <w:hideMark/>
          </w:tcPr>
          <w:p w14:paraId="23609A9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8 (1.8) n=303</w:t>
            </w:r>
          </w:p>
        </w:tc>
        <w:tc>
          <w:tcPr>
            <w:tcW w:w="2060" w:type="dxa"/>
            <w:tcBorders>
              <w:top w:val="nil"/>
              <w:left w:val="nil"/>
              <w:bottom w:val="nil"/>
              <w:right w:val="single" w:sz="8" w:space="0" w:color="auto"/>
            </w:tcBorders>
            <w:shd w:val="clear" w:color="auto" w:fill="auto"/>
            <w:vAlign w:val="center"/>
            <w:hideMark/>
          </w:tcPr>
          <w:p w14:paraId="4C17D0B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2 (-0.08, 0.5)</w:t>
            </w:r>
            <w:r w:rsidRPr="006C7F95">
              <w:rPr>
                <w:rFonts w:eastAsia="Times New Roman" w:cstheme="minorHAnsi"/>
                <w:color w:val="000000"/>
                <w:sz w:val="20"/>
                <w:szCs w:val="20"/>
                <w:lang w:eastAsia="en-GB"/>
              </w:rPr>
              <w:br/>
              <w:t xml:space="preserve"> n=535</w:t>
            </w:r>
          </w:p>
        </w:tc>
        <w:tc>
          <w:tcPr>
            <w:tcW w:w="979" w:type="dxa"/>
            <w:tcBorders>
              <w:top w:val="nil"/>
              <w:left w:val="nil"/>
              <w:bottom w:val="nil"/>
              <w:right w:val="single" w:sz="8" w:space="0" w:color="auto"/>
            </w:tcBorders>
            <w:shd w:val="clear" w:color="auto" w:fill="auto"/>
            <w:noWrap/>
            <w:vAlign w:val="center"/>
            <w:hideMark/>
          </w:tcPr>
          <w:p w14:paraId="48AF2DB0"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66</w:t>
            </w:r>
          </w:p>
        </w:tc>
        <w:tc>
          <w:tcPr>
            <w:tcW w:w="980" w:type="dxa"/>
            <w:tcBorders>
              <w:top w:val="nil"/>
              <w:left w:val="nil"/>
              <w:bottom w:val="nil"/>
              <w:right w:val="single" w:sz="4" w:space="0" w:color="auto"/>
            </w:tcBorders>
            <w:shd w:val="clear" w:color="auto" w:fill="auto"/>
            <w:noWrap/>
            <w:vAlign w:val="center"/>
            <w:hideMark/>
          </w:tcPr>
          <w:p w14:paraId="037882AC"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02E0FD1F" w14:textId="77777777" w:rsidTr="0018688C">
        <w:trPr>
          <w:trHeight w:val="510"/>
        </w:trPr>
        <w:tc>
          <w:tcPr>
            <w:tcW w:w="1575" w:type="dxa"/>
            <w:tcBorders>
              <w:top w:val="nil"/>
              <w:left w:val="single" w:sz="4" w:space="0" w:color="auto"/>
              <w:bottom w:val="nil"/>
              <w:right w:val="single" w:sz="8" w:space="0" w:color="auto"/>
            </w:tcBorders>
            <w:shd w:val="clear" w:color="auto" w:fill="auto"/>
            <w:noWrap/>
            <w:vAlign w:val="center"/>
            <w:hideMark/>
          </w:tcPr>
          <w:p w14:paraId="5C32C7A0"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 xml:space="preserve">8 months </w:t>
            </w:r>
          </w:p>
        </w:tc>
        <w:tc>
          <w:tcPr>
            <w:tcW w:w="1865" w:type="dxa"/>
            <w:tcBorders>
              <w:top w:val="nil"/>
              <w:left w:val="nil"/>
              <w:bottom w:val="nil"/>
              <w:right w:val="single" w:sz="8" w:space="0" w:color="auto"/>
            </w:tcBorders>
            <w:shd w:val="clear" w:color="auto" w:fill="auto"/>
            <w:noWrap/>
            <w:vAlign w:val="center"/>
            <w:hideMark/>
          </w:tcPr>
          <w:p w14:paraId="232135E5"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2.1 (1.8) n=259</w:t>
            </w:r>
          </w:p>
        </w:tc>
        <w:tc>
          <w:tcPr>
            <w:tcW w:w="2100" w:type="dxa"/>
            <w:tcBorders>
              <w:top w:val="nil"/>
              <w:left w:val="nil"/>
              <w:bottom w:val="nil"/>
              <w:right w:val="single" w:sz="8" w:space="0" w:color="auto"/>
            </w:tcBorders>
            <w:shd w:val="clear" w:color="auto" w:fill="auto"/>
            <w:noWrap/>
            <w:vAlign w:val="center"/>
            <w:hideMark/>
          </w:tcPr>
          <w:p w14:paraId="4C1D53D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1.6 (1.9) n=288</w:t>
            </w:r>
          </w:p>
        </w:tc>
        <w:tc>
          <w:tcPr>
            <w:tcW w:w="2060" w:type="dxa"/>
            <w:tcBorders>
              <w:top w:val="nil"/>
              <w:left w:val="nil"/>
              <w:bottom w:val="nil"/>
              <w:right w:val="single" w:sz="8" w:space="0" w:color="auto"/>
            </w:tcBorders>
            <w:shd w:val="clear" w:color="auto" w:fill="auto"/>
            <w:vAlign w:val="center"/>
            <w:hideMark/>
          </w:tcPr>
          <w:p w14:paraId="1C25CA5A"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221 (-0.1, 0.5)</w:t>
            </w:r>
            <w:r w:rsidRPr="006C7F95">
              <w:rPr>
                <w:rFonts w:eastAsia="Times New Roman" w:cstheme="minorHAnsi"/>
                <w:color w:val="000000"/>
                <w:sz w:val="20"/>
                <w:szCs w:val="20"/>
                <w:lang w:eastAsia="en-GB"/>
              </w:rPr>
              <w:br/>
              <w:t xml:space="preserve"> n=517</w:t>
            </w:r>
          </w:p>
        </w:tc>
        <w:tc>
          <w:tcPr>
            <w:tcW w:w="979" w:type="dxa"/>
            <w:tcBorders>
              <w:top w:val="nil"/>
              <w:left w:val="nil"/>
              <w:bottom w:val="nil"/>
              <w:right w:val="single" w:sz="8" w:space="0" w:color="auto"/>
            </w:tcBorders>
            <w:shd w:val="clear" w:color="auto" w:fill="auto"/>
            <w:noWrap/>
            <w:vAlign w:val="center"/>
            <w:hideMark/>
          </w:tcPr>
          <w:p w14:paraId="70D0AC7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79</w:t>
            </w:r>
          </w:p>
        </w:tc>
        <w:tc>
          <w:tcPr>
            <w:tcW w:w="980" w:type="dxa"/>
            <w:tcBorders>
              <w:top w:val="nil"/>
              <w:left w:val="nil"/>
              <w:bottom w:val="nil"/>
              <w:right w:val="single" w:sz="4" w:space="0" w:color="auto"/>
            </w:tcBorders>
            <w:shd w:val="clear" w:color="auto" w:fill="auto"/>
            <w:noWrap/>
            <w:vAlign w:val="center"/>
            <w:hideMark/>
          </w:tcPr>
          <w:p w14:paraId="10756644"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YES</w:t>
            </w:r>
          </w:p>
        </w:tc>
      </w:tr>
      <w:tr w:rsidR="00B45180" w:rsidRPr="006C7F95" w14:paraId="5EABC65B" w14:textId="77777777" w:rsidTr="0018688C">
        <w:trPr>
          <w:trHeight w:val="300"/>
        </w:trPr>
        <w:tc>
          <w:tcPr>
            <w:tcW w:w="1575" w:type="dxa"/>
            <w:tcBorders>
              <w:top w:val="nil"/>
              <w:left w:val="single" w:sz="4" w:space="0" w:color="auto"/>
              <w:bottom w:val="nil"/>
              <w:right w:val="single" w:sz="8" w:space="0" w:color="auto"/>
            </w:tcBorders>
            <w:shd w:val="clear" w:color="auto" w:fill="auto"/>
            <w:noWrap/>
            <w:vAlign w:val="center"/>
            <w:hideMark/>
          </w:tcPr>
          <w:p w14:paraId="0C5B4D81"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4m)</w:t>
            </w:r>
          </w:p>
        </w:tc>
        <w:tc>
          <w:tcPr>
            <w:tcW w:w="1865" w:type="dxa"/>
            <w:tcBorders>
              <w:top w:val="nil"/>
              <w:left w:val="nil"/>
              <w:bottom w:val="nil"/>
              <w:right w:val="single" w:sz="8" w:space="0" w:color="auto"/>
            </w:tcBorders>
            <w:shd w:val="clear" w:color="auto" w:fill="auto"/>
            <w:noWrap/>
            <w:vAlign w:val="center"/>
            <w:hideMark/>
          </w:tcPr>
          <w:p w14:paraId="25B90D08"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6 n=252</w:t>
            </w:r>
          </w:p>
        </w:tc>
        <w:tc>
          <w:tcPr>
            <w:tcW w:w="2100" w:type="dxa"/>
            <w:tcBorders>
              <w:top w:val="nil"/>
              <w:left w:val="nil"/>
              <w:bottom w:val="nil"/>
              <w:right w:val="single" w:sz="8" w:space="0" w:color="auto"/>
            </w:tcBorders>
            <w:shd w:val="clear" w:color="auto" w:fill="auto"/>
            <w:noWrap/>
            <w:vAlign w:val="center"/>
            <w:hideMark/>
          </w:tcPr>
          <w:p w14:paraId="4735BB19"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1 n=300</w:t>
            </w:r>
          </w:p>
        </w:tc>
        <w:tc>
          <w:tcPr>
            <w:tcW w:w="2060" w:type="dxa"/>
            <w:tcBorders>
              <w:top w:val="nil"/>
              <w:left w:val="nil"/>
              <w:bottom w:val="nil"/>
              <w:right w:val="nil"/>
            </w:tcBorders>
            <w:shd w:val="clear" w:color="auto" w:fill="auto"/>
            <w:noWrap/>
            <w:vAlign w:val="bottom"/>
            <w:hideMark/>
          </w:tcPr>
          <w:p w14:paraId="73577872" w14:textId="77777777" w:rsidR="00B45180" w:rsidRPr="006C7F95" w:rsidRDefault="00B45180" w:rsidP="00E65CA3">
            <w:pPr>
              <w:spacing w:after="0" w:line="240" w:lineRule="auto"/>
              <w:rPr>
                <w:rFonts w:eastAsia="Times New Roman" w:cstheme="minorHAnsi"/>
                <w:color w:val="000000"/>
                <w:lang w:eastAsia="en-GB"/>
              </w:rPr>
            </w:pPr>
          </w:p>
        </w:tc>
        <w:tc>
          <w:tcPr>
            <w:tcW w:w="979" w:type="dxa"/>
            <w:tcBorders>
              <w:top w:val="nil"/>
              <w:left w:val="single" w:sz="8" w:space="0" w:color="auto"/>
              <w:bottom w:val="nil"/>
              <w:right w:val="single" w:sz="8" w:space="0" w:color="auto"/>
            </w:tcBorders>
            <w:shd w:val="clear" w:color="auto" w:fill="auto"/>
            <w:noWrap/>
            <w:vAlign w:val="bottom"/>
            <w:hideMark/>
          </w:tcPr>
          <w:p w14:paraId="7DB4A525"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nil"/>
              <w:right w:val="single" w:sz="4" w:space="0" w:color="auto"/>
            </w:tcBorders>
            <w:shd w:val="clear" w:color="auto" w:fill="auto"/>
            <w:noWrap/>
            <w:vAlign w:val="bottom"/>
            <w:hideMark/>
          </w:tcPr>
          <w:p w14:paraId="163086B0"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r w:rsidR="00B45180" w:rsidRPr="006C7F95" w14:paraId="2E622D65" w14:textId="77777777" w:rsidTr="0018688C">
        <w:trPr>
          <w:trHeight w:val="315"/>
        </w:trPr>
        <w:tc>
          <w:tcPr>
            <w:tcW w:w="1575" w:type="dxa"/>
            <w:tcBorders>
              <w:top w:val="nil"/>
              <w:left w:val="single" w:sz="4" w:space="0" w:color="auto"/>
              <w:bottom w:val="single" w:sz="12" w:space="0" w:color="auto"/>
              <w:right w:val="single" w:sz="8" w:space="0" w:color="auto"/>
            </w:tcBorders>
            <w:shd w:val="clear" w:color="auto" w:fill="auto"/>
            <w:noWrap/>
            <w:vAlign w:val="center"/>
            <w:hideMark/>
          </w:tcPr>
          <w:p w14:paraId="7EE588A4" w14:textId="77777777" w:rsidR="00B45180" w:rsidRPr="006C7F95" w:rsidRDefault="00B45180" w:rsidP="00E65CA3">
            <w:pPr>
              <w:spacing w:after="0" w:line="240" w:lineRule="auto"/>
              <w:rPr>
                <w:rFonts w:eastAsia="Times New Roman" w:cstheme="minorHAnsi"/>
                <w:color w:val="000000"/>
                <w:sz w:val="20"/>
                <w:szCs w:val="20"/>
                <w:lang w:eastAsia="en-GB"/>
              </w:rPr>
            </w:pPr>
            <w:r w:rsidRPr="006C7F95">
              <w:rPr>
                <w:rFonts w:eastAsia="Times New Roman" w:cstheme="minorHAnsi"/>
                <w:color w:val="000000"/>
                <w:sz w:val="20"/>
                <w:szCs w:val="20"/>
                <w:lang w:eastAsia="en-GB"/>
              </w:rPr>
              <w:t>Change (b-8m)</w:t>
            </w:r>
          </w:p>
        </w:tc>
        <w:tc>
          <w:tcPr>
            <w:tcW w:w="1865" w:type="dxa"/>
            <w:tcBorders>
              <w:top w:val="nil"/>
              <w:left w:val="nil"/>
              <w:bottom w:val="single" w:sz="12" w:space="0" w:color="auto"/>
              <w:right w:val="single" w:sz="8" w:space="0" w:color="auto"/>
            </w:tcBorders>
            <w:shd w:val="clear" w:color="auto" w:fill="auto"/>
            <w:noWrap/>
            <w:vAlign w:val="center"/>
            <w:hideMark/>
          </w:tcPr>
          <w:p w14:paraId="46B7F7E2"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04 n=250</w:t>
            </w:r>
          </w:p>
        </w:tc>
        <w:tc>
          <w:tcPr>
            <w:tcW w:w="2100" w:type="dxa"/>
            <w:tcBorders>
              <w:top w:val="nil"/>
              <w:left w:val="nil"/>
              <w:bottom w:val="single" w:sz="12" w:space="0" w:color="auto"/>
              <w:right w:val="single" w:sz="8" w:space="0" w:color="auto"/>
            </w:tcBorders>
            <w:shd w:val="clear" w:color="auto" w:fill="auto"/>
            <w:noWrap/>
            <w:vAlign w:val="center"/>
            <w:hideMark/>
          </w:tcPr>
          <w:p w14:paraId="1AAD8021" w14:textId="77777777" w:rsidR="00B45180" w:rsidRPr="006C7F95" w:rsidRDefault="00B45180" w:rsidP="00E65CA3">
            <w:pPr>
              <w:spacing w:after="0" w:line="240" w:lineRule="auto"/>
              <w:jc w:val="center"/>
              <w:rPr>
                <w:rFonts w:eastAsia="Times New Roman" w:cstheme="minorHAnsi"/>
                <w:color w:val="000000"/>
                <w:sz w:val="20"/>
                <w:szCs w:val="20"/>
                <w:lang w:eastAsia="en-GB"/>
              </w:rPr>
            </w:pPr>
            <w:r w:rsidRPr="006C7F95">
              <w:rPr>
                <w:rFonts w:eastAsia="Times New Roman" w:cstheme="minorHAnsi"/>
                <w:color w:val="000000"/>
                <w:sz w:val="20"/>
                <w:szCs w:val="20"/>
                <w:lang w:eastAsia="en-GB"/>
              </w:rPr>
              <w:t>0.3 n=284</w:t>
            </w:r>
          </w:p>
        </w:tc>
        <w:tc>
          <w:tcPr>
            <w:tcW w:w="2060" w:type="dxa"/>
            <w:tcBorders>
              <w:top w:val="nil"/>
              <w:left w:val="nil"/>
              <w:bottom w:val="single" w:sz="8" w:space="0" w:color="auto"/>
              <w:right w:val="nil"/>
            </w:tcBorders>
            <w:shd w:val="clear" w:color="auto" w:fill="auto"/>
            <w:noWrap/>
            <w:vAlign w:val="bottom"/>
            <w:hideMark/>
          </w:tcPr>
          <w:p w14:paraId="0D194277"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79" w:type="dxa"/>
            <w:tcBorders>
              <w:top w:val="nil"/>
              <w:left w:val="single" w:sz="8" w:space="0" w:color="auto"/>
              <w:bottom w:val="single" w:sz="8" w:space="0" w:color="auto"/>
              <w:right w:val="single" w:sz="8" w:space="0" w:color="auto"/>
            </w:tcBorders>
            <w:shd w:val="clear" w:color="auto" w:fill="auto"/>
            <w:noWrap/>
            <w:vAlign w:val="bottom"/>
            <w:hideMark/>
          </w:tcPr>
          <w:p w14:paraId="1D1785DB"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c>
          <w:tcPr>
            <w:tcW w:w="980" w:type="dxa"/>
            <w:tcBorders>
              <w:top w:val="nil"/>
              <w:left w:val="nil"/>
              <w:bottom w:val="single" w:sz="8" w:space="0" w:color="auto"/>
              <w:right w:val="single" w:sz="4" w:space="0" w:color="auto"/>
            </w:tcBorders>
            <w:shd w:val="clear" w:color="auto" w:fill="auto"/>
            <w:noWrap/>
            <w:vAlign w:val="bottom"/>
            <w:hideMark/>
          </w:tcPr>
          <w:p w14:paraId="2A76E5FF" w14:textId="77777777" w:rsidR="00B45180" w:rsidRPr="006C7F95" w:rsidRDefault="00B45180" w:rsidP="00E65CA3">
            <w:pPr>
              <w:spacing w:after="0" w:line="240" w:lineRule="auto"/>
              <w:rPr>
                <w:rFonts w:eastAsia="Times New Roman" w:cstheme="minorHAnsi"/>
                <w:color w:val="000000"/>
                <w:lang w:eastAsia="en-GB"/>
              </w:rPr>
            </w:pPr>
            <w:r w:rsidRPr="006C7F95">
              <w:rPr>
                <w:rFonts w:eastAsia="Times New Roman" w:cstheme="minorHAnsi"/>
                <w:color w:val="000000"/>
                <w:lang w:eastAsia="en-GB"/>
              </w:rPr>
              <w:t> </w:t>
            </w:r>
          </w:p>
        </w:tc>
      </w:tr>
    </w:tbl>
    <w:p w14:paraId="677ECF71" w14:textId="77777777" w:rsidR="00B45180" w:rsidRDefault="00B45180" w:rsidP="00B85F6D">
      <w:pPr>
        <w:spacing w:line="480" w:lineRule="auto"/>
      </w:pPr>
    </w:p>
    <w:p w14:paraId="476DBD6E" w14:textId="77777777" w:rsidR="00B45180" w:rsidRDefault="00B45180" w:rsidP="00B85F6D">
      <w:pPr>
        <w:spacing w:line="480" w:lineRule="auto"/>
      </w:pPr>
    </w:p>
    <w:p w14:paraId="26DCEC78" w14:textId="77777777" w:rsidR="00B45180" w:rsidRDefault="00B45180" w:rsidP="00B85F6D">
      <w:pPr>
        <w:spacing w:line="480" w:lineRule="auto"/>
      </w:pPr>
    </w:p>
    <w:p w14:paraId="615B6195" w14:textId="77777777" w:rsidR="00B45180" w:rsidRDefault="00B45180" w:rsidP="00B85F6D">
      <w:pPr>
        <w:spacing w:line="480" w:lineRule="auto"/>
      </w:pPr>
    </w:p>
    <w:p w14:paraId="0897B9F7" w14:textId="77777777" w:rsidR="0030675D" w:rsidRPr="0053650C" w:rsidRDefault="0030675D" w:rsidP="0030675D"/>
    <w:p w14:paraId="69ED63E5" w14:textId="59CE3664" w:rsidR="001364D9" w:rsidRDefault="001364D9">
      <w:r>
        <w:br w:type="page"/>
      </w:r>
    </w:p>
    <w:p w14:paraId="57097B5C" w14:textId="77777777" w:rsidR="0030675D" w:rsidRDefault="0030675D" w:rsidP="00B85F6D">
      <w:pPr>
        <w:spacing w:line="480" w:lineRule="auto"/>
      </w:pPr>
    </w:p>
    <w:p w14:paraId="62505790" w14:textId="77777777" w:rsidR="0030675D" w:rsidRDefault="0030675D" w:rsidP="0030675D"/>
    <w:tbl>
      <w:tblPr>
        <w:tblStyle w:val="TableGrid"/>
        <w:tblW w:w="10374" w:type="dxa"/>
        <w:tblLayout w:type="fixed"/>
        <w:tblLook w:val="04A0" w:firstRow="1" w:lastRow="0" w:firstColumn="1" w:lastColumn="0" w:noHBand="0" w:noVBand="1"/>
      </w:tblPr>
      <w:tblGrid>
        <w:gridCol w:w="3798"/>
        <w:gridCol w:w="1134"/>
        <w:gridCol w:w="964"/>
        <w:gridCol w:w="907"/>
        <w:gridCol w:w="850"/>
        <w:gridCol w:w="850"/>
        <w:gridCol w:w="1134"/>
        <w:gridCol w:w="737"/>
      </w:tblGrid>
      <w:tr w:rsidR="00A32149" w:rsidRPr="00D06F48" w14:paraId="7B54DBA8" w14:textId="77777777" w:rsidTr="00445DBC">
        <w:trPr>
          <w:trHeight w:val="765"/>
        </w:trPr>
        <w:tc>
          <w:tcPr>
            <w:tcW w:w="10374" w:type="dxa"/>
            <w:gridSpan w:val="8"/>
            <w:noWrap/>
          </w:tcPr>
          <w:p w14:paraId="00DB6240" w14:textId="64A4BF61" w:rsidR="00A32149" w:rsidRPr="00D06F48" w:rsidRDefault="00A32149" w:rsidP="00A32149">
            <w:pPr>
              <w:rPr>
                <w:b/>
                <w:bCs/>
                <w:sz w:val="18"/>
                <w:szCs w:val="18"/>
              </w:rPr>
            </w:pPr>
            <w:r w:rsidRPr="006C7F95">
              <w:rPr>
                <w:b/>
              </w:rPr>
              <w:t xml:space="preserve">Table </w:t>
            </w:r>
            <w:r>
              <w:rPr>
                <w:b/>
              </w:rPr>
              <w:t>3</w:t>
            </w:r>
            <w:r w:rsidRPr="006C7F95">
              <w:rPr>
                <w:b/>
              </w:rPr>
              <w:t>: comparison of patient satisfaction with follow up care at 4 month and 8 month time points.</w:t>
            </w:r>
          </w:p>
        </w:tc>
      </w:tr>
      <w:tr w:rsidR="00A32149" w:rsidRPr="00D06F48" w14:paraId="5F652263" w14:textId="77777777" w:rsidTr="00A32149">
        <w:trPr>
          <w:trHeight w:val="765"/>
        </w:trPr>
        <w:tc>
          <w:tcPr>
            <w:tcW w:w="3798" w:type="dxa"/>
            <w:noWrap/>
            <w:hideMark/>
          </w:tcPr>
          <w:p w14:paraId="3F3C2819" w14:textId="77777777" w:rsidR="00A32149" w:rsidRPr="00D06F48" w:rsidRDefault="00A32149" w:rsidP="00A32149">
            <w:pPr>
              <w:rPr>
                <w:b/>
                <w:bCs/>
                <w:sz w:val="18"/>
                <w:szCs w:val="18"/>
              </w:rPr>
            </w:pPr>
          </w:p>
        </w:tc>
        <w:tc>
          <w:tcPr>
            <w:tcW w:w="1134" w:type="dxa"/>
            <w:hideMark/>
          </w:tcPr>
          <w:p w14:paraId="01DB196F" w14:textId="77777777" w:rsidR="00A32149" w:rsidRPr="00D06F48" w:rsidRDefault="00A32149" w:rsidP="00A32149">
            <w:pPr>
              <w:rPr>
                <w:b/>
                <w:bCs/>
                <w:sz w:val="18"/>
                <w:szCs w:val="18"/>
              </w:rPr>
            </w:pPr>
            <w:r w:rsidRPr="00D06F48">
              <w:rPr>
                <w:b/>
                <w:bCs/>
                <w:sz w:val="18"/>
                <w:szCs w:val="18"/>
              </w:rPr>
              <w:t>Strongly agree</w:t>
            </w:r>
            <w:r w:rsidRPr="00D06F48">
              <w:rPr>
                <w:b/>
                <w:bCs/>
                <w:sz w:val="18"/>
                <w:szCs w:val="18"/>
              </w:rPr>
              <w:br/>
              <w:t>N (%)</w:t>
            </w:r>
          </w:p>
        </w:tc>
        <w:tc>
          <w:tcPr>
            <w:tcW w:w="964" w:type="dxa"/>
            <w:hideMark/>
          </w:tcPr>
          <w:p w14:paraId="4D6B5C57" w14:textId="77777777" w:rsidR="00A32149" w:rsidRPr="00D06F48" w:rsidRDefault="00A32149" w:rsidP="00A32149">
            <w:pPr>
              <w:rPr>
                <w:b/>
                <w:bCs/>
                <w:sz w:val="18"/>
                <w:szCs w:val="18"/>
              </w:rPr>
            </w:pPr>
            <w:r w:rsidRPr="00D06F48">
              <w:rPr>
                <w:b/>
                <w:bCs/>
                <w:sz w:val="18"/>
                <w:szCs w:val="18"/>
              </w:rPr>
              <w:t>Agree</w:t>
            </w:r>
            <w:r w:rsidRPr="00D06F48">
              <w:rPr>
                <w:b/>
                <w:bCs/>
                <w:sz w:val="18"/>
                <w:szCs w:val="18"/>
              </w:rPr>
              <w:br/>
              <w:t>N (%)</w:t>
            </w:r>
          </w:p>
        </w:tc>
        <w:tc>
          <w:tcPr>
            <w:tcW w:w="907" w:type="dxa"/>
            <w:hideMark/>
          </w:tcPr>
          <w:p w14:paraId="2AC2451C" w14:textId="77777777" w:rsidR="00A32149" w:rsidRPr="00D06F48" w:rsidRDefault="00A32149" w:rsidP="00A32149">
            <w:pPr>
              <w:rPr>
                <w:b/>
                <w:bCs/>
                <w:sz w:val="18"/>
                <w:szCs w:val="18"/>
              </w:rPr>
            </w:pPr>
            <w:r w:rsidRPr="00D06F48">
              <w:rPr>
                <w:b/>
                <w:bCs/>
                <w:sz w:val="18"/>
                <w:szCs w:val="18"/>
              </w:rPr>
              <w:t>Neither agree nor disagree</w:t>
            </w:r>
            <w:r w:rsidRPr="00D06F48">
              <w:rPr>
                <w:b/>
                <w:bCs/>
                <w:sz w:val="18"/>
                <w:szCs w:val="18"/>
              </w:rPr>
              <w:br/>
              <w:t>N (%)</w:t>
            </w:r>
          </w:p>
        </w:tc>
        <w:tc>
          <w:tcPr>
            <w:tcW w:w="850" w:type="dxa"/>
            <w:hideMark/>
          </w:tcPr>
          <w:p w14:paraId="79E202EF" w14:textId="77777777" w:rsidR="00A32149" w:rsidRPr="00D06F48" w:rsidRDefault="00A32149" w:rsidP="00A32149">
            <w:pPr>
              <w:rPr>
                <w:b/>
                <w:bCs/>
                <w:sz w:val="18"/>
                <w:szCs w:val="18"/>
              </w:rPr>
            </w:pPr>
            <w:r w:rsidRPr="00D06F48">
              <w:rPr>
                <w:b/>
                <w:bCs/>
                <w:sz w:val="18"/>
                <w:szCs w:val="18"/>
              </w:rPr>
              <w:t>Disagree N (%)</w:t>
            </w:r>
          </w:p>
        </w:tc>
        <w:tc>
          <w:tcPr>
            <w:tcW w:w="850" w:type="dxa"/>
            <w:hideMark/>
          </w:tcPr>
          <w:p w14:paraId="6E977AC4" w14:textId="77777777" w:rsidR="00A32149" w:rsidRPr="00D06F48" w:rsidRDefault="00A32149" w:rsidP="00A32149">
            <w:pPr>
              <w:rPr>
                <w:b/>
                <w:bCs/>
                <w:sz w:val="18"/>
                <w:szCs w:val="18"/>
              </w:rPr>
            </w:pPr>
            <w:r w:rsidRPr="00D06F48">
              <w:rPr>
                <w:b/>
                <w:bCs/>
                <w:sz w:val="18"/>
                <w:szCs w:val="18"/>
              </w:rPr>
              <w:t>Strongly disagree</w:t>
            </w:r>
            <w:r w:rsidRPr="00D06F48">
              <w:rPr>
                <w:b/>
                <w:bCs/>
                <w:sz w:val="18"/>
                <w:szCs w:val="18"/>
              </w:rPr>
              <w:br/>
              <w:t>N (%)</w:t>
            </w:r>
          </w:p>
        </w:tc>
        <w:tc>
          <w:tcPr>
            <w:tcW w:w="1134" w:type="dxa"/>
            <w:noWrap/>
            <w:hideMark/>
          </w:tcPr>
          <w:p w14:paraId="444D996E" w14:textId="77777777" w:rsidR="00A32149" w:rsidRPr="00D06F48" w:rsidRDefault="00A32149" w:rsidP="00A32149">
            <w:pPr>
              <w:rPr>
                <w:b/>
                <w:bCs/>
                <w:sz w:val="18"/>
                <w:szCs w:val="18"/>
              </w:rPr>
            </w:pPr>
            <w:r w:rsidRPr="00D06F48">
              <w:rPr>
                <w:b/>
                <w:bCs/>
                <w:sz w:val="18"/>
                <w:szCs w:val="18"/>
              </w:rPr>
              <w:t>Mann Whitney U</w:t>
            </w:r>
          </w:p>
        </w:tc>
        <w:tc>
          <w:tcPr>
            <w:tcW w:w="737" w:type="dxa"/>
            <w:hideMark/>
          </w:tcPr>
          <w:p w14:paraId="7003DDE9" w14:textId="77777777" w:rsidR="00A32149" w:rsidRPr="00D06F48" w:rsidRDefault="00A32149" w:rsidP="00A32149">
            <w:pPr>
              <w:rPr>
                <w:b/>
                <w:bCs/>
                <w:sz w:val="18"/>
                <w:szCs w:val="18"/>
              </w:rPr>
            </w:pPr>
            <w:r w:rsidRPr="00D06F48">
              <w:rPr>
                <w:b/>
                <w:bCs/>
                <w:sz w:val="18"/>
                <w:szCs w:val="18"/>
              </w:rPr>
              <w:t xml:space="preserve"> </w:t>
            </w:r>
            <w:r w:rsidRPr="00D06F48">
              <w:rPr>
                <w:b/>
                <w:bCs/>
                <w:i/>
                <w:iCs/>
                <w:sz w:val="18"/>
                <w:szCs w:val="18"/>
              </w:rPr>
              <w:t>p</w:t>
            </w:r>
            <w:r w:rsidRPr="00D06F48">
              <w:rPr>
                <w:b/>
                <w:bCs/>
                <w:sz w:val="18"/>
                <w:szCs w:val="18"/>
              </w:rPr>
              <w:t>-value</w:t>
            </w:r>
          </w:p>
        </w:tc>
      </w:tr>
      <w:tr w:rsidR="00A32149" w:rsidRPr="00025D30" w14:paraId="01BB33CC" w14:textId="77777777" w:rsidTr="00A32149">
        <w:trPr>
          <w:trHeight w:val="255"/>
        </w:trPr>
        <w:tc>
          <w:tcPr>
            <w:tcW w:w="3798" w:type="dxa"/>
            <w:noWrap/>
            <w:hideMark/>
          </w:tcPr>
          <w:p w14:paraId="45E51BC9" w14:textId="77777777" w:rsidR="00A32149" w:rsidRPr="00D06F48" w:rsidRDefault="00A32149" w:rsidP="00A32149">
            <w:pPr>
              <w:rPr>
                <w:b/>
                <w:bCs/>
                <w:sz w:val="24"/>
                <w:szCs w:val="24"/>
              </w:rPr>
            </w:pPr>
            <w:r w:rsidRPr="00D06F48">
              <w:rPr>
                <w:b/>
                <w:bCs/>
                <w:sz w:val="24"/>
                <w:szCs w:val="24"/>
              </w:rPr>
              <w:t>4 months</w:t>
            </w:r>
          </w:p>
        </w:tc>
        <w:tc>
          <w:tcPr>
            <w:tcW w:w="1134" w:type="dxa"/>
            <w:hideMark/>
          </w:tcPr>
          <w:p w14:paraId="0167D679" w14:textId="77777777" w:rsidR="00A32149" w:rsidRPr="00025D30" w:rsidRDefault="00A32149" w:rsidP="00A32149">
            <w:pPr>
              <w:rPr>
                <w:b/>
                <w:bCs/>
              </w:rPr>
            </w:pPr>
          </w:p>
        </w:tc>
        <w:tc>
          <w:tcPr>
            <w:tcW w:w="964" w:type="dxa"/>
            <w:hideMark/>
          </w:tcPr>
          <w:p w14:paraId="079B9B61" w14:textId="77777777" w:rsidR="00A32149" w:rsidRPr="00025D30" w:rsidRDefault="00A32149" w:rsidP="00A32149"/>
        </w:tc>
        <w:tc>
          <w:tcPr>
            <w:tcW w:w="907" w:type="dxa"/>
            <w:hideMark/>
          </w:tcPr>
          <w:p w14:paraId="77A48D49" w14:textId="77777777" w:rsidR="00A32149" w:rsidRPr="00025D30" w:rsidRDefault="00A32149" w:rsidP="00A32149"/>
        </w:tc>
        <w:tc>
          <w:tcPr>
            <w:tcW w:w="850" w:type="dxa"/>
            <w:hideMark/>
          </w:tcPr>
          <w:p w14:paraId="7ECD25EF" w14:textId="77777777" w:rsidR="00A32149" w:rsidRPr="00025D30" w:rsidRDefault="00A32149" w:rsidP="00A32149"/>
        </w:tc>
        <w:tc>
          <w:tcPr>
            <w:tcW w:w="850" w:type="dxa"/>
            <w:hideMark/>
          </w:tcPr>
          <w:p w14:paraId="1F354686" w14:textId="77777777" w:rsidR="00A32149" w:rsidRPr="00025D30" w:rsidRDefault="00A32149" w:rsidP="00A32149"/>
        </w:tc>
        <w:tc>
          <w:tcPr>
            <w:tcW w:w="1134" w:type="dxa"/>
            <w:noWrap/>
            <w:hideMark/>
          </w:tcPr>
          <w:p w14:paraId="59DF5087" w14:textId="77777777" w:rsidR="00A32149" w:rsidRPr="00025D30" w:rsidRDefault="00A32149" w:rsidP="00A32149"/>
        </w:tc>
        <w:tc>
          <w:tcPr>
            <w:tcW w:w="737" w:type="dxa"/>
            <w:noWrap/>
            <w:hideMark/>
          </w:tcPr>
          <w:p w14:paraId="672140AE" w14:textId="77777777" w:rsidR="00A32149" w:rsidRPr="00025D30" w:rsidRDefault="00A32149" w:rsidP="00A32149"/>
        </w:tc>
      </w:tr>
      <w:tr w:rsidR="00A32149" w:rsidRPr="00025D30" w14:paraId="32C1EDC8" w14:textId="77777777" w:rsidTr="00A32149">
        <w:trPr>
          <w:trHeight w:val="300"/>
        </w:trPr>
        <w:tc>
          <w:tcPr>
            <w:tcW w:w="3798" w:type="dxa"/>
            <w:hideMark/>
          </w:tcPr>
          <w:p w14:paraId="05BED1C2" w14:textId="5FA8F5AF" w:rsidR="00A32149" w:rsidRPr="00D06F48" w:rsidRDefault="00A32149" w:rsidP="00A32149">
            <w:pPr>
              <w:rPr>
                <w:b/>
                <w:bCs/>
                <w:sz w:val="18"/>
                <w:szCs w:val="18"/>
              </w:rPr>
            </w:pPr>
            <w:r>
              <w:rPr>
                <w:b/>
                <w:bCs/>
                <w:sz w:val="18"/>
                <w:szCs w:val="18"/>
              </w:rPr>
              <w:t>I have felt reassured</w:t>
            </w:r>
          </w:p>
        </w:tc>
        <w:tc>
          <w:tcPr>
            <w:tcW w:w="1134" w:type="dxa"/>
            <w:hideMark/>
          </w:tcPr>
          <w:p w14:paraId="0481BF3F" w14:textId="77777777" w:rsidR="00A32149" w:rsidRPr="00025D30" w:rsidRDefault="00A32149" w:rsidP="00A32149">
            <w:pPr>
              <w:rPr>
                <w:b/>
                <w:bCs/>
              </w:rPr>
            </w:pPr>
            <w:r w:rsidRPr="00025D30">
              <w:rPr>
                <w:b/>
                <w:bCs/>
              </w:rPr>
              <w:t> </w:t>
            </w:r>
          </w:p>
        </w:tc>
        <w:tc>
          <w:tcPr>
            <w:tcW w:w="964" w:type="dxa"/>
            <w:hideMark/>
          </w:tcPr>
          <w:p w14:paraId="00928E1A" w14:textId="77777777" w:rsidR="00A32149" w:rsidRPr="00025D30" w:rsidRDefault="00A32149" w:rsidP="00A32149">
            <w:pPr>
              <w:rPr>
                <w:b/>
                <w:bCs/>
              </w:rPr>
            </w:pPr>
            <w:r w:rsidRPr="00025D30">
              <w:rPr>
                <w:b/>
                <w:bCs/>
              </w:rPr>
              <w:t> </w:t>
            </w:r>
          </w:p>
        </w:tc>
        <w:tc>
          <w:tcPr>
            <w:tcW w:w="907" w:type="dxa"/>
            <w:hideMark/>
          </w:tcPr>
          <w:p w14:paraId="116224D6" w14:textId="77777777" w:rsidR="00A32149" w:rsidRPr="00025D30" w:rsidRDefault="00A32149" w:rsidP="00A32149">
            <w:pPr>
              <w:rPr>
                <w:b/>
                <w:bCs/>
              </w:rPr>
            </w:pPr>
            <w:r w:rsidRPr="00025D30">
              <w:rPr>
                <w:b/>
                <w:bCs/>
              </w:rPr>
              <w:t> </w:t>
            </w:r>
          </w:p>
        </w:tc>
        <w:tc>
          <w:tcPr>
            <w:tcW w:w="850" w:type="dxa"/>
            <w:hideMark/>
          </w:tcPr>
          <w:p w14:paraId="7D2BEAD1" w14:textId="77777777" w:rsidR="00A32149" w:rsidRPr="00025D30" w:rsidRDefault="00A32149" w:rsidP="00A32149">
            <w:pPr>
              <w:rPr>
                <w:b/>
                <w:bCs/>
              </w:rPr>
            </w:pPr>
            <w:r w:rsidRPr="00025D30">
              <w:rPr>
                <w:b/>
                <w:bCs/>
              </w:rPr>
              <w:t> </w:t>
            </w:r>
          </w:p>
        </w:tc>
        <w:tc>
          <w:tcPr>
            <w:tcW w:w="850" w:type="dxa"/>
            <w:hideMark/>
          </w:tcPr>
          <w:p w14:paraId="18DC3C23" w14:textId="77777777" w:rsidR="00A32149" w:rsidRPr="00025D30" w:rsidRDefault="00A32149" w:rsidP="00A32149">
            <w:pPr>
              <w:rPr>
                <w:b/>
                <w:bCs/>
              </w:rPr>
            </w:pPr>
            <w:r w:rsidRPr="00025D30">
              <w:rPr>
                <w:b/>
                <w:bCs/>
              </w:rPr>
              <w:t> </w:t>
            </w:r>
          </w:p>
        </w:tc>
        <w:tc>
          <w:tcPr>
            <w:tcW w:w="1134" w:type="dxa"/>
            <w:hideMark/>
          </w:tcPr>
          <w:p w14:paraId="53FBB918" w14:textId="77777777" w:rsidR="00A32149" w:rsidRPr="00025D30" w:rsidRDefault="00A32149" w:rsidP="00A32149">
            <w:pPr>
              <w:rPr>
                <w:b/>
                <w:bCs/>
              </w:rPr>
            </w:pPr>
            <w:r w:rsidRPr="00025D30">
              <w:rPr>
                <w:b/>
                <w:bCs/>
              </w:rPr>
              <w:t> </w:t>
            </w:r>
          </w:p>
        </w:tc>
        <w:tc>
          <w:tcPr>
            <w:tcW w:w="737" w:type="dxa"/>
            <w:hideMark/>
          </w:tcPr>
          <w:p w14:paraId="7AF8B843" w14:textId="77777777" w:rsidR="00A32149" w:rsidRPr="00025D30" w:rsidRDefault="00A32149" w:rsidP="00A32149">
            <w:pPr>
              <w:rPr>
                <w:b/>
                <w:bCs/>
              </w:rPr>
            </w:pPr>
            <w:r w:rsidRPr="00025D30">
              <w:rPr>
                <w:b/>
                <w:bCs/>
              </w:rPr>
              <w:t> </w:t>
            </w:r>
          </w:p>
        </w:tc>
      </w:tr>
      <w:tr w:rsidR="00A32149" w:rsidRPr="00025D30" w14:paraId="47AC2FA8" w14:textId="77777777" w:rsidTr="00A32149">
        <w:trPr>
          <w:trHeight w:val="300"/>
        </w:trPr>
        <w:tc>
          <w:tcPr>
            <w:tcW w:w="3798" w:type="dxa"/>
            <w:hideMark/>
          </w:tcPr>
          <w:p w14:paraId="54CBECD8"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2E49F67B" w14:textId="77777777" w:rsidR="00A32149" w:rsidRPr="00025D30" w:rsidRDefault="00A32149" w:rsidP="00A32149">
            <w:r w:rsidRPr="00025D30">
              <w:t>73 (29)</w:t>
            </w:r>
          </w:p>
        </w:tc>
        <w:tc>
          <w:tcPr>
            <w:tcW w:w="964" w:type="dxa"/>
            <w:hideMark/>
          </w:tcPr>
          <w:p w14:paraId="6681A89E" w14:textId="77777777" w:rsidR="00A32149" w:rsidRPr="00025D30" w:rsidRDefault="00A32149" w:rsidP="00A32149">
            <w:r w:rsidRPr="00025D30">
              <w:t>124 (50)</w:t>
            </w:r>
          </w:p>
        </w:tc>
        <w:tc>
          <w:tcPr>
            <w:tcW w:w="907" w:type="dxa"/>
            <w:hideMark/>
          </w:tcPr>
          <w:p w14:paraId="172EB0BC" w14:textId="77777777" w:rsidR="00A32149" w:rsidRPr="00025D30" w:rsidRDefault="00A32149" w:rsidP="00A32149">
            <w:r w:rsidRPr="00025D30">
              <w:t>51 (21)</w:t>
            </w:r>
          </w:p>
        </w:tc>
        <w:tc>
          <w:tcPr>
            <w:tcW w:w="850" w:type="dxa"/>
            <w:hideMark/>
          </w:tcPr>
          <w:p w14:paraId="753ECF05" w14:textId="77777777" w:rsidR="00A32149" w:rsidRPr="00025D30" w:rsidRDefault="00A32149" w:rsidP="00A32149">
            <w:r w:rsidRPr="00025D30">
              <w:t>0 (0)</w:t>
            </w:r>
          </w:p>
        </w:tc>
        <w:tc>
          <w:tcPr>
            <w:tcW w:w="850" w:type="dxa"/>
            <w:hideMark/>
          </w:tcPr>
          <w:p w14:paraId="0598F1E6" w14:textId="77777777" w:rsidR="00A32149" w:rsidRPr="00025D30" w:rsidRDefault="00A32149" w:rsidP="00A32149">
            <w:r w:rsidRPr="00025D30">
              <w:t>0 (0)</w:t>
            </w:r>
          </w:p>
        </w:tc>
        <w:tc>
          <w:tcPr>
            <w:tcW w:w="1134" w:type="dxa"/>
            <w:noWrap/>
            <w:hideMark/>
          </w:tcPr>
          <w:p w14:paraId="5784BA6D" w14:textId="77777777" w:rsidR="00A32149" w:rsidRPr="00025D30" w:rsidRDefault="00A32149" w:rsidP="00A32149">
            <w:r w:rsidRPr="00025D30">
              <w:t>27,356</w:t>
            </w:r>
          </w:p>
        </w:tc>
        <w:tc>
          <w:tcPr>
            <w:tcW w:w="737" w:type="dxa"/>
            <w:noWrap/>
            <w:hideMark/>
          </w:tcPr>
          <w:p w14:paraId="19F0D871" w14:textId="77777777" w:rsidR="00A32149" w:rsidRPr="00025D30" w:rsidRDefault="00A32149" w:rsidP="00A32149">
            <w:pPr>
              <w:rPr>
                <w:b/>
                <w:bCs/>
              </w:rPr>
            </w:pPr>
            <w:r w:rsidRPr="00025D30">
              <w:rPr>
                <w:b/>
                <w:bCs/>
              </w:rPr>
              <w:t>0.000</w:t>
            </w:r>
          </w:p>
        </w:tc>
      </w:tr>
      <w:tr w:rsidR="00A32149" w:rsidRPr="00025D30" w14:paraId="75196E66" w14:textId="77777777" w:rsidTr="00A32149">
        <w:trPr>
          <w:trHeight w:val="300"/>
        </w:trPr>
        <w:tc>
          <w:tcPr>
            <w:tcW w:w="3798" w:type="dxa"/>
            <w:hideMark/>
          </w:tcPr>
          <w:p w14:paraId="33AD1A3F" w14:textId="77777777" w:rsidR="00A32149" w:rsidRPr="00D06F48" w:rsidRDefault="00A32149" w:rsidP="00A32149">
            <w:pPr>
              <w:rPr>
                <w:sz w:val="18"/>
                <w:szCs w:val="18"/>
              </w:rPr>
            </w:pPr>
            <w:r w:rsidRPr="00D06F48">
              <w:rPr>
                <w:sz w:val="18"/>
                <w:szCs w:val="18"/>
              </w:rPr>
              <w:t>Comparator group</w:t>
            </w:r>
          </w:p>
        </w:tc>
        <w:tc>
          <w:tcPr>
            <w:tcW w:w="1134" w:type="dxa"/>
            <w:hideMark/>
          </w:tcPr>
          <w:p w14:paraId="12D4B10A" w14:textId="77777777" w:rsidR="00A32149" w:rsidRPr="00025D30" w:rsidRDefault="00A32149" w:rsidP="00A32149">
            <w:r w:rsidRPr="00025D30">
              <w:t>56 (20)</w:t>
            </w:r>
          </w:p>
        </w:tc>
        <w:tc>
          <w:tcPr>
            <w:tcW w:w="964" w:type="dxa"/>
            <w:hideMark/>
          </w:tcPr>
          <w:p w14:paraId="0498916C" w14:textId="77777777" w:rsidR="00A32149" w:rsidRPr="00025D30" w:rsidRDefault="00A32149" w:rsidP="00A32149">
            <w:r w:rsidRPr="00025D30">
              <w:t>119 (43)</w:t>
            </w:r>
          </w:p>
        </w:tc>
        <w:tc>
          <w:tcPr>
            <w:tcW w:w="907" w:type="dxa"/>
            <w:hideMark/>
          </w:tcPr>
          <w:p w14:paraId="6C0F85F8" w14:textId="77777777" w:rsidR="00A32149" w:rsidRPr="00025D30" w:rsidRDefault="00A32149" w:rsidP="00A32149">
            <w:r w:rsidRPr="00025D30">
              <w:t>81 (29)</w:t>
            </w:r>
          </w:p>
        </w:tc>
        <w:tc>
          <w:tcPr>
            <w:tcW w:w="850" w:type="dxa"/>
            <w:hideMark/>
          </w:tcPr>
          <w:p w14:paraId="2A935B9A" w14:textId="77777777" w:rsidR="00A32149" w:rsidRPr="00025D30" w:rsidRDefault="00A32149" w:rsidP="00A32149">
            <w:r w:rsidRPr="00025D30">
              <w:t>8 (3)</w:t>
            </w:r>
          </w:p>
        </w:tc>
        <w:tc>
          <w:tcPr>
            <w:tcW w:w="850" w:type="dxa"/>
            <w:hideMark/>
          </w:tcPr>
          <w:p w14:paraId="722DFAFC" w14:textId="77777777" w:rsidR="00A32149" w:rsidRPr="00025D30" w:rsidRDefault="00A32149" w:rsidP="00A32149">
            <w:r w:rsidRPr="00025D30">
              <w:t>12 (5)</w:t>
            </w:r>
          </w:p>
        </w:tc>
        <w:tc>
          <w:tcPr>
            <w:tcW w:w="1134" w:type="dxa"/>
            <w:noWrap/>
            <w:hideMark/>
          </w:tcPr>
          <w:p w14:paraId="69027FCB" w14:textId="77777777" w:rsidR="00A32149" w:rsidRPr="00025D30" w:rsidRDefault="00A32149" w:rsidP="00A32149"/>
        </w:tc>
        <w:tc>
          <w:tcPr>
            <w:tcW w:w="737" w:type="dxa"/>
            <w:noWrap/>
            <w:hideMark/>
          </w:tcPr>
          <w:p w14:paraId="1FED7E77" w14:textId="77777777" w:rsidR="00A32149" w:rsidRPr="00025D30" w:rsidRDefault="00A32149" w:rsidP="00A32149"/>
        </w:tc>
      </w:tr>
      <w:tr w:rsidR="00A32149" w:rsidRPr="00025D30" w14:paraId="6775C836" w14:textId="77777777" w:rsidTr="00A32149">
        <w:trPr>
          <w:trHeight w:val="300"/>
        </w:trPr>
        <w:tc>
          <w:tcPr>
            <w:tcW w:w="3798" w:type="dxa"/>
            <w:hideMark/>
          </w:tcPr>
          <w:p w14:paraId="6BAD30B8" w14:textId="77777777" w:rsidR="00A32149" w:rsidRPr="00D06F48" w:rsidRDefault="00A32149" w:rsidP="00A32149">
            <w:pPr>
              <w:rPr>
                <w:b/>
                <w:bCs/>
                <w:sz w:val="18"/>
                <w:szCs w:val="18"/>
              </w:rPr>
            </w:pPr>
            <w:r w:rsidRPr="00D06F48">
              <w:rPr>
                <w:b/>
                <w:bCs/>
                <w:sz w:val="18"/>
                <w:szCs w:val="18"/>
              </w:rPr>
              <w:t xml:space="preserve">I have known who to contact with any problems </w:t>
            </w:r>
          </w:p>
        </w:tc>
        <w:tc>
          <w:tcPr>
            <w:tcW w:w="1134" w:type="dxa"/>
            <w:noWrap/>
            <w:hideMark/>
          </w:tcPr>
          <w:p w14:paraId="6E32F1CF" w14:textId="77777777" w:rsidR="00A32149" w:rsidRPr="00025D30" w:rsidRDefault="00A32149" w:rsidP="00A32149">
            <w:r w:rsidRPr="00025D30">
              <w:t> </w:t>
            </w:r>
          </w:p>
        </w:tc>
        <w:tc>
          <w:tcPr>
            <w:tcW w:w="964" w:type="dxa"/>
            <w:noWrap/>
            <w:hideMark/>
          </w:tcPr>
          <w:p w14:paraId="337392DA" w14:textId="77777777" w:rsidR="00A32149" w:rsidRPr="00025D30" w:rsidRDefault="00A32149" w:rsidP="00A32149">
            <w:r w:rsidRPr="00025D30">
              <w:t> </w:t>
            </w:r>
          </w:p>
        </w:tc>
        <w:tc>
          <w:tcPr>
            <w:tcW w:w="907" w:type="dxa"/>
            <w:noWrap/>
            <w:hideMark/>
          </w:tcPr>
          <w:p w14:paraId="73D58A63" w14:textId="77777777" w:rsidR="00A32149" w:rsidRPr="00025D30" w:rsidRDefault="00A32149" w:rsidP="00A32149">
            <w:r w:rsidRPr="00025D30">
              <w:t> </w:t>
            </w:r>
          </w:p>
        </w:tc>
        <w:tc>
          <w:tcPr>
            <w:tcW w:w="850" w:type="dxa"/>
            <w:noWrap/>
            <w:hideMark/>
          </w:tcPr>
          <w:p w14:paraId="622AE5F5" w14:textId="77777777" w:rsidR="00A32149" w:rsidRPr="00025D30" w:rsidRDefault="00A32149" w:rsidP="00A32149">
            <w:r w:rsidRPr="00025D30">
              <w:t> </w:t>
            </w:r>
          </w:p>
        </w:tc>
        <w:tc>
          <w:tcPr>
            <w:tcW w:w="850" w:type="dxa"/>
            <w:noWrap/>
            <w:hideMark/>
          </w:tcPr>
          <w:p w14:paraId="22C4DAB9" w14:textId="77777777" w:rsidR="00A32149" w:rsidRPr="00025D30" w:rsidRDefault="00A32149" w:rsidP="00A32149">
            <w:r w:rsidRPr="00025D30">
              <w:t> </w:t>
            </w:r>
          </w:p>
        </w:tc>
        <w:tc>
          <w:tcPr>
            <w:tcW w:w="1134" w:type="dxa"/>
            <w:noWrap/>
            <w:hideMark/>
          </w:tcPr>
          <w:p w14:paraId="7507A234" w14:textId="77777777" w:rsidR="00A32149" w:rsidRPr="00025D30" w:rsidRDefault="00A32149" w:rsidP="00A32149">
            <w:r w:rsidRPr="00025D30">
              <w:t> </w:t>
            </w:r>
          </w:p>
        </w:tc>
        <w:tc>
          <w:tcPr>
            <w:tcW w:w="737" w:type="dxa"/>
            <w:noWrap/>
            <w:hideMark/>
          </w:tcPr>
          <w:p w14:paraId="40E68B2B" w14:textId="77777777" w:rsidR="00A32149" w:rsidRPr="00025D30" w:rsidRDefault="00A32149" w:rsidP="00A32149">
            <w:pPr>
              <w:rPr>
                <w:b/>
                <w:bCs/>
              </w:rPr>
            </w:pPr>
            <w:r w:rsidRPr="00025D30">
              <w:rPr>
                <w:b/>
                <w:bCs/>
              </w:rPr>
              <w:t> </w:t>
            </w:r>
          </w:p>
        </w:tc>
      </w:tr>
      <w:tr w:rsidR="00A32149" w:rsidRPr="00025D30" w14:paraId="5174CFD8" w14:textId="77777777" w:rsidTr="00A32149">
        <w:trPr>
          <w:trHeight w:val="300"/>
        </w:trPr>
        <w:tc>
          <w:tcPr>
            <w:tcW w:w="3798" w:type="dxa"/>
            <w:hideMark/>
          </w:tcPr>
          <w:p w14:paraId="2C8EA66C"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779338CD" w14:textId="77777777" w:rsidR="00A32149" w:rsidRPr="00025D30" w:rsidRDefault="00A32149" w:rsidP="00A32149">
            <w:r w:rsidRPr="00025D30">
              <w:t>125 (50)</w:t>
            </w:r>
          </w:p>
        </w:tc>
        <w:tc>
          <w:tcPr>
            <w:tcW w:w="964" w:type="dxa"/>
            <w:hideMark/>
          </w:tcPr>
          <w:p w14:paraId="65F6F9D2" w14:textId="77777777" w:rsidR="00A32149" w:rsidRPr="00025D30" w:rsidRDefault="00A32149" w:rsidP="00A32149">
            <w:r w:rsidRPr="00025D30">
              <w:t>115 (46)</w:t>
            </w:r>
          </w:p>
        </w:tc>
        <w:tc>
          <w:tcPr>
            <w:tcW w:w="907" w:type="dxa"/>
            <w:hideMark/>
          </w:tcPr>
          <w:p w14:paraId="4EDAD61D" w14:textId="77777777" w:rsidR="00A32149" w:rsidRPr="00025D30" w:rsidRDefault="00A32149" w:rsidP="00A32149">
            <w:r w:rsidRPr="00025D30">
              <w:t>8 (3)</w:t>
            </w:r>
          </w:p>
        </w:tc>
        <w:tc>
          <w:tcPr>
            <w:tcW w:w="850" w:type="dxa"/>
            <w:hideMark/>
          </w:tcPr>
          <w:p w14:paraId="3C54F4CC" w14:textId="77777777" w:rsidR="00A32149" w:rsidRPr="00025D30" w:rsidRDefault="00A32149" w:rsidP="00A32149">
            <w:r w:rsidRPr="00025D30">
              <w:t>0 (0)</w:t>
            </w:r>
          </w:p>
        </w:tc>
        <w:tc>
          <w:tcPr>
            <w:tcW w:w="850" w:type="dxa"/>
            <w:hideMark/>
          </w:tcPr>
          <w:p w14:paraId="223FFCEB" w14:textId="77777777" w:rsidR="00A32149" w:rsidRPr="00025D30" w:rsidRDefault="00A32149" w:rsidP="00A32149">
            <w:r w:rsidRPr="00025D30">
              <w:t>0 (0)</w:t>
            </w:r>
          </w:p>
        </w:tc>
        <w:tc>
          <w:tcPr>
            <w:tcW w:w="1134" w:type="dxa"/>
            <w:noWrap/>
            <w:hideMark/>
          </w:tcPr>
          <w:p w14:paraId="0BD68FCD" w14:textId="77777777" w:rsidR="00A32149" w:rsidRPr="00025D30" w:rsidRDefault="00A32149" w:rsidP="00A32149">
            <w:r w:rsidRPr="00025D30">
              <w:t>65,139</w:t>
            </w:r>
          </w:p>
        </w:tc>
        <w:tc>
          <w:tcPr>
            <w:tcW w:w="737" w:type="dxa"/>
            <w:noWrap/>
            <w:hideMark/>
          </w:tcPr>
          <w:p w14:paraId="41576970" w14:textId="77777777" w:rsidR="00A32149" w:rsidRPr="00025D30" w:rsidRDefault="00A32149" w:rsidP="00A32149">
            <w:pPr>
              <w:rPr>
                <w:b/>
                <w:bCs/>
              </w:rPr>
            </w:pPr>
            <w:r w:rsidRPr="00025D30">
              <w:rPr>
                <w:b/>
                <w:bCs/>
              </w:rPr>
              <w:t>0.000</w:t>
            </w:r>
          </w:p>
        </w:tc>
      </w:tr>
      <w:tr w:rsidR="00A32149" w:rsidRPr="00025D30" w14:paraId="1DF6925E" w14:textId="77777777" w:rsidTr="00A32149">
        <w:trPr>
          <w:trHeight w:val="300"/>
        </w:trPr>
        <w:tc>
          <w:tcPr>
            <w:tcW w:w="3798" w:type="dxa"/>
            <w:hideMark/>
          </w:tcPr>
          <w:p w14:paraId="0956695D" w14:textId="77777777" w:rsidR="00A32149" w:rsidRPr="00D06F48" w:rsidRDefault="00A32149" w:rsidP="00A32149">
            <w:pPr>
              <w:rPr>
                <w:sz w:val="18"/>
                <w:szCs w:val="18"/>
              </w:rPr>
            </w:pPr>
            <w:r w:rsidRPr="00D06F48">
              <w:rPr>
                <w:sz w:val="18"/>
                <w:szCs w:val="18"/>
              </w:rPr>
              <w:t>Comparator group</w:t>
            </w:r>
          </w:p>
        </w:tc>
        <w:tc>
          <w:tcPr>
            <w:tcW w:w="1134" w:type="dxa"/>
            <w:hideMark/>
          </w:tcPr>
          <w:p w14:paraId="5314CABC" w14:textId="77777777" w:rsidR="00A32149" w:rsidRPr="00025D30" w:rsidRDefault="00A32149" w:rsidP="00A32149">
            <w:r w:rsidRPr="00025D30">
              <w:t>86 (31)</w:t>
            </w:r>
          </w:p>
        </w:tc>
        <w:tc>
          <w:tcPr>
            <w:tcW w:w="964" w:type="dxa"/>
            <w:hideMark/>
          </w:tcPr>
          <w:p w14:paraId="5FB25FBE" w14:textId="77777777" w:rsidR="00A32149" w:rsidRPr="00025D30" w:rsidRDefault="00A32149" w:rsidP="00A32149">
            <w:r w:rsidRPr="00025D30">
              <w:t>158 (57)</w:t>
            </w:r>
          </w:p>
        </w:tc>
        <w:tc>
          <w:tcPr>
            <w:tcW w:w="907" w:type="dxa"/>
            <w:hideMark/>
          </w:tcPr>
          <w:p w14:paraId="590FE6DF" w14:textId="77777777" w:rsidR="00A32149" w:rsidRPr="00025D30" w:rsidRDefault="00A32149" w:rsidP="00A32149">
            <w:r w:rsidRPr="00025D30">
              <w:t>14 (5)</w:t>
            </w:r>
          </w:p>
        </w:tc>
        <w:tc>
          <w:tcPr>
            <w:tcW w:w="850" w:type="dxa"/>
            <w:hideMark/>
          </w:tcPr>
          <w:p w14:paraId="5218D399" w14:textId="77777777" w:rsidR="00A32149" w:rsidRPr="00025D30" w:rsidRDefault="00A32149" w:rsidP="00A32149">
            <w:r w:rsidRPr="00025D30">
              <w:t>7 (2)</w:t>
            </w:r>
          </w:p>
        </w:tc>
        <w:tc>
          <w:tcPr>
            <w:tcW w:w="850" w:type="dxa"/>
            <w:hideMark/>
          </w:tcPr>
          <w:p w14:paraId="1D7A8594" w14:textId="77777777" w:rsidR="00A32149" w:rsidRPr="00025D30" w:rsidRDefault="00A32149" w:rsidP="00A32149">
            <w:r w:rsidRPr="00025D30">
              <w:t>13 (5)</w:t>
            </w:r>
          </w:p>
        </w:tc>
        <w:tc>
          <w:tcPr>
            <w:tcW w:w="1134" w:type="dxa"/>
            <w:noWrap/>
            <w:hideMark/>
          </w:tcPr>
          <w:p w14:paraId="00632EF3" w14:textId="77777777" w:rsidR="00A32149" w:rsidRPr="00025D30" w:rsidRDefault="00A32149" w:rsidP="00A32149"/>
        </w:tc>
        <w:tc>
          <w:tcPr>
            <w:tcW w:w="737" w:type="dxa"/>
            <w:noWrap/>
            <w:hideMark/>
          </w:tcPr>
          <w:p w14:paraId="780CCBE2" w14:textId="77777777" w:rsidR="00A32149" w:rsidRPr="00025D30" w:rsidRDefault="00A32149" w:rsidP="00A32149"/>
        </w:tc>
      </w:tr>
      <w:tr w:rsidR="00A32149" w:rsidRPr="00025D30" w14:paraId="0ADE583E" w14:textId="77777777" w:rsidTr="00A32149">
        <w:trPr>
          <w:trHeight w:val="510"/>
        </w:trPr>
        <w:tc>
          <w:tcPr>
            <w:tcW w:w="3798" w:type="dxa"/>
            <w:hideMark/>
          </w:tcPr>
          <w:p w14:paraId="1759EC5A" w14:textId="77777777" w:rsidR="00A32149" w:rsidRPr="00D06F48" w:rsidRDefault="00A32149" w:rsidP="00A32149">
            <w:pPr>
              <w:rPr>
                <w:b/>
                <w:bCs/>
                <w:sz w:val="18"/>
                <w:szCs w:val="18"/>
              </w:rPr>
            </w:pPr>
            <w:r w:rsidRPr="00D06F48">
              <w:rPr>
                <w:b/>
                <w:bCs/>
                <w:sz w:val="18"/>
                <w:szCs w:val="18"/>
              </w:rPr>
              <w:t>I have felt comfortable about contacting the doctors and nurses with any problems</w:t>
            </w:r>
          </w:p>
        </w:tc>
        <w:tc>
          <w:tcPr>
            <w:tcW w:w="1134" w:type="dxa"/>
            <w:noWrap/>
            <w:hideMark/>
          </w:tcPr>
          <w:p w14:paraId="6FCD081E" w14:textId="77777777" w:rsidR="00A32149" w:rsidRPr="00025D30" w:rsidRDefault="00A32149" w:rsidP="00A32149">
            <w:r w:rsidRPr="00025D30">
              <w:t> </w:t>
            </w:r>
          </w:p>
        </w:tc>
        <w:tc>
          <w:tcPr>
            <w:tcW w:w="964" w:type="dxa"/>
            <w:noWrap/>
            <w:hideMark/>
          </w:tcPr>
          <w:p w14:paraId="27BD556B" w14:textId="77777777" w:rsidR="00A32149" w:rsidRPr="00025D30" w:rsidRDefault="00A32149" w:rsidP="00A32149">
            <w:r w:rsidRPr="00025D30">
              <w:t> </w:t>
            </w:r>
          </w:p>
        </w:tc>
        <w:tc>
          <w:tcPr>
            <w:tcW w:w="907" w:type="dxa"/>
            <w:noWrap/>
            <w:hideMark/>
          </w:tcPr>
          <w:p w14:paraId="2582C0B7" w14:textId="77777777" w:rsidR="00A32149" w:rsidRPr="00025D30" w:rsidRDefault="00A32149" w:rsidP="00A32149">
            <w:r w:rsidRPr="00025D30">
              <w:t> </w:t>
            </w:r>
          </w:p>
        </w:tc>
        <w:tc>
          <w:tcPr>
            <w:tcW w:w="850" w:type="dxa"/>
            <w:noWrap/>
            <w:hideMark/>
          </w:tcPr>
          <w:p w14:paraId="2427F3F7" w14:textId="77777777" w:rsidR="00A32149" w:rsidRPr="00025D30" w:rsidRDefault="00A32149" w:rsidP="00A32149">
            <w:r w:rsidRPr="00025D30">
              <w:t> </w:t>
            </w:r>
          </w:p>
        </w:tc>
        <w:tc>
          <w:tcPr>
            <w:tcW w:w="850" w:type="dxa"/>
            <w:noWrap/>
            <w:hideMark/>
          </w:tcPr>
          <w:p w14:paraId="2BC70926" w14:textId="77777777" w:rsidR="00A32149" w:rsidRPr="00025D30" w:rsidRDefault="00A32149" w:rsidP="00A32149">
            <w:r w:rsidRPr="00025D30">
              <w:t> </w:t>
            </w:r>
          </w:p>
        </w:tc>
        <w:tc>
          <w:tcPr>
            <w:tcW w:w="1134" w:type="dxa"/>
            <w:noWrap/>
            <w:hideMark/>
          </w:tcPr>
          <w:p w14:paraId="0DB6B60C" w14:textId="77777777" w:rsidR="00A32149" w:rsidRPr="00025D30" w:rsidRDefault="00A32149" w:rsidP="00A32149">
            <w:r w:rsidRPr="00025D30">
              <w:t> </w:t>
            </w:r>
          </w:p>
        </w:tc>
        <w:tc>
          <w:tcPr>
            <w:tcW w:w="737" w:type="dxa"/>
            <w:noWrap/>
            <w:hideMark/>
          </w:tcPr>
          <w:p w14:paraId="3572A986" w14:textId="77777777" w:rsidR="00A32149" w:rsidRPr="00025D30" w:rsidRDefault="00A32149" w:rsidP="00A32149">
            <w:pPr>
              <w:rPr>
                <w:b/>
                <w:bCs/>
              </w:rPr>
            </w:pPr>
            <w:r w:rsidRPr="00025D30">
              <w:rPr>
                <w:b/>
                <w:bCs/>
              </w:rPr>
              <w:t> </w:t>
            </w:r>
          </w:p>
        </w:tc>
      </w:tr>
      <w:tr w:rsidR="00A32149" w:rsidRPr="00025D30" w14:paraId="28D26692" w14:textId="77777777" w:rsidTr="00A32149">
        <w:trPr>
          <w:trHeight w:val="300"/>
        </w:trPr>
        <w:tc>
          <w:tcPr>
            <w:tcW w:w="3798" w:type="dxa"/>
            <w:hideMark/>
          </w:tcPr>
          <w:p w14:paraId="0EEBFED8"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0E9C606A" w14:textId="77777777" w:rsidR="00A32149" w:rsidRPr="00025D30" w:rsidRDefault="00A32149" w:rsidP="00A32149">
            <w:r w:rsidRPr="00025D30">
              <w:t>113 (46)</w:t>
            </w:r>
          </w:p>
        </w:tc>
        <w:tc>
          <w:tcPr>
            <w:tcW w:w="964" w:type="dxa"/>
            <w:hideMark/>
          </w:tcPr>
          <w:p w14:paraId="202B81F9" w14:textId="77777777" w:rsidR="00A32149" w:rsidRPr="00025D30" w:rsidRDefault="00A32149" w:rsidP="00A32149">
            <w:r w:rsidRPr="00025D30">
              <w:t>121 (48)</w:t>
            </w:r>
          </w:p>
        </w:tc>
        <w:tc>
          <w:tcPr>
            <w:tcW w:w="907" w:type="dxa"/>
            <w:hideMark/>
          </w:tcPr>
          <w:p w14:paraId="40260187" w14:textId="77777777" w:rsidR="00A32149" w:rsidRPr="00025D30" w:rsidRDefault="00A32149" w:rsidP="00A32149">
            <w:r w:rsidRPr="00025D30">
              <w:t>12 (5)</w:t>
            </w:r>
          </w:p>
        </w:tc>
        <w:tc>
          <w:tcPr>
            <w:tcW w:w="850" w:type="dxa"/>
            <w:hideMark/>
          </w:tcPr>
          <w:p w14:paraId="0D156A3E" w14:textId="77777777" w:rsidR="00A32149" w:rsidRPr="00025D30" w:rsidRDefault="00A32149" w:rsidP="00A32149">
            <w:r w:rsidRPr="00025D30">
              <w:t>2 (1)</w:t>
            </w:r>
          </w:p>
        </w:tc>
        <w:tc>
          <w:tcPr>
            <w:tcW w:w="850" w:type="dxa"/>
            <w:hideMark/>
          </w:tcPr>
          <w:p w14:paraId="099989F8" w14:textId="77777777" w:rsidR="00A32149" w:rsidRPr="00025D30" w:rsidRDefault="00A32149" w:rsidP="00A32149">
            <w:r w:rsidRPr="00025D30">
              <w:t>0 (0)</w:t>
            </w:r>
          </w:p>
        </w:tc>
        <w:tc>
          <w:tcPr>
            <w:tcW w:w="1134" w:type="dxa"/>
            <w:noWrap/>
            <w:hideMark/>
          </w:tcPr>
          <w:p w14:paraId="624EA078" w14:textId="77777777" w:rsidR="00A32149" w:rsidRPr="00025D30" w:rsidRDefault="00A32149" w:rsidP="00A32149">
            <w:r w:rsidRPr="00025D30">
              <w:t>67,705</w:t>
            </w:r>
          </w:p>
        </w:tc>
        <w:tc>
          <w:tcPr>
            <w:tcW w:w="737" w:type="dxa"/>
            <w:noWrap/>
            <w:hideMark/>
          </w:tcPr>
          <w:p w14:paraId="7D6F1054" w14:textId="77777777" w:rsidR="00A32149" w:rsidRPr="00025D30" w:rsidRDefault="00A32149" w:rsidP="00A32149">
            <w:pPr>
              <w:rPr>
                <w:b/>
                <w:bCs/>
              </w:rPr>
            </w:pPr>
            <w:r w:rsidRPr="00025D30">
              <w:rPr>
                <w:b/>
                <w:bCs/>
              </w:rPr>
              <w:t>0.000</w:t>
            </w:r>
          </w:p>
        </w:tc>
      </w:tr>
      <w:tr w:rsidR="00A32149" w:rsidRPr="00025D30" w14:paraId="4667E93D" w14:textId="77777777" w:rsidTr="00A32149">
        <w:trPr>
          <w:trHeight w:val="300"/>
        </w:trPr>
        <w:tc>
          <w:tcPr>
            <w:tcW w:w="3798" w:type="dxa"/>
            <w:hideMark/>
          </w:tcPr>
          <w:p w14:paraId="2AB5B2DA" w14:textId="77777777" w:rsidR="00A32149" w:rsidRPr="00D06F48" w:rsidRDefault="00A32149" w:rsidP="00A32149">
            <w:pPr>
              <w:rPr>
                <w:sz w:val="18"/>
                <w:szCs w:val="18"/>
              </w:rPr>
            </w:pPr>
            <w:r w:rsidRPr="00D06F48">
              <w:rPr>
                <w:sz w:val="18"/>
                <w:szCs w:val="18"/>
              </w:rPr>
              <w:t>Comparator group</w:t>
            </w:r>
          </w:p>
        </w:tc>
        <w:tc>
          <w:tcPr>
            <w:tcW w:w="1134" w:type="dxa"/>
            <w:hideMark/>
          </w:tcPr>
          <w:p w14:paraId="179B176F" w14:textId="77777777" w:rsidR="00A32149" w:rsidRPr="00025D30" w:rsidRDefault="00A32149" w:rsidP="00A32149">
            <w:r w:rsidRPr="00025D30">
              <w:t>93 (33)</w:t>
            </w:r>
          </w:p>
        </w:tc>
        <w:tc>
          <w:tcPr>
            <w:tcW w:w="964" w:type="dxa"/>
            <w:hideMark/>
          </w:tcPr>
          <w:p w14:paraId="33DEC6AE" w14:textId="77777777" w:rsidR="00A32149" w:rsidRPr="00025D30" w:rsidRDefault="00A32149" w:rsidP="00A32149">
            <w:r w:rsidRPr="00025D30">
              <w:t>143 (51)</w:t>
            </w:r>
          </w:p>
        </w:tc>
        <w:tc>
          <w:tcPr>
            <w:tcW w:w="907" w:type="dxa"/>
            <w:hideMark/>
          </w:tcPr>
          <w:p w14:paraId="0478D463" w14:textId="77777777" w:rsidR="00A32149" w:rsidRPr="00025D30" w:rsidRDefault="00A32149" w:rsidP="00A32149">
            <w:r w:rsidRPr="00025D30">
              <w:t>22 (8)</w:t>
            </w:r>
          </w:p>
        </w:tc>
        <w:tc>
          <w:tcPr>
            <w:tcW w:w="850" w:type="dxa"/>
            <w:hideMark/>
          </w:tcPr>
          <w:p w14:paraId="2A787EE8" w14:textId="77777777" w:rsidR="00A32149" w:rsidRPr="00025D30" w:rsidRDefault="00A32149" w:rsidP="00A32149">
            <w:r w:rsidRPr="00025D30">
              <w:t>6 (2)</w:t>
            </w:r>
          </w:p>
        </w:tc>
        <w:tc>
          <w:tcPr>
            <w:tcW w:w="850" w:type="dxa"/>
            <w:hideMark/>
          </w:tcPr>
          <w:p w14:paraId="6BA952CF" w14:textId="77777777" w:rsidR="00A32149" w:rsidRPr="00025D30" w:rsidRDefault="00A32149" w:rsidP="00A32149">
            <w:r w:rsidRPr="00025D30">
              <w:t>15 (6)</w:t>
            </w:r>
          </w:p>
        </w:tc>
        <w:tc>
          <w:tcPr>
            <w:tcW w:w="1134" w:type="dxa"/>
            <w:noWrap/>
            <w:hideMark/>
          </w:tcPr>
          <w:p w14:paraId="59DAC8CE" w14:textId="77777777" w:rsidR="00A32149" w:rsidRPr="00025D30" w:rsidRDefault="00A32149" w:rsidP="00A32149"/>
        </w:tc>
        <w:tc>
          <w:tcPr>
            <w:tcW w:w="737" w:type="dxa"/>
            <w:noWrap/>
            <w:hideMark/>
          </w:tcPr>
          <w:p w14:paraId="39567F8C" w14:textId="77777777" w:rsidR="00A32149" w:rsidRPr="00025D30" w:rsidRDefault="00A32149" w:rsidP="00A32149"/>
        </w:tc>
      </w:tr>
      <w:tr w:rsidR="00A32149" w:rsidRPr="00025D30" w14:paraId="14721611" w14:textId="77777777" w:rsidTr="00A32149">
        <w:trPr>
          <w:trHeight w:val="300"/>
        </w:trPr>
        <w:tc>
          <w:tcPr>
            <w:tcW w:w="3798" w:type="dxa"/>
            <w:hideMark/>
          </w:tcPr>
          <w:p w14:paraId="1B6B98A9" w14:textId="77777777" w:rsidR="00A32149" w:rsidRPr="00D06F48" w:rsidRDefault="00A32149" w:rsidP="00A32149">
            <w:pPr>
              <w:rPr>
                <w:b/>
                <w:bCs/>
                <w:sz w:val="18"/>
                <w:szCs w:val="18"/>
              </w:rPr>
            </w:pPr>
            <w:r w:rsidRPr="00D06F48">
              <w:rPr>
                <w:b/>
                <w:bCs/>
                <w:sz w:val="18"/>
                <w:szCs w:val="18"/>
              </w:rPr>
              <w:t>I have felt isolated</w:t>
            </w:r>
          </w:p>
        </w:tc>
        <w:tc>
          <w:tcPr>
            <w:tcW w:w="1134" w:type="dxa"/>
            <w:noWrap/>
            <w:hideMark/>
          </w:tcPr>
          <w:p w14:paraId="09CC5A86" w14:textId="77777777" w:rsidR="00A32149" w:rsidRPr="00025D30" w:rsidRDefault="00A32149" w:rsidP="00A32149">
            <w:r w:rsidRPr="00025D30">
              <w:t> </w:t>
            </w:r>
          </w:p>
        </w:tc>
        <w:tc>
          <w:tcPr>
            <w:tcW w:w="964" w:type="dxa"/>
            <w:noWrap/>
            <w:hideMark/>
          </w:tcPr>
          <w:p w14:paraId="7FB972F5" w14:textId="77777777" w:rsidR="00A32149" w:rsidRPr="00025D30" w:rsidRDefault="00A32149" w:rsidP="00A32149">
            <w:r w:rsidRPr="00025D30">
              <w:t> </w:t>
            </w:r>
          </w:p>
        </w:tc>
        <w:tc>
          <w:tcPr>
            <w:tcW w:w="907" w:type="dxa"/>
            <w:noWrap/>
            <w:hideMark/>
          </w:tcPr>
          <w:p w14:paraId="087C2E9F" w14:textId="77777777" w:rsidR="00A32149" w:rsidRPr="00025D30" w:rsidRDefault="00A32149" w:rsidP="00A32149">
            <w:r w:rsidRPr="00025D30">
              <w:t> </w:t>
            </w:r>
          </w:p>
        </w:tc>
        <w:tc>
          <w:tcPr>
            <w:tcW w:w="850" w:type="dxa"/>
            <w:noWrap/>
            <w:hideMark/>
          </w:tcPr>
          <w:p w14:paraId="1F1548EE" w14:textId="77777777" w:rsidR="00A32149" w:rsidRPr="00025D30" w:rsidRDefault="00A32149" w:rsidP="00A32149">
            <w:r w:rsidRPr="00025D30">
              <w:t> </w:t>
            </w:r>
          </w:p>
        </w:tc>
        <w:tc>
          <w:tcPr>
            <w:tcW w:w="850" w:type="dxa"/>
            <w:noWrap/>
            <w:hideMark/>
          </w:tcPr>
          <w:p w14:paraId="0E9B8AA9" w14:textId="77777777" w:rsidR="00A32149" w:rsidRPr="00025D30" w:rsidRDefault="00A32149" w:rsidP="00A32149">
            <w:r w:rsidRPr="00025D30">
              <w:t> </w:t>
            </w:r>
          </w:p>
        </w:tc>
        <w:tc>
          <w:tcPr>
            <w:tcW w:w="1134" w:type="dxa"/>
            <w:noWrap/>
            <w:hideMark/>
          </w:tcPr>
          <w:p w14:paraId="002331B7" w14:textId="77777777" w:rsidR="00A32149" w:rsidRPr="00025D30" w:rsidRDefault="00A32149" w:rsidP="00A32149">
            <w:r w:rsidRPr="00025D30">
              <w:t> </w:t>
            </w:r>
          </w:p>
        </w:tc>
        <w:tc>
          <w:tcPr>
            <w:tcW w:w="737" w:type="dxa"/>
            <w:noWrap/>
            <w:hideMark/>
          </w:tcPr>
          <w:p w14:paraId="6136F56C" w14:textId="77777777" w:rsidR="00A32149" w:rsidRPr="00025D30" w:rsidRDefault="00A32149" w:rsidP="00A32149">
            <w:r w:rsidRPr="00025D30">
              <w:t> </w:t>
            </w:r>
          </w:p>
        </w:tc>
      </w:tr>
      <w:tr w:rsidR="00A32149" w:rsidRPr="00025D30" w14:paraId="41FD4D3A" w14:textId="77777777" w:rsidTr="00A32149">
        <w:trPr>
          <w:trHeight w:val="300"/>
        </w:trPr>
        <w:tc>
          <w:tcPr>
            <w:tcW w:w="3798" w:type="dxa"/>
            <w:hideMark/>
          </w:tcPr>
          <w:p w14:paraId="77C54644"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66259277" w14:textId="77777777" w:rsidR="00A32149" w:rsidRPr="00025D30" w:rsidRDefault="00A32149" w:rsidP="00A32149">
            <w:r w:rsidRPr="00025D30">
              <w:t>1 (1)</w:t>
            </w:r>
          </w:p>
        </w:tc>
        <w:tc>
          <w:tcPr>
            <w:tcW w:w="964" w:type="dxa"/>
            <w:hideMark/>
          </w:tcPr>
          <w:p w14:paraId="4A70D17F" w14:textId="77777777" w:rsidR="00A32149" w:rsidRPr="00025D30" w:rsidRDefault="00A32149" w:rsidP="00A32149">
            <w:r w:rsidRPr="00025D30">
              <w:t>6 (2)</w:t>
            </w:r>
          </w:p>
        </w:tc>
        <w:tc>
          <w:tcPr>
            <w:tcW w:w="907" w:type="dxa"/>
            <w:hideMark/>
          </w:tcPr>
          <w:p w14:paraId="6521CF0C" w14:textId="77777777" w:rsidR="00A32149" w:rsidRPr="00025D30" w:rsidRDefault="00A32149" w:rsidP="00A32149">
            <w:r w:rsidRPr="00025D30">
              <w:t>18 (7)</w:t>
            </w:r>
          </w:p>
        </w:tc>
        <w:tc>
          <w:tcPr>
            <w:tcW w:w="850" w:type="dxa"/>
            <w:hideMark/>
          </w:tcPr>
          <w:p w14:paraId="5D10FE5D" w14:textId="77777777" w:rsidR="00A32149" w:rsidRPr="00025D30" w:rsidRDefault="00A32149" w:rsidP="00A32149">
            <w:r w:rsidRPr="00025D30">
              <w:t>85 (34)</w:t>
            </w:r>
          </w:p>
        </w:tc>
        <w:tc>
          <w:tcPr>
            <w:tcW w:w="850" w:type="dxa"/>
            <w:hideMark/>
          </w:tcPr>
          <w:p w14:paraId="6FFB0B0D" w14:textId="77777777" w:rsidR="00A32149" w:rsidRPr="00025D30" w:rsidRDefault="00A32149" w:rsidP="00A32149">
            <w:r w:rsidRPr="00025D30">
              <w:t>138 (56)</w:t>
            </w:r>
          </w:p>
        </w:tc>
        <w:tc>
          <w:tcPr>
            <w:tcW w:w="1134" w:type="dxa"/>
            <w:noWrap/>
            <w:hideMark/>
          </w:tcPr>
          <w:p w14:paraId="0CE3E6B0" w14:textId="77777777" w:rsidR="00A32149" w:rsidRPr="00025D30" w:rsidRDefault="00A32149" w:rsidP="00A32149">
            <w:r w:rsidRPr="00025D30">
              <w:t>37,907</w:t>
            </w:r>
          </w:p>
        </w:tc>
        <w:tc>
          <w:tcPr>
            <w:tcW w:w="737" w:type="dxa"/>
            <w:noWrap/>
            <w:hideMark/>
          </w:tcPr>
          <w:p w14:paraId="1E15B63F" w14:textId="77777777" w:rsidR="00A32149" w:rsidRPr="00025D30" w:rsidRDefault="00A32149" w:rsidP="00A32149">
            <w:pPr>
              <w:rPr>
                <w:b/>
                <w:bCs/>
              </w:rPr>
            </w:pPr>
            <w:r w:rsidRPr="00025D30">
              <w:rPr>
                <w:b/>
                <w:bCs/>
              </w:rPr>
              <w:t>0.019</w:t>
            </w:r>
          </w:p>
        </w:tc>
      </w:tr>
      <w:tr w:rsidR="00A32149" w:rsidRPr="00025D30" w14:paraId="6A6CC505" w14:textId="77777777" w:rsidTr="00A32149">
        <w:trPr>
          <w:trHeight w:val="300"/>
        </w:trPr>
        <w:tc>
          <w:tcPr>
            <w:tcW w:w="3798" w:type="dxa"/>
            <w:hideMark/>
          </w:tcPr>
          <w:p w14:paraId="2D8888B5" w14:textId="77777777" w:rsidR="00A32149" w:rsidRPr="00D06F48" w:rsidRDefault="00A32149" w:rsidP="00A32149">
            <w:pPr>
              <w:rPr>
                <w:sz w:val="18"/>
                <w:szCs w:val="18"/>
              </w:rPr>
            </w:pPr>
            <w:r w:rsidRPr="00D06F48">
              <w:rPr>
                <w:sz w:val="18"/>
                <w:szCs w:val="18"/>
              </w:rPr>
              <w:t>Comparator group</w:t>
            </w:r>
          </w:p>
        </w:tc>
        <w:tc>
          <w:tcPr>
            <w:tcW w:w="1134" w:type="dxa"/>
            <w:hideMark/>
          </w:tcPr>
          <w:p w14:paraId="69F14B0A" w14:textId="77777777" w:rsidR="00A32149" w:rsidRPr="00025D30" w:rsidRDefault="00A32149" w:rsidP="00A32149">
            <w:r w:rsidRPr="00025D30">
              <w:t>7 (3)</w:t>
            </w:r>
          </w:p>
        </w:tc>
        <w:tc>
          <w:tcPr>
            <w:tcW w:w="964" w:type="dxa"/>
            <w:hideMark/>
          </w:tcPr>
          <w:p w14:paraId="68D89CD1" w14:textId="77777777" w:rsidR="00A32149" w:rsidRPr="00025D30" w:rsidRDefault="00A32149" w:rsidP="00A32149">
            <w:r w:rsidRPr="00025D30">
              <w:t>11 (4)</w:t>
            </w:r>
          </w:p>
        </w:tc>
        <w:tc>
          <w:tcPr>
            <w:tcW w:w="907" w:type="dxa"/>
            <w:hideMark/>
          </w:tcPr>
          <w:p w14:paraId="5904E420" w14:textId="77777777" w:rsidR="00A32149" w:rsidRPr="00025D30" w:rsidRDefault="00A32149" w:rsidP="00A32149">
            <w:r w:rsidRPr="00025D30">
              <w:t>34 (12)</w:t>
            </w:r>
          </w:p>
        </w:tc>
        <w:tc>
          <w:tcPr>
            <w:tcW w:w="850" w:type="dxa"/>
            <w:hideMark/>
          </w:tcPr>
          <w:p w14:paraId="2BB0968A" w14:textId="77777777" w:rsidR="00A32149" w:rsidRPr="00025D30" w:rsidRDefault="00A32149" w:rsidP="00A32149">
            <w:r w:rsidRPr="00025D30">
              <w:t>91 (33)</w:t>
            </w:r>
          </w:p>
        </w:tc>
        <w:tc>
          <w:tcPr>
            <w:tcW w:w="850" w:type="dxa"/>
            <w:hideMark/>
          </w:tcPr>
          <w:p w14:paraId="308BE9BA" w14:textId="77777777" w:rsidR="00A32149" w:rsidRPr="00025D30" w:rsidRDefault="00A32149" w:rsidP="00A32149">
            <w:r w:rsidRPr="00025D30">
              <w:t>133 (48)</w:t>
            </w:r>
          </w:p>
        </w:tc>
        <w:tc>
          <w:tcPr>
            <w:tcW w:w="1134" w:type="dxa"/>
            <w:noWrap/>
            <w:hideMark/>
          </w:tcPr>
          <w:p w14:paraId="029243E4" w14:textId="77777777" w:rsidR="00A32149" w:rsidRPr="00025D30" w:rsidRDefault="00A32149" w:rsidP="00A32149"/>
        </w:tc>
        <w:tc>
          <w:tcPr>
            <w:tcW w:w="737" w:type="dxa"/>
            <w:noWrap/>
            <w:hideMark/>
          </w:tcPr>
          <w:p w14:paraId="40432199" w14:textId="77777777" w:rsidR="00A32149" w:rsidRPr="00025D30" w:rsidRDefault="00A32149" w:rsidP="00A32149"/>
        </w:tc>
      </w:tr>
      <w:tr w:rsidR="00A32149" w:rsidRPr="00025D30" w14:paraId="5DC45525" w14:textId="77777777" w:rsidTr="00A32149">
        <w:trPr>
          <w:trHeight w:val="300"/>
        </w:trPr>
        <w:tc>
          <w:tcPr>
            <w:tcW w:w="3798" w:type="dxa"/>
            <w:hideMark/>
          </w:tcPr>
          <w:p w14:paraId="69CF4ADF" w14:textId="77777777" w:rsidR="00A32149" w:rsidRPr="00D06F48" w:rsidRDefault="00A32149" w:rsidP="00A32149">
            <w:pPr>
              <w:rPr>
                <w:b/>
                <w:bCs/>
                <w:sz w:val="18"/>
                <w:szCs w:val="18"/>
              </w:rPr>
            </w:pPr>
            <w:r w:rsidRPr="00D06F48">
              <w:rPr>
                <w:b/>
                <w:bCs/>
                <w:sz w:val="18"/>
                <w:szCs w:val="18"/>
              </w:rPr>
              <w:t>I have felt that the care received was thorough</w:t>
            </w:r>
          </w:p>
        </w:tc>
        <w:tc>
          <w:tcPr>
            <w:tcW w:w="1134" w:type="dxa"/>
            <w:noWrap/>
            <w:hideMark/>
          </w:tcPr>
          <w:p w14:paraId="50784918" w14:textId="77777777" w:rsidR="00A32149" w:rsidRPr="00025D30" w:rsidRDefault="00A32149" w:rsidP="00A32149">
            <w:r w:rsidRPr="00025D30">
              <w:t> </w:t>
            </w:r>
          </w:p>
        </w:tc>
        <w:tc>
          <w:tcPr>
            <w:tcW w:w="964" w:type="dxa"/>
            <w:noWrap/>
            <w:hideMark/>
          </w:tcPr>
          <w:p w14:paraId="3198EFC4" w14:textId="77777777" w:rsidR="00A32149" w:rsidRPr="00025D30" w:rsidRDefault="00A32149" w:rsidP="00A32149">
            <w:r w:rsidRPr="00025D30">
              <w:t> </w:t>
            </w:r>
          </w:p>
        </w:tc>
        <w:tc>
          <w:tcPr>
            <w:tcW w:w="907" w:type="dxa"/>
            <w:noWrap/>
            <w:hideMark/>
          </w:tcPr>
          <w:p w14:paraId="53330812" w14:textId="77777777" w:rsidR="00A32149" w:rsidRPr="00025D30" w:rsidRDefault="00A32149" w:rsidP="00A32149">
            <w:r w:rsidRPr="00025D30">
              <w:t> </w:t>
            </w:r>
          </w:p>
        </w:tc>
        <w:tc>
          <w:tcPr>
            <w:tcW w:w="850" w:type="dxa"/>
            <w:noWrap/>
            <w:hideMark/>
          </w:tcPr>
          <w:p w14:paraId="67C97A85" w14:textId="77777777" w:rsidR="00A32149" w:rsidRPr="00025D30" w:rsidRDefault="00A32149" w:rsidP="00A32149">
            <w:r w:rsidRPr="00025D30">
              <w:t> </w:t>
            </w:r>
          </w:p>
        </w:tc>
        <w:tc>
          <w:tcPr>
            <w:tcW w:w="850" w:type="dxa"/>
            <w:noWrap/>
            <w:hideMark/>
          </w:tcPr>
          <w:p w14:paraId="376E344E" w14:textId="77777777" w:rsidR="00A32149" w:rsidRPr="00025D30" w:rsidRDefault="00A32149" w:rsidP="00A32149">
            <w:r w:rsidRPr="00025D30">
              <w:t> </w:t>
            </w:r>
          </w:p>
        </w:tc>
        <w:tc>
          <w:tcPr>
            <w:tcW w:w="1134" w:type="dxa"/>
            <w:noWrap/>
            <w:hideMark/>
          </w:tcPr>
          <w:p w14:paraId="19D97512" w14:textId="77777777" w:rsidR="00A32149" w:rsidRPr="00025D30" w:rsidRDefault="00A32149" w:rsidP="00A32149">
            <w:r w:rsidRPr="00025D30">
              <w:t> </w:t>
            </w:r>
          </w:p>
        </w:tc>
        <w:tc>
          <w:tcPr>
            <w:tcW w:w="737" w:type="dxa"/>
            <w:noWrap/>
            <w:hideMark/>
          </w:tcPr>
          <w:p w14:paraId="466CFA1F" w14:textId="77777777" w:rsidR="00A32149" w:rsidRPr="00025D30" w:rsidRDefault="00A32149" w:rsidP="00A32149">
            <w:r w:rsidRPr="00025D30">
              <w:t> </w:t>
            </w:r>
          </w:p>
        </w:tc>
      </w:tr>
      <w:tr w:rsidR="00A32149" w:rsidRPr="00025D30" w14:paraId="311C800B" w14:textId="77777777" w:rsidTr="00A32149">
        <w:trPr>
          <w:trHeight w:val="300"/>
        </w:trPr>
        <w:tc>
          <w:tcPr>
            <w:tcW w:w="3798" w:type="dxa"/>
            <w:hideMark/>
          </w:tcPr>
          <w:p w14:paraId="50035D22"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2C18C263" w14:textId="77777777" w:rsidR="00A32149" w:rsidRPr="00025D30" w:rsidRDefault="00A32149" w:rsidP="00A32149">
            <w:r w:rsidRPr="00025D30">
              <w:t>103 (42)</w:t>
            </w:r>
          </w:p>
        </w:tc>
        <w:tc>
          <w:tcPr>
            <w:tcW w:w="964" w:type="dxa"/>
            <w:hideMark/>
          </w:tcPr>
          <w:p w14:paraId="4CE60C0F" w14:textId="77777777" w:rsidR="00A32149" w:rsidRPr="00025D30" w:rsidRDefault="00A32149" w:rsidP="00A32149">
            <w:r w:rsidRPr="00025D30">
              <w:t>116 (47)</w:t>
            </w:r>
          </w:p>
        </w:tc>
        <w:tc>
          <w:tcPr>
            <w:tcW w:w="907" w:type="dxa"/>
            <w:hideMark/>
          </w:tcPr>
          <w:p w14:paraId="306968DA" w14:textId="77777777" w:rsidR="00A32149" w:rsidRPr="00025D30" w:rsidRDefault="00A32149" w:rsidP="00A32149">
            <w:r w:rsidRPr="00025D30">
              <w:t>27 (11)</w:t>
            </w:r>
          </w:p>
        </w:tc>
        <w:tc>
          <w:tcPr>
            <w:tcW w:w="850" w:type="dxa"/>
            <w:hideMark/>
          </w:tcPr>
          <w:p w14:paraId="56E83F06" w14:textId="77777777" w:rsidR="00A32149" w:rsidRPr="00025D30" w:rsidRDefault="00A32149" w:rsidP="00A32149">
            <w:r w:rsidRPr="00025D30">
              <w:t>0 (0)</w:t>
            </w:r>
          </w:p>
        </w:tc>
        <w:tc>
          <w:tcPr>
            <w:tcW w:w="850" w:type="dxa"/>
            <w:hideMark/>
          </w:tcPr>
          <w:p w14:paraId="26C69C21" w14:textId="77777777" w:rsidR="00A32149" w:rsidRPr="00025D30" w:rsidRDefault="00A32149" w:rsidP="00A32149">
            <w:r w:rsidRPr="00025D30">
              <w:t>1 (0)</w:t>
            </w:r>
          </w:p>
        </w:tc>
        <w:tc>
          <w:tcPr>
            <w:tcW w:w="1134" w:type="dxa"/>
            <w:noWrap/>
            <w:hideMark/>
          </w:tcPr>
          <w:p w14:paraId="2C605463" w14:textId="77777777" w:rsidR="00A32149" w:rsidRPr="00025D30" w:rsidRDefault="00A32149" w:rsidP="00A32149">
            <w:r w:rsidRPr="00025D30">
              <w:t>67,212</w:t>
            </w:r>
          </w:p>
        </w:tc>
        <w:tc>
          <w:tcPr>
            <w:tcW w:w="737" w:type="dxa"/>
            <w:noWrap/>
            <w:hideMark/>
          </w:tcPr>
          <w:p w14:paraId="06922EDD" w14:textId="77777777" w:rsidR="00A32149" w:rsidRPr="00025D30" w:rsidRDefault="00A32149" w:rsidP="00A32149">
            <w:pPr>
              <w:rPr>
                <w:b/>
                <w:bCs/>
              </w:rPr>
            </w:pPr>
            <w:r w:rsidRPr="00025D30">
              <w:rPr>
                <w:b/>
                <w:bCs/>
              </w:rPr>
              <w:t>0.000</w:t>
            </w:r>
          </w:p>
        </w:tc>
      </w:tr>
      <w:tr w:rsidR="00A32149" w:rsidRPr="00025D30" w14:paraId="1B66F5B5" w14:textId="77777777" w:rsidTr="00A32149">
        <w:trPr>
          <w:trHeight w:val="300"/>
        </w:trPr>
        <w:tc>
          <w:tcPr>
            <w:tcW w:w="3798" w:type="dxa"/>
            <w:hideMark/>
          </w:tcPr>
          <w:p w14:paraId="2D6902D5" w14:textId="77777777" w:rsidR="00A32149" w:rsidRPr="00D06F48" w:rsidRDefault="00A32149" w:rsidP="00A32149">
            <w:pPr>
              <w:rPr>
                <w:sz w:val="18"/>
                <w:szCs w:val="18"/>
              </w:rPr>
            </w:pPr>
            <w:r w:rsidRPr="00D06F48">
              <w:rPr>
                <w:sz w:val="18"/>
                <w:szCs w:val="18"/>
              </w:rPr>
              <w:t>Comparator group</w:t>
            </w:r>
          </w:p>
        </w:tc>
        <w:tc>
          <w:tcPr>
            <w:tcW w:w="1134" w:type="dxa"/>
            <w:hideMark/>
          </w:tcPr>
          <w:p w14:paraId="309E813E" w14:textId="77777777" w:rsidR="00A32149" w:rsidRPr="00025D30" w:rsidRDefault="00A32149" w:rsidP="00A32149">
            <w:r w:rsidRPr="00025D30">
              <w:t>80 (29)</w:t>
            </w:r>
          </w:p>
        </w:tc>
        <w:tc>
          <w:tcPr>
            <w:tcW w:w="964" w:type="dxa"/>
            <w:hideMark/>
          </w:tcPr>
          <w:p w14:paraId="4BD0F586" w14:textId="77777777" w:rsidR="00A32149" w:rsidRPr="00025D30" w:rsidRDefault="00A32149" w:rsidP="00A32149">
            <w:r w:rsidRPr="00025D30">
              <w:t>134 (48)</w:t>
            </w:r>
          </w:p>
        </w:tc>
        <w:tc>
          <w:tcPr>
            <w:tcW w:w="907" w:type="dxa"/>
            <w:hideMark/>
          </w:tcPr>
          <w:p w14:paraId="2A67F2E4" w14:textId="77777777" w:rsidR="00A32149" w:rsidRPr="00025D30" w:rsidRDefault="00A32149" w:rsidP="00A32149">
            <w:r w:rsidRPr="00025D30">
              <w:t>48 (17)</w:t>
            </w:r>
          </w:p>
        </w:tc>
        <w:tc>
          <w:tcPr>
            <w:tcW w:w="850" w:type="dxa"/>
            <w:hideMark/>
          </w:tcPr>
          <w:p w14:paraId="70DDED2A" w14:textId="77777777" w:rsidR="00A32149" w:rsidRPr="00025D30" w:rsidRDefault="00A32149" w:rsidP="00A32149">
            <w:r w:rsidRPr="00025D30">
              <w:t>6 (2)</w:t>
            </w:r>
          </w:p>
        </w:tc>
        <w:tc>
          <w:tcPr>
            <w:tcW w:w="850" w:type="dxa"/>
            <w:hideMark/>
          </w:tcPr>
          <w:p w14:paraId="0CE06A62" w14:textId="77777777" w:rsidR="00A32149" w:rsidRPr="00025D30" w:rsidRDefault="00A32149" w:rsidP="00A32149">
            <w:r w:rsidRPr="00025D30">
              <w:t>12 (4)</w:t>
            </w:r>
          </w:p>
        </w:tc>
        <w:tc>
          <w:tcPr>
            <w:tcW w:w="1134" w:type="dxa"/>
            <w:noWrap/>
            <w:hideMark/>
          </w:tcPr>
          <w:p w14:paraId="185DEA7A" w14:textId="77777777" w:rsidR="00A32149" w:rsidRPr="00025D30" w:rsidRDefault="00A32149" w:rsidP="00A32149"/>
        </w:tc>
        <w:tc>
          <w:tcPr>
            <w:tcW w:w="737" w:type="dxa"/>
            <w:noWrap/>
            <w:hideMark/>
          </w:tcPr>
          <w:p w14:paraId="65F8F8A0" w14:textId="77777777" w:rsidR="00A32149" w:rsidRPr="00025D30" w:rsidRDefault="00A32149" w:rsidP="00A32149"/>
        </w:tc>
      </w:tr>
      <w:tr w:rsidR="00A32149" w:rsidRPr="00025D30" w14:paraId="7CF50A15" w14:textId="77777777" w:rsidTr="00A32149">
        <w:trPr>
          <w:trHeight w:val="300"/>
        </w:trPr>
        <w:tc>
          <w:tcPr>
            <w:tcW w:w="3798" w:type="dxa"/>
            <w:hideMark/>
          </w:tcPr>
          <w:p w14:paraId="57ECE397" w14:textId="77777777" w:rsidR="00A32149" w:rsidRPr="00D06F48" w:rsidRDefault="00A32149" w:rsidP="00A32149">
            <w:pPr>
              <w:rPr>
                <w:b/>
                <w:bCs/>
                <w:sz w:val="18"/>
                <w:szCs w:val="18"/>
              </w:rPr>
            </w:pPr>
            <w:r w:rsidRPr="00D06F48">
              <w:rPr>
                <w:b/>
                <w:bCs/>
                <w:sz w:val="18"/>
                <w:szCs w:val="18"/>
              </w:rPr>
              <w:t>I have felt able to ask questions</w:t>
            </w:r>
          </w:p>
        </w:tc>
        <w:tc>
          <w:tcPr>
            <w:tcW w:w="1134" w:type="dxa"/>
            <w:noWrap/>
            <w:hideMark/>
          </w:tcPr>
          <w:p w14:paraId="35E3F298" w14:textId="77777777" w:rsidR="00A32149" w:rsidRPr="00025D30" w:rsidRDefault="00A32149" w:rsidP="00A32149">
            <w:r w:rsidRPr="00025D30">
              <w:t> </w:t>
            </w:r>
          </w:p>
        </w:tc>
        <w:tc>
          <w:tcPr>
            <w:tcW w:w="964" w:type="dxa"/>
            <w:noWrap/>
            <w:hideMark/>
          </w:tcPr>
          <w:p w14:paraId="04DE89CA" w14:textId="77777777" w:rsidR="00A32149" w:rsidRPr="00025D30" w:rsidRDefault="00A32149" w:rsidP="00A32149">
            <w:r w:rsidRPr="00025D30">
              <w:t> </w:t>
            </w:r>
          </w:p>
        </w:tc>
        <w:tc>
          <w:tcPr>
            <w:tcW w:w="907" w:type="dxa"/>
            <w:noWrap/>
            <w:hideMark/>
          </w:tcPr>
          <w:p w14:paraId="6858B251" w14:textId="77777777" w:rsidR="00A32149" w:rsidRPr="00025D30" w:rsidRDefault="00A32149" w:rsidP="00A32149">
            <w:r w:rsidRPr="00025D30">
              <w:t> </w:t>
            </w:r>
          </w:p>
        </w:tc>
        <w:tc>
          <w:tcPr>
            <w:tcW w:w="850" w:type="dxa"/>
            <w:noWrap/>
            <w:hideMark/>
          </w:tcPr>
          <w:p w14:paraId="2DBDC683" w14:textId="77777777" w:rsidR="00A32149" w:rsidRPr="00025D30" w:rsidRDefault="00A32149" w:rsidP="00A32149">
            <w:r w:rsidRPr="00025D30">
              <w:t> </w:t>
            </w:r>
          </w:p>
        </w:tc>
        <w:tc>
          <w:tcPr>
            <w:tcW w:w="850" w:type="dxa"/>
            <w:noWrap/>
            <w:hideMark/>
          </w:tcPr>
          <w:p w14:paraId="64755772" w14:textId="77777777" w:rsidR="00A32149" w:rsidRPr="00025D30" w:rsidRDefault="00A32149" w:rsidP="00A32149">
            <w:r w:rsidRPr="00025D30">
              <w:t> </w:t>
            </w:r>
          </w:p>
        </w:tc>
        <w:tc>
          <w:tcPr>
            <w:tcW w:w="1134" w:type="dxa"/>
            <w:noWrap/>
            <w:hideMark/>
          </w:tcPr>
          <w:p w14:paraId="04A891AD" w14:textId="77777777" w:rsidR="00A32149" w:rsidRPr="00025D30" w:rsidRDefault="00A32149" w:rsidP="00A32149">
            <w:r w:rsidRPr="00025D30">
              <w:t> </w:t>
            </w:r>
          </w:p>
        </w:tc>
        <w:tc>
          <w:tcPr>
            <w:tcW w:w="737" w:type="dxa"/>
            <w:noWrap/>
            <w:hideMark/>
          </w:tcPr>
          <w:p w14:paraId="51E9447B" w14:textId="77777777" w:rsidR="00A32149" w:rsidRPr="00025D30" w:rsidRDefault="00A32149" w:rsidP="00A32149">
            <w:pPr>
              <w:rPr>
                <w:b/>
                <w:bCs/>
              </w:rPr>
            </w:pPr>
            <w:r w:rsidRPr="00025D30">
              <w:rPr>
                <w:b/>
                <w:bCs/>
              </w:rPr>
              <w:t> </w:t>
            </w:r>
          </w:p>
        </w:tc>
      </w:tr>
      <w:tr w:rsidR="00A32149" w:rsidRPr="00025D30" w14:paraId="680A2851" w14:textId="77777777" w:rsidTr="00A32149">
        <w:trPr>
          <w:trHeight w:val="300"/>
        </w:trPr>
        <w:tc>
          <w:tcPr>
            <w:tcW w:w="3798" w:type="dxa"/>
            <w:hideMark/>
          </w:tcPr>
          <w:p w14:paraId="5F90BAF1"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4E609E5F" w14:textId="77777777" w:rsidR="00A32149" w:rsidRPr="00025D30" w:rsidRDefault="00A32149" w:rsidP="00A32149">
            <w:r w:rsidRPr="00025D30">
              <w:t>112 (45)</w:t>
            </w:r>
          </w:p>
        </w:tc>
        <w:tc>
          <w:tcPr>
            <w:tcW w:w="964" w:type="dxa"/>
            <w:hideMark/>
          </w:tcPr>
          <w:p w14:paraId="6BA86EC9" w14:textId="77777777" w:rsidR="00A32149" w:rsidRPr="00025D30" w:rsidRDefault="00A32149" w:rsidP="00A32149">
            <w:r w:rsidRPr="00025D30">
              <w:t>127 (51)</w:t>
            </w:r>
          </w:p>
        </w:tc>
        <w:tc>
          <w:tcPr>
            <w:tcW w:w="907" w:type="dxa"/>
            <w:hideMark/>
          </w:tcPr>
          <w:p w14:paraId="37AF11C7" w14:textId="77777777" w:rsidR="00A32149" w:rsidRPr="00025D30" w:rsidRDefault="00A32149" w:rsidP="00A32149">
            <w:r w:rsidRPr="00025D30">
              <w:t>9 (4)</w:t>
            </w:r>
          </w:p>
        </w:tc>
        <w:tc>
          <w:tcPr>
            <w:tcW w:w="850" w:type="dxa"/>
            <w:hideMark/>
          </w:tcPr>
          <w:p w14:paraId="5249C367" w14:textId="77777777" w:rsidR="00A32149" w:rsidRPr="00025D30" w:rsidRDefault="00A32149" w:rsidP="00A32149">
            <w:r w:rsidRPr="00025D30">
              <w:t>1 (0)</w:t>
            </w:r>
          </w:p>
        </w:tc>
        <w:tc>
          <w:tcPr>
            <w:tcW w:w="850" w:type="dxa"/>
            <w:hideMark/>
          </w:tcPr>
          <w:p w14:paraId="72DA2486" w14:textId="77777777" w:rsidR="00A32149" w:rsidRPr="00025D30" w:rsidRDefault="00A32149" w:rsidP="00A32149">
            <w:r w:rsidRPr="00025D30">
              <w:t>0 (0)</w:t>
            </w:r>
          </w:p>
        </w:tc>
        <w:tc>
          <w:tcPr>
            <w:tcW w:w="1134" w:type="dxa"/>
            <w:noWrap/>
            <w:hideMark/>
          </w:tcPr>
          <w:p w14:paraId="35B82E47" w14:textId="77777777" w:rsidR="00A32149" w:rsidRPr="00025D30" w:rsidRDefault="00A32149" w:rsidP="00A32149">
            <w:r w:rsidRPr="00025D30">
              <w:t>67,944.50</w:t>
            </w:r>
          </w:p>
        </w:tc>
        <w:tc>
          <w:tcPr>
            <w:tcW w:w="737" w:type="dxa"/>
            <w:noWrap/>
            <w:hideMark/>
          </w:tcPr>
          <w:p w14:paraId="75D42E89" w14:textId="77777777" w:rsidR="00A32149" w:rsidRPr="00025D30" w:rsidRDefault="00A32149" w:rsidP="00A32149">
            <w:pPr>
              <w:rPr>
                <w:b/>
                <w:bCs/>
              </w:rPr>
            </w:pPr>
            <w:r w:rsidRPr="00025D30">
              <w:rPr>
                <w:b/>
                <w:bCs/>
              </w:rPr>
              <w:t>0.000</w:t>
            </w:r>
          </w:p>
        </w:tc>
      </w:tr>
      <w:tr w:rsidR="00A32149" w:rsidRPr="00025D30" w14:paraId="5AF56575" w14:textId="77777777" w:rsidTr="00A32149">
        <w:trPr>
          <w:trHeight w:val="300"/>
        </w:trPr>
        <w:tc>
          <w:tcPr>
            <w:tcW w:w="3798" w:type="dxa"/>
            <w:hideMark/>
          </w:tcPr>
          <w:p w14:paraId="68B990A7" w14:textId="77777777" w:rsidR="00A32149" w:rsidRPr="00D06F48" w:rsidRDefault="00A32149" w:rsidP="00A32149">
            <w:pPr>
              <w:rPr>
                <w:sz w:val="18"/>
                <w:szCs w:val="18"/>
              </w:rPr>
            </w:pPr>
            <w:r w:rsidRPr="00D06F48">
              <w:rPr>
                <w:sz w:val="18"/>
                <w:szCs w:val="18"/>
              </w:rPr>
              <w:t>Comparator group</w:t>
            </w:r>
          </w:p>
        </w:tc>
        <w:tc>
          <w:tcPr>
            <w:tcW w:w="1134" w:type="dxa"/>
            <w:hideMark/>
          </w:tcPr>
          <w:p w14:paraId="31EF3FB8" w14:textId="77777777" w:rsidR="00A32149" w:rsidRPr="00025D30" w:rsidRDefault="00A32149" w:rsidP="00A32149">
            <w:r w:rsidRPr="00025D30">
              <w:t>93 (33)</w:t>
            </w:r>
          </w:p>
        </w:tc>
        <w:tc>
          <w:tcPr>
            <w:tcW w:w="964" w:type="dxa"/>
            <w:hideMark/>
          </w:tcPr>
          <w:p w14:paraId="426C42A5" w14:textId="77777777" w:rsidR="00A32149" w:rsidRPr="00025D30" w:rsidRDefault="00A32149" w:rsidP="00A32149">
            <w:r w:rsidRPr="00025D30">
              <w:t>143 (51)</w:t>
            </w:r>
          </w:p>
        </w:tc>
        <w:tc>
          <w:tcPr>
            <w:tcW w:w="907" w:type="dxa"/>
            <w:hideMark/>
          </w:tcPr>
          <w:p w14:paraId="4E4594C0" w14:textId="77777777" w:rsidR="00A32149" w:rsidRPr="00025D30" w:rsidRDefault="00A32149" w:rsidP="00A32149">
            <w:r w:rsidRPr="00025D30">
              <w:t>26 (9)</w:t>
            </w:r>
          </w:p>
        </w:tc>
        <w:tc>
          <w:tcPr>
            <w:tcW w:w="850" w:type="dxa"/>
            <w:hideMark/>
          </w:tcPr>
          <w:p w14:paraId="5E68574D" w14:textId="77777777" w:rsidR="00A32149" w:rsidRPr="00025D30" w:rsidRDefault="00A32149" w:rsidP="00A32149">
            <w:r w:rsidRPr="00025D30">
              <w:t>4 (2)</w:t>
            </w:r>
          </w:p>
        </w:tc>
        <w:tc>
          <w:tcPr>
            <w:tcW w:w="850" w:type="dxa"/>
            <w:hideMark/>
          </w:tcPr>
          <w:p w14:paraId="63E9FEBC" w14:textId="77777777" w:rsidR="00A32149" w:rsidRPr="00025D30" w:rsidRDefault="00A32149" w:rsidP="00A32149">
            <w:r w:rsidRPr="00025D30">
              <w:t>14 (5)</w:t>
            </w:r>
          </w:p>
        </w:tc>
        <w:tc>
          <w:tcPr>
            <w:tcW w:w="1134" w:type="dxa"/>
            <w:noWrap/>
            <w:hideMark/>
          </w:tcPr>
          <w:p w14:paraId="22DE635E" w14:textId="77777777" w:rsidR="00A32149" w:rsidRPr="00025D30" w:rsidRDefault="00A32149" w:rsidP="00A32149"/>
        </w:tc>
        <w:tc>
          <w:tcPr>
            <w:tcW w:w="737" w:type="dxa"/>
            <w:noWrap/>
            <w:hideMark/>
          </w:tcPr>
          <w:p w14:paraId="4896C44C" w14:textId="77777777" w:rsidR="00A32149" w:rsidRPr="00025D30" w:rsidRDefault="00A32149" w:rsidP="00A32149"/>
        </w:tc>
      </w:tr>
      <w:tr w:rsidR="00A32149" w:rsidRPr="00025D30" w14:paraId="7B2435C2" w14:textId="77777777" w:rsidTr="00A32149">
        <w:trPr>
          <w:trHeight w:val="510"/>
        </w:trPr>
        <w:tc>
          <w:tcPr>
            <w:tcW w:w="3798" w:type="dxa"/>
            <w:hideMark/>
          </w:tcPr>
          <w:p w14:paraId="13422F25" w14:textId="77777777" w:rsidR="00A32149" w:rsidRPr="00D06F48" w:rsidRDefault="00A32149" w:rsidP="00A32149">
            <w:pPr>
              <w:rPr>
                <w:b/>
                <w:bCs/>
                <w:sz w:val="18"/>
                <w:szCs w:val="18"/>
              </w:rPr>
            </w:pPr>
            <w:r w:rsidRPr="00D06F48">
              <w:rPr>
                <w:b/>
                <w:bCs/>
                <w:sz w:val="18"/>
                <w:szCs w:val="18"/>
              </w:rPr>
              <w:t>I have felt that the doctors/nurses spent enough time with me</w:t>
            </w:r>
          </w:p>
        </w:tc>
        <w:tc>
          <w:tcPr>
            <w:tcW w:w="1134" w:type="dxa"/>
            <w:noWrap/>
            <w:hideMark/>
          </w:tcPr>
          <w:p w14:paraId="6D1758A9" w14:textId="77777777" w:rsidR="00A32149" w:rsidRPr="00025D30" w:rsidRDefault="00A32149" w:rsidP="00A32149">
            <w:r w:rsidRPr="00025D30">
              <w:t> </w:t>
            </w:r>
          </w:p>
        </w:tc>
        <w:tc>
          <w:tcPr>
            <w:tcW w:w="964" w:type="dxa"/>
            <w:noWrap/>
            <w:hideMark/>
          </w:tcPr>
          <w:p w14:paraId="33B12A68" w14:textId="77777777" w:rsidR="00A32149" w:rsidRPr="00025D30" w:rsidRDefault="00A32149" w:rsidP="00A32149">
            <w:r w:rsidRPr="00025D30">
              <w:t> </w:t>
            </w:r>
          </w:p>
        </w:tc>
        <w:tc>
          <w:tcPr>
            <w:tcW w:w="907" w:type="dxa"/>
            <w:noWrap/>
            <w:hideMark/>
          </w:tcPr>
          <w:p w14:paraId="2EB4978C" w14:textId="77777777" w:rsidR="00A32149" w:rsidRPr="00025D30" w:rsidRDefault="00A32149" w:rsidP="00A32149">
            <w:r w:rsidRPr="00025D30">
              <w:t> </w:t>
            </w:r>
          </w:p>
        </w:tc>
        <w:tc>
          <w:tcPr>
            <w:tcW w:w="850" w:type="dxa"/>
            <w:noWrap/>
            <w:hideMark/>
          </w:tcPr>
          <w:p w14:paraId="61269F70" w14:textId="77777777" w:rsidR="00A32149" w:rsidRPr="00025D30" w:rsidRDefault="00A32149" w:rsidP="00A32149">
            <w:r w:rsidRPr="00025D30">
              <w:t> </w:t>
            </w:r>
          </w:p>
        </w:tc>
        <w:tc>
          <w:tcPr>
            <w:tcW w:w="850" w:type="dxa"/>
            <w:noWrap/>
            <w:hideMark/>
          </w:tcPr>
          <w:p w14:paraId="21BF73C4" w14:textId="77777777" w:rsidR="00A32149" w:rsidRPr="00025D30" w:rsidRDefault="00A32149" w:rsidP="00A32149">
            <w:r w:rsidRPr="00025D30">
              <w:t> </w:t>
            </w:r>
          </w:p>
        </w:tc>
        <w:tc>
          <w:tcPr>
            <w:tcW w:w="1134" w:type="dxa"/>
            <w:noWrap/>
            <w:hideMark/>
          </w:tcPr>
          <w:p w14:paraId="48C8E525" w14:textId="77777777" w:rsidR="00A32149" w:rsidRPr="00025D30" w:rsidRDefault="00A32149" w:rsidP="00A32149">
            <w:r w:rsidRPr="00025D30">
              <w:t> </w:t>
            </w:r>
          </w:p>
        </w:tc>
        <w:tc>
          <w:tcPr>
            <w:tcW w:w="737" w:type="dxa"/>
            <w:noWrap/>
            <w:hideMark/>
          </w:tcPr>
          <w:p w14:paraId="5E0B8618" w14:textId="77777777" w:rsidR="00A32149" w:rsidRPr="00025D30" w:rsidRDefault="00A32149" w:rsidP="00A32149">
            <w:pPr>
              <w:rPr>
                <w:b/>
                <w:bCs/>
              </w:rPr>
            </w:pPr>
            <w:r w:rsidRPr="00025D30">
              <w:rPr>
                <w:b/>
                <w:bCs/>
              </w:rPr>
              <w:t> </w:t>
            </w:r>
          </w:p>
        </w:tc>
      </w:tr>
      <w:tr w:rsidR="00A32149" w:rsidRPr="00025D30" w14:paraId="5986F0F5" w14:textId="77777777" w:rsidTr="00A32149">
        <w:trPr>
          <w:trHeight w:val="300"/>
        </w:trPr>
        <w:tc>
          <w:tcPr>
            <w:tcW w:w="3798" w:type="dxa"/>
            <w:hideMark/>
          </w:tcPr>
          <w:p w14:paraId="372F5B06"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2EC3BF49" w14:textId="77777777" w:rsidR="00A32149" w:rsidRPr="00025D30" w:rsidRDefault="00A32149" w:rsidP="00A32149">
            <w:r w:rsidRPr="00025D30">
              <w:t>97 (39)</w:t>
            </w:r>
          </w:p>
        </w:tc>
        <w:tc>
          <w:tcPr>
            <w:tcW w:w="964" w:type="dxa"/>
            <w:hideMark/>
          </w:tcPr>
          <w:p w14:paraId="268E1FA6" w14:textId="77777777" w:rsidR="00A32149" w:rsidRPr="00025D30" w:rsidRDefault="00A32149" w:rsidP="00A32149">
            <w:r w:rsidRPr="00025D30">
              <w:t>117 (47)</w:t>
            </w:r>
          </w:p>
        </w:tc>
        <w:tc>
          <w:tcPr>
            <w:tcW w:w="907" w:type="dxa"/>
            <w:hideMark/>
          </w:tcPr>
          <w:p w14:paraId="3560EBC3" w14:textId="77777777" w:rsidR="00A32149" w:rsidRPr="00025D30" w:rsidRDefault="00A32149" w:rsidP="00A32149">
            <w:r w:rsidRPr="00025D30">
              <w:t>31 (13)</w:t>
            </w:r>
          </w:p>
        </w:tc>
        <w:tc>
          <w:tcPr>
            <w:tcW w:w="850" w:type="dxa"/>
            <w:hideMark/>
          </w:tcPr>
          <w:p w14:paraId="6241641D" w14:textId="77777777" w:rsidR="00A32149" w:rsidRPr="00025D30" w:rsidRDefault="00A32149" w:rsidP="00A32149">
            <w:r w:rsidRPr="00025D30">
              <w:t>1 (.5)</w:t>
            </w:r>
          </w:p>
        </w:tc>
        <w:tc>
          <w:tcPr>
            <w:tcW w:w="850" w:type="dxa"/>
            <w:hideMark/>
          </w:tcPr>
          <w:p w14:paraId="01AAA94B" w14:textId="77777777" w:rsidR="00A32149" w:rsidRPr="00025D30" w:rsidRDefault="00A32149" w:rsidP="00A32149">
            <w:r w:rsidRPr="00025D30">
              <w:t>1 (.5)</w:t>
            </w:r>
          </w:p>
        </w:tc>
        <w:tc>
          <w:tcPr>
            <w:tcW w:w="1134" w:type="dxa"/>
            <w:noWrap/>
            <w:hideMark/>
          </w:tcPr>
          <w:p w14:paraId="0B2D6649" w14:textId="77777777" w:rsidR="00A32149" w:rsidRPr="00025D30" w:rsidRDefault="00A32149" w:rsidP="00A32149">
            <w:r w:rsidRPr="00025D30">
              <w:t>68,095</w:t>
            </w:r>
          </w:p>
        </w:tc>
        <w:tc>
          <w:tcPr>
            <w:tcW w:w="737" w:type="dxa"/>
            <w:noWrap/>
            <w:hideMark/>
          </w:tcPr>
          <w:p w14:paraId="67B9AF4C" w14:textId="77777777" w:rsidR="00A32149" w:rsidRPr="00025D30" w:rsidRDefault="00A32149" w:rsidP="00A32149">
            <w:pPr>
              <w:rPr>
                <w:b/>
                <w:bCs/>
              </w:rPr>
            </w:pPr>
            <w:r w:rsidRPr="00025D30">
              <w:rPr>
                <w:b/>
                <w:bCs/>
              </w:rPr>
              <w:t>0.000</w:t>
            </w:r>
          </w:p>
        </w:tc>
      </w:tr>
      <w:tr w:rsidR="00A32149" w:rsidRPr="00025D30" w14:paraId="43E9BB6C" w14:textId="77777777" w:rsidTr="00A32149">
        <w:trPr>
          <w:trHeight w:val="300"/>
        </w:trPr>
        <w:tc>
          <w:tcPr>
            <w:tcW w:w="3798" w:type="dxa"/>
            <w:hideMark/>
          </w:tcPr>
          <w:p w14:paraId="28D6C950" w14:textId="77777777" w:rsidR="00A32149" w:rsidRPr="00D06F48" w:rsidRDefault="00A32149" w:rsidP="00A32149">
            <w:pPr>
              <w:rPr>
                <w:sz w:val="18"/>
                <w:szCs w:val="18"/>
              </w:rPr>
            </w:pPr>
            <w:r w:rsidRPr="00D06F48">
              <w:rPr>
                <w:sz w:val="18"/>
                <w:szCs w:val="18"/>
              </w:rPr>
              <w:t>Comparator group</w:t>
            </w:r>
          </w:p>
        </w:tc>
        <w:tc>
          <w:tcPr>
            <w:tcW w:w="1134" w:type="dxa"/>
            <w:hideMark/>
          </w:tcPr>
          <w:p w14:paraId="52F5C187" w14:textId="77777777" w:rsidR="00A32149" w:rsidRPr="00025D30" w:rsidRDefault="00A32149" w:rsidP="00A32149">
            <w:r w:rsidRPr="00025D30">
              <w:t>78 (28)</w:t>
            </w:r>
          </w:p>
        </w:tc>
        <w:tc>
          <w:tcPr>
            <w:tcW w:w="964" w:type="dxa"/>
            <w:hideMark/>
          </w:tcPr>
          <w:p w14:paraId="390E2C1D" w14:textId="77777777" w:rsidR="00A32149" w:rsidRPr="00025D30" w:rsidRDefault="00A32149" w:rsidP="00A32149">
            <w:r w:rsidRPr="00025D30">
              <w:t>137 (49)</w:t>
            </w:r>
          </w:p>
        </w:tc>
        <w:tc>
          <w:tcPr>
            <w:tcW w:w="907" w:type="dxa"/>
            <w:hideMark/>
          </w:tcPr>
          <w:p w14:paraId="6FBF26BB" w14:textId="77777777" w:rsidR="00A32149" w:rsidRPr="00025D30" w:rsidRDefault="00A32149" w:rsidP="00A32149">
            <w:r w:rsidRPr="00025D30">
              <w:t>41 (15)</w:t>
            </w:r>
          </w:p>
        </w:tc>
        <w:tc>
          <w:tcPr>
            <w:tcW w:w="850" w:type="dxa"/>
            <w:hideMark/>
          </w:tcPr>
          <w:p w14:paraId="133DB7BE" w14:textId="77777777" w:rsidR="00A32149" w:rsidRPr="00025D30" w:rsidRDefault="00A32149" w:rsidP="00A32149">
            <w:r w:rsidRPr="00025D30">
              <w:t>7 (3)</w:t>
            </w:r>
          </w:p>
        </w:tc>
        <w:tc>
          <w:tcPr>
            <w:tcW w:w="850" w:type="dxa"/>
            <w:hideMark/>
          </w:tcPr>
          <w:p w14:paraId="41BEA567" w14:textId="77777777" w:rsidR="00A32149" w:rsidRPr="00025D30" w:rsidRDefault="00A32149" w:rsidP="00A32149">
            <w:r w:rsidRPr="00025D30">
              <w:t>17 (6)</w:t>
            </w:r>
          </w:p>
        </w:tc>
        <w:tc>
          <w:tcPr>
            <w:tcW w:w="1134" w:type="dxa"/>
            <w:noWrap/>
            <w:hideMark/>
          </w:tcPr>
          <w:p w14:paraId="49DC2ECB" w14:textId="77777777" w:rsidR="00A32149" w:rsidRPr="00025D30" w:rsidRDefault="00A32149" w:rsidP="00A32149"/>
        </w:tc>
        <w:tc>
          <w:tcPr>
            <w:tcW w:w="737" w:type="dxa"/>
            <w:noWrap/>
            <w:hideMark/>
          </w:tcPr>
          <w:p w14:paraId="1EFBFB70" w14:textId="77777777" w:rsidR="00A32149" w:rsidRPr="00025D30" w:rsidRDefault="00A32149" w:rsidP="00A32149"/>
        </w:tc>
      </w:tr>
      <w:tr w:rsidR="00A32149" w:rsidRPr="00025D30" w14:paraId="049FABA9" w14:textId="77777777" w:rsidTr="00A32149">
        <w:trPr>
          <w:trHeight w:val="300"/>
        </w:trPr>
        <w:tc>
          <w:tcPr>
            <w:tcW w:w="3798" w:type="dxa"/>
            <w:hideMark/>
          </w:tcPr>
          <w:p w14:paraId="78C7FFDD" w14:textId="77777777" w:rsidR="00A32149" w:rsidRPr="00D06F48" w:rsidRDefault="00A32149" w:rsidP="00A32149">
            <w:pPr>
              <w:rPr>
                <w:b/>
                <w:bCs/>
                <w:sz w:val="18"/>
                <w:szCs w:val="18"/>
              </w:rPr>
            </w:pPr>
            <w:r w:rsidRPr="00D06F48">
              <w:rPr>
                <w:b/>
                <w:bCs/>
                <w:sz w:val="18"/>
                <w:szCs w:val="18"/>
              </w:rPr>
              <w:t>I have felt involved in decisions about my care</w:t>
            </w:r>
          </w:p>
        </w:tc>
        <w:tc>
          <w:tcPr>
            <w:tcW w:w="1134" w:type="dxa"/>
            <w:noWrap/>
            <w:hideMark/>
          </w:tcPr>
          <w:p w14:paraId="2BAFB520" w14:textId="77777777" w:rsidR="00A32149" w:rsidRPr="00025D30" w:rsidRDefault="00A32149" w:rsidP="00A32149">
            <w:r w:rsidRPr="00025D30">
              <w:t> </w:t>
            </w:r>
          </w:p>
        </w:tc>
        <w:tc>
          <w:tcPr>
            <w:tcW w:w="964" w:type="dxa"/>
            <w:noWrap/>
            <w:hideMark/>
          </w:tcPr>
          <w:p w14:paraId="0EC45F93" w14:textId="77777777" w:rsidR="00A32149" w:rsidRPr="00025D30" w:rsidRDefault="00A32149" w:rsidP="00A32149">
            <w:r w:rsidRPr="00025D30">
              <w:t> </w:t>
            </w:r>
          </w:p>
        </w:tc>
        <w:tc>
          <w:tcPr>
            <w:tcW w:w="907" w:type="dxa"/>
            <w:noWrap/>
            <w:hideMark/>
          </w:tcPr>
          <w:p w14:paraId="1E9340CD" w14:textId="77777777" w:rsidR="00A32149" w:rsidRPr="00025D30" w:rsidRDefault="00A32149" w:rsidP="00A32149">
            <w:r w:rsidRPr="00025D30">
              <w:t> </w:t>
            </w:r>
          </w:p>
        </w:tc>
        <w:tc>
          <w:tcPr>
            <w:tcW w:w="850" w:type="dxa"/>
            <w:noWrap/>
            <w:hideMark/>
          </w:tcPr>
          <w:p w14:paraId="1229CD5F" w14:textId="77777777" w:rsidR="00A32149" w:rsidRPr="00025D30" w:rsidRDefault="00A32149" w:rsidP="00A32149">
            <w:r w:rsidRPr="00025D30">
              <w:t> </w:t>
            </w:r>
          </w:p>
        </w:tc>
        <w:tc>
          <w:tcPr>
            <w:tcW w:w="850" w:type="dxa"/>
            <w:noWrap/>
            <w:hideMark/>
          </w:tcPr>
          <w:p w14:paraId="68B86145" w14:textId="77777777" w:rsidR="00A32149" w:rsidRPr="00025D30" w:rsidRDefault="00A32149" w:rsidP="00A32149">
            <w:r w:rsidRPr="00025D30">
              <w:t> </w:t>
            </w:r>
          </w:p>
        </w:tc>
        <w:tc>
          <w:tcPr>
            <w:tcW w:w="1134" w:type="dxa"/>
            <w:noWrap/>
            <w:hideMark/>
          </w:tcPr>
          <w:p w14:paraId="047870E8" w14:textId="77777777" w:rsidR="00A32149" w:rsidRPr="00025D30" w:rsidRDefault="00A32149" w:rsidP="00A32149">
            <w:r w:rsidRPr="00025D30">
              <w:t> </w:t>
            </w:r>
          </w:p>
        </w:tc>
        <w:tc>
          <w:tcPr>
            <w:tcW w:w="737" w:type="dxa"/>
            <w:noWrap/>
            <w:hideMark/>
          </w:tcPr>
          <w:p w14:paraId="1B9029C8" w14:textId="77777777" w:rsidR="00A32149" w:rsidRPr="00025D30" w:rsidRDefault="00A32149" w:rsidP="00A32149">
            <w:pPr>
              <w:rPr>
                <w:b/>
                <w:bCs/>
              </w:rPr>
            </w:pPr>
            <w:r w:rsidRPr="00025D30">
              <w:rPr>
                <w:b/>
                <w:bCs/>
              </w:rPr>
              <w:t> </w:t>
            </w:r>
          </w:p>
        </w:tc>
      </w:tr>
      <w:tr w:rsidR="00A32149" w:rsidRPr="00025D30" w14:paraId="6732C299" w14:textId="77777777" w:rsidTr="00A32149">
        <w:trPr>
          <w:trHeight w:val="300"/>
        </w:trPr>
        <w:tc>
          <w:tcPr>
            <w:tcW w:w="3798" w:type="dxa"/>
            <w:hideMark/>
          </w:tcPr>
          <w:p w14:paraId="7C89293D"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350007DD" w14:textId="77777777" w:rsidR="00A32149" w:rsidRPr="00025D30" w:rsidRDefault="00A32149" w:rsidP="00A32149">
            <w:r w:rsidRPr="00025D30">
              <w:t>93 (38)</w:t>
            </w:r>
          </w:p>
        </w:tc>
        <w:tc>
          <w:tcPr>
            <w:tcW w:w="964" w:type="dxa"/>
            <w:hideMark/>
          </w:tcPr>
          <w:p w14:paraId="5D3A891E" w14:textId="77777777" w:rsidR="00A32149" w:rsidRPr="00025D30" w:rsidRDefault="00A32149" w:rsidP="00A32149">
            <w:r w:rsidRPr="00025D30">
              <w:t>114 (46)</w:t>
            </w:r>
          </w:p>
        </w:tc>
        <w:tc>
          <w:tcPr>
            <w:tcW w:w="907" w:type="dxa"/>
            <w:hideMark/>
          </w:tcPr>
          <w:p w14:paraId="29AB29F4" w14:textId="77777777" w:rsidR="00A32149" w:rsidRPr="00025D30" w:rsidRDefault="00A32149" w:rsidP="00A32149">
            <w:r w:rsidRPr="00025D30">
              <w:t>36 (15)</w:t>
            </w:r>
          </w:p>
        </w:tc>
        <w:tc>
          <w:tcPr>
            <w:tcW w:w="850" w:type="dxa"/>
            <w:hideMark/>
          </w:tcPr>
          <w:p w14:paraId="26753841" w14:textId="77777777" w:rsidR="00A32149" w:rsidRPr="00025D30" w:rsidRDefault="00A32149" w:rsidP="00A32149">
            <w:r w:rsidRPr="00025D30">
              <w:t>2 (1)</w:t>
            </w:r>
          </w:p>
        </w:tc>
        <w:tc>
          <w:tcPr>
            <w:tcW w:w="850" w:type="dxa"/>
            <w:hideMark/>
          </w:tcPr>
          <w:p w14:paraId="79FBDB71" w14:textId="77777777" w:rsidR="00A32149" w:rsidRPr="00025D30" w:rsidRDefault="00A32149" w:rsidP="00A32149">
            <w:r w:rsidRPr="00025D30">
              <w:t>1 (0)</w:t>
            </w:r>
          </w:p>
        </w:tc>
        <w:tc>
          <w:tcPr>
            <w:tcW w:w="1134" w:type="dxa"/>
            <w:noWrap/>
            <w:hideMark/>
          </w:tcPr>
          <w:p w14:paraId="4E1E8958" w14:textId="77777777" w:rsidR="00A32149" w:rsidRPr="00025D30" w:rsidRDefault="00A32149" w:rsidP="00A32149">
            <w:r w:rsidRPr="00025D30">
              <w:t>67,553.50</w:t>
            </w:r>
          </w:p>
        </w:tc>
        <w:tc>
          <w:tcPr>
            <w:tcW w:w="737" w:type="dxa"/>
            <w:noWrap/>
            <w:hideMark/>
          </w:tcPr>
          <w:p w14:paraId="0487C239" w14:textId="77777777" w:rsidR="00A32149" w:rsidRPr="00025D30" w:rsidRDefault="00A32149" w:rsidP="00A32149">
            <w:pPr>
              <w:rPr>
                <w:b/>
                <w:bCs/>
              </w:rPr>
            </w:pPr>
            <w:r w:rsidRPr="00025D30">
              <w:rPr>
                <w:b/>
                <w:bCs/>
              </w:rPr>
              <w:t>0.000</w:t>
            </w:r>
          </w:p>
        </w:tc>
      </w:tr>
      <w:tr w:rsidR="00A32149" w:rsidRPr="00025D30" w14:paraId="2BDE1194" w14:textId="77777777" w:rsidTr="00A32149">
        <w:trPr>
          <w:trHeight w:val="300"/>
        </w:trPr>
        <w:tc>
          <w:tcPr>
            <w:tcW w:w="3798" w:type="dxa"/>
            <w:hideMark/>
          </w:tcPr>
          <w:p w14:paraId="216042C6" w14:textId="77777777" w:rsidR="00A32149" w:rsidRPr="00D06F48" w:rsidRDefault="00A32149" w:rsidP="00A32149">
            <w:pPr>
              <w:rPr>
                <w:sz w:val="18"/>
                <w:szCs w:val="18"/>
              </w:rPr>
            </w:pPr>
            <w:r w:rsidRPr="00D06F48">
              <w:rPr>
                <w:sz w:val="18"/>
                <w:szCs w:val="18"/>
              </w:rPr>
              <w:t>Comparator group</w:t>
            </w:r>
          </w:p>
        </w:tc>
        <w:tc>
          <w:tcPr>
            <w:tcW w:w="1134" w:type="dxa"/>
            <w:hideMark/>
          </w:tcPr>
          <w:p w14:paraId="04EE5B95" w14:textId="77777777" w:rsidR="00A32149" w:rsidRPr="00025D30" w:rsidRDefault="00A32149" w:rsidP="00A32149">
            <w:r w:rsidRPr="00025D30">
              <w:t>72 (26)</w:t>
            </w:r>
          </w:p>
        </w:tc>
        <w:tc>
          <w:tcPr>
            <w:tcW w:w="964" w:type="dxa"/>
            <w:hideMark/>
          </w:tcPr>
          <w:p w14:paraId="473C18B4" w14:textId="77777777" w:rsidR="00A32149" w:rsidRPr="00025D30" w:rsidRDefault="00A32149" w:rsidP="00A32149">
            <w:r w:rsidRPr="00025D30">
              <w:t>132 (47)</w:t>
            </w:r>
          </w:p>
        </w:tc>
        <w:tc>
          <w:tcPr>
            <w:tcW w:w="907" w:type="dxa"/>
            <w:hideMark/>
          </w:tcPr>
          <w:p w14:paraId="678C865B" w14:textId="77777777" w:rsidR="00A32149" w:rsidRPr="00025D30" w:rsidRDefault="00A32149" w:rsidP="00A32149">
            <w:r w:rsidRPr="00025D30">
              <w:t>55 (19)</w:t>
            </w:r>
          </w:p>
        </w:tc>
        <w:tc>
          <w:tcPr>
            <w:tcW w:w="850" w:type="dxa"/>
            <w:hideMark/>
          </w:tcPr>
          <w:p w14:paraId="150B5084" w14:textId="77777777" w:rsidR="00A32149" w:rsidRPr="00025D30" w:rsidRDefault="00A32149" w:rsidP="00A32149">
            <w:r w:rsidRPr="00025D30">
              <w:t>8 (3)</w:t>
            </w:r>
          </w:p>
        </w:tc>
        <w:tc>
          <w:tcPr>
            <w:tcW w:w="850" w:type="dxa"/>
            <w:hideMark/>
          </w:tcPr>
          <w:p w14:paraId="6E1C8A4D" w14:textId="77777777" w:rsidR="00A32149" w:rsidRPr="00025D30" w:rsidRDefault="00A32149" w:rsidP="00A32149">
            <w:r w:rsidRPr="00025D30">
              <w:t>13 (5)</w:t>
            </w:r>
          </w:p>
        </w:tc>
        <w:tc>
          <w:tcPr>
            <w:tcW w:w="1134" w:type="dxa"/>
            <w:noWrap/>
            <w:hideMark/>
          </w:tcPr>
          <w:p w14:paraId="57F2AE92" w14:textId="77777777" w:rsidR="00A32149" w:rsidRPr="00025D30" w:rsidRDefault="00A32149" w:rsidP="00A32149"/>
        </w:tc>
        <w:tc>
          <w:tcPr>
            <w:tcW w:w="737" w:type="dxa"/>
            <w:noWrap/>
            <w:hideMark/>
          </w:tcPr>
          <w:p w14:paraId="142007F6" w14:textId="77777777" w:rsidR="00A32149" w:rsidRPr="00025D30" w:rsidRDefault="00A32149" w:rsidP="00A32149"/>
        </w:tc>
      </w:tr>
      <w:tr w:rsidR="00A32149" w:rsidRPr="00025D30" w14:paraId="3ADFBCB3" w14:textId="77777777" w:rsidTr="00A32149">
        <w:trPr>
          <w:trHeight w:val="300"/>
        </w:trPr>
        <w:tc>
          <w:tcPr>
            <w:tcW w:w="3798" w:type="dxa"/>
            <w:noWrap/>
            <w:hideMark/>
          </w:tcPr>
          <w:p w14:paraId="015530DD" w14:textId="77777777" w:rsidR="00A32149" w:rsidRPr="00D06F48" w:rsidRDefault="00A32149" w:rsidP="00A32149">
            <w:pPr>
              <w:rPr>
                <w:sz w:val="18"/>
                <w:szCs w:val="18"/>
              </w:rPr>
            </w:pPr>
          </w:p>
        </w:tc>
        <w:tc>
          <w:tcPr>
            <w:tcW w:w="1134" w:type="dxa"/>
            <w:noWrap/>
            <w:hideMark/>
          </w:tcPr>
          <w:p w14:paraId="3C403673" w14:textId="77777777" w:rsidR="00A32149" w:rsidRPr="00025D30" w:rsidRDefault="00A32149" w:rsidP="00A32149"/>
        </w:tc>
        <w:tc>
          <w:tcPr>
            <w:tcW w:w="964" w:type="dxa"/>
            <w:noWrap/>
            <w:hideMark/>
          </w:tcPr>
          <w:p w14:paraId="06759B0B" w14:textId="77777777" w:rsidR="00A32149" w:rsidRPr="00025D30" w:rsidRDefault="00A32149" w:rsidP="00A32149"/>
        </w:tc>
        <w:tc>
          <w:tcPr>
            <w:tcW w:w="907" w:type="dxa"/>
            <w:noWrap/>
            <w:hideMark/>
          </w:tcPr>
          <w:p w14:paraId="68C9BBF3" w14:textId="77777777" w:rsidR="00A32149" w:rsidRPr="00025D30" w:rsidRDefault="00A32149" w:rsidP="00A32149"/>
        </w:tc>
        <w:tc>
          <w:tcPr>
            <w:tcW w:w="850" w:type="dxa"/>
            <w:noWrap/>
            <w:hideMark/>
          </w:tcPr>
          <w:p w14:paraId="1E3C5A02" w14:textId="77777777" w:rsidR="00A32149" w:rsidRPr="00025D30" w:rsidRDefault="00A32149" w:rsidP="00A32149"/>
        </w:tc>
        <w:tc>
          <w:tcPr>
            <w:tcW w:w="850" w:type="dxa"/>
            <w:noWrap/>
            <w:hideMark/>
          </w:tcPr>
          <w:p w14:paraId="0C55B474" w14:textId="77777777" w:rsidR="00A32149" w:rsidRPr="00025D30" w:rsidRDefault="00A32149" w:rsidP="00A32149"/>
        </w:tc>
        <w:tc>
          <w:tcPr>
            <w:tcW w:w="1134" w:type="dxa"/>
            <w:noWrap/>
            <w:hideMark/>
          </w:tcPr>
          <w:p w14:paraId="4EF882AF" w14:textId="77777777" w:rsidR="00A32149" w:rsidRPr="00025D30" w:rsidRDefault="00A32149" w:rsidP="00A32149"/>
        </w:tc>
        <w:tc>
          <w:tcPr>
            <w:tcW w:w="737" w:type="dxa"/>
            <w:noWrap/>
            <w:hideMark/>
          </w:tcPr>
          <w:p w14:paraId="2EBA446C" w14:textId="77777777" w:rsidR="00A32149" w:rsidRPr="00025D30" w:rsidRDefault="00A32149" w:rsidP="00A32149"/>
        </w:tc>
      </w:tr>
      <w:tr w:rsidR="00A32149" w:rsidRPr="00025D30" w14:paraId="48A89F50" w14:textId="77777777" w:rsidTr="00A32149">
        <w:trPr>
          <w:trHeight w:val="300"/>
        </w:trPr>
        <w:tc>
          <w:tcPr>
            <w:tcW w:w="3798" w:type="dxa"/>
            <w:hideMark/>
          </w:tcPr>
          <w:p w14:paraId="3456F439" w14:textId="77777777" w:rsidR="00A32149" w:rsidRPr="00D06F48" w:rsidRDefault="00A32149" w:rsidP="00A32149">
            <w:pPr>
              <w:rPr>
                <w:b/>
                <w:bCs/>
                <w:sz w:val="18"/>
                <w:szCs w:val="18"/>
              </w:rPr>
            </w:pPr>
            <w:r w:rsidRPr="00D06F48">
              <w:rPr>
                <w:b/>
                <w:bCs/>
                <w:sz w:val="18"/>
                <w:szCs w:val="18"/>
              </w:rPr>
              <w:t xml:space="preserve">Has the health care you received been acceptable </w:t>
            </w:r>
          </w:p>
        </w:tc>
        <w:tc>
          <w:tcPr>
            <w:tcW w:w="1134" w:type="dxa"/>
            <w:hideMark/>
          </w:tcPr>
          <w:p w14:paraId="06E3F658" w14:textId="77777777" w:rsidR="00A32149" w:rsidRPr="00D06F48" w:rsidRDefault="00A32149" w:rsidP="00A32149">
            <w:pPr>
              <w:rPr>
                <w:b/>
                <w:bCs/>
                <w:sz w:val="18"/>
                <w:szCs w:val="18"/>
              </w:rPr>
            </w:pPr>
            <w:r w:rsidRPr="00D06F48">
              <w:rPr>
                <w:b/>
                <w:bCs/>
                <w:sz w:val="18"/>
                <w:szCs w:val="18"/>
              </w:rPr>
              <w:t xml:space="preserve">yes </w:t>
            </w:r>
          </w:p>
        </w:tc>
        <w:tc>
          <w:tcPr>
            <w:tcW w:w="964" w:type="dxa"/>
            <w:hideMark/>
          </w:tcPr>
          <w:p w14:paraId="726E33F4" w14:textId="77777777" w:rsidR="00A32149" w:rsidRPr="00D06F48" w:rsidRDefault="00A32149" w:rsidP="00A32149">
            <w:pPr>
              <w:rPr>
                <w:b/>
                <w:bCs/>
                <w:sz w:val="18"/>
                <w:szCs w:val="18"/>
              </w:rPr>
            </w:pPr>
            <w:r w:rsidRPr="00D06F48">
              <w:rPr>
                <w:b/>
                <w:bCs/>
                <w:sz w:val="18"/>
                <w:szCs w:val="18"/>
              </w:rPr>
              <w:t xml:space="preserve">no </w:t>
            </w:r>
          </w:p>
        </w:tc>
        <w:tc>
          <w:tcPr>
            <w:tcW w:w="907" w:type="dxa"/>
            <w:hideMark/>
          </w:tcPr>
          <w:p w14:paraId="08CC1B5E" w14:textId="77777777" w:rsidR="00A32149" w:rsidRPr="00D06F48" w:rsidRDefault="00A32149" w:rsidP="00A32149">
            <w:pPr>
              <w:rPr>
                <w:b/>
                <w:bCs/>
                <w:sz w:val="18"/>
                <w:szCs w:val="18"/>
              </w:rPr>
            </w:pPr>
            <w:r w:rsidRPr="00D06F48">
              <w:rPr>
                <w:b/>
                <w:bCs/>
                <w:sz w:val="18"/>
                <w:szCs w:val="18"/>
              </w:rPr>
              <w:t>unsure</w:t>
            </w:r>
          </w:p>
        </w:tc>
        <w:tc>
          <w:tcPr>
            <w:tcW w:w="850" w:type="dxa"/>
            <w:noWrap/>
            <w:hideMark/>
          </w:tcPr>
          <w:p w14:paraId="1942A537" w14:textId="77777777" w:rsidR="00A32149" w:rsidRPr="00025D30" w:rsidRDefault="00A32149" w:rsidP="00A32149">
            <w:r w:rsidRPr="00025D30">
              <w:t> </w:t>
            </w:r>
          </w:p>
        </w:tc>
        <w:tc>
          <w:tcPr>
            <w:tcW w:w="850" w:type="dxa"/>
            <w:noWrap/>
            <w:hideMark/>
          </w:tcPr>
          <w:p w14:paraId="2CC8EE12" w14:textId="77777777" w:rsidR="00A32149" w:rsidRPr="00025D30" w:rsidRDefault="00A32149" w:rsidP="00A32149">
            <w:r w:rsidRPr="00025D30">
              <w:t> </w:t>
            </w:r>
          </w:p>
        </w:tc>
        <w:tc>
          <w:tcPr>
            <w:tcW w:w="1134" w:type="dxa"/>
            <w:noWrap/>
            <w:hideMark/>
          </w:tcPr>
          <w:p w14:paraId="33620022" w14:textId="77777777" w:rsidR="00A32149" w:rsidRPr="00025D30" w:rsidRDefault="00A32149" w:rsidP="00A32149">
            <w:r w:rsidRPr="00025D30">
              <w:t> </w:t>
            </w:r>
          </w:p>
        </w:tc>
        <w:tc>
          <w:tcPr>
            <w:tcW w:w="737" w:type="dxa"/>
            <w:noWrap/>
            <w:hideMark/>
          </w:tcPr>
          <w:p w14:paraId="51ABD8CA" w14:textId="77777777" w:rsidR="00A32149" w:rsidRPr="00025D30" w:rsidRDefault="00A32149" w:rsidP="00A32149">
            <w:r w:rsidRPr="00025D30">
              <w:t> </w:t>
            </w:r>
          </w:p>
        </w:tc>
      </w:tr>
      <w:tr w:rsidR="00A32149" w:rsidRPr="00025D30" w14:paraId="04BFE743" w14:textId="77777777" w:rsidTr="00A32149">
        <w:trPr>
          <w:trHeight w:val="300"/>
        </w:trPr>
        <w:tc>
          <w:tcPr>
            <w:tcW w:w="3798" w:type="dxa"/>
            <w:hideMark/>
          </w:tcPr>
          <w:p w14:paraId="07F4A96A"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501409D2" w14:textId="77777777" w:rsidR="00A32149" w:rsidRPr="00025D30" w:rsidRDefault="00A32149" w:rsidP="00A32149">
            <w:r w:rsidRPr="00025D30">
              <w:t>230 (93)</w:t>
            </w:r>
          </w:p>
        </w:tc>
        <w:tc>
          <w:tcPr>
            <w:tcW w:w="964" w:type="dxa"/>
            <w:hideMark/>
          </w:tcPr>
          <w:p w14:paraId="2BC98D9D" w14:textId="77777777" w:rsidR="00A32149" w:rsidRPr="00025D30" w:rsidRDefault="00A32149" w:rsidP="00A32149">
            <w:r w:rsidRPr="00025D30">
              <w:t>0 (0)</w:t>
            </w:r>
          </w:p>
        </w:tc>
        <w:tc>
          <w:tcPr>
            <w:tcW w:w="907" w:type="dxa"/>
            <w:hideMark/>
          </w:tcPr>
          <w:p w14:paraId="6E4A8F15" w14:textId="77777777" w:rsidR="00A32149" w:rsidRPr="00025D30" w:rsidRDefault="00A32149" w:rsidP="00A32149">
            <w:r w:rsidRPr="00025D30">
              <w:t>18 (7)</w:t>
            </w:r>
          </w:p>
        </w:tc>
        <w:tc>
          <w:tcPr>
            <w:tcW w:w="850" w:type="dxa"/>
            <w:noWrap/>
            <w:hideMark/>
          </w:tcPr>
          <w:p w14:paraId="3D600AAC" w14:textId="77777777" w:rsidR="00A32149" w:rsidRPr="00025D30" w:rsidRDefault="00A32149" w:rsidP="00A32149"/>
        </w:tc>
        <w:tc>
          <w:tcPr>
            <w:tcW w:w="850" w:type="dxa"/>
            <w:noWrap/>
            <w:hideMark/>
          </w:tcPr>
          <w:p w14:paraId="28862DA5" w14:textId="77777777" w:rsidR="00A32149" w:rsidRPr="00025D30" w:rsidRDefault="00A32149" w:rsidP="00A32149"/>
        </w:tc>
        <w:tc>
          <w:tcPr>
            <w:tcW w:w="1134" w:type="dxa"/>
            <w:noWrap/>
            <w:hideMark/>
          </w:tcPr>
          <w:p w14:paraId="3E91DF85" w14:textId="77777777" w:rsidR="00A32149" w:rsidRPr="00025D30" w:rsidRDefault="00A32149" w:rsidP="00A32149">
            <w:r w:rsidRPr="00025D30">
              <w:t>35,521</w:t>
            </w:r>
          </w:p>
        </w:tc>
        <w:tc>
          <w:tcPr>
            <w:tcW w:w="737" w:type="dxa"/>
            <w:noWrap/>
            <w:hideMark/>
          </w:tcPr>
          <w:p w14:paraId="7D38BD37" w14:textId="77777777" w:rsidR="00A32149" w:rsidRPr="00025D30" w:rsidRDefault="00A32149" w:rsidP="00A32149">
            <w:r w:rsidRPr="00025D30">
              <w:t>0.278</w:t>
            </w:r>
          </w:p>
        </w:tc>
      </w:tr>
      <w:tr w:rsidR="00A32149" w:rsidRPr="00025D30" w14:paraId="5E36EB19" w14:textId="77777777" w:rsidTr="00A32149">
        <w:trPr>
          <w:trHeight w:val="300"/>
        </w:trPr>
        <w:tc>
          <w:tcPr>
            <w:tcW w:w="3798" w:type="dxa"/>
            <w:hideMark/>
          </w:tcPr>
          <w:p w14:paraId="5117A79E" w14:textId="77777777" w:rsidR="00A32149" w:rsidRPr="00D06F48" w:rsidRDefault="00A32149" w:rsidP="00A32149">
            <w:pPr>
              <w:rPr>
                <w:sz w:val="18"/>
                <w:szCs w:val="18"/>
              </w:rPr>
            </w:pPr>
            <w:r w:rsidRPr="00D06F48">
              <w:rPr>
                <w:sz w:val="18"/>
                <w:szCs w:val="18"/>
              </w:rPr>
              <w:t>Comparator group</w:t>
            </w:r>
          </w:p>
        </w:tc>
        <w:tc>
          <w:tcPr>
            <w:tcW w:w="1134" w:type="dxa"/>
            <w:hideMark/>
          </w:tcPr>
          <w:p w14:paraId="13862DAB" w14:textId="77777777" w:rsidR="00A32149" w:rsidRPr="00025D30" w:rsidRDefault="00A32149" w:rsidP="00A32149">
            <w:r w:rsidRPr="00025D30">
              <w:t>251 (90)</w:t>
            </w:r>
          </w:p>
        </w:tc>
        <w:tc>
          <w:tcPr>
            <w:tcW w:w="964" w:type="dxa"/>
            <w:hideMark/>
          </w:tcPr>
          <w:p w14:paraId="1D92C7B9" w14:textId="77777777" w:rsidR="00A32149" w:rsidRPr="00025D30" w:rsidRDefault="00A32149" w:rsidP="00A32149">
            <w:r w:rsidRPr="00025D30">
              <w:t>4 (1)</w:t>
            </w:r>
          </w:p>
        </w:tc>
        <w:tc>
          <w:tcPr>
            <w:tcW w:w="907" w:type="dxa"/>
            <w:hideMark/>
          </w:tcPr>
          <w:p w14:paraId="2304CC71" w14:textId="77777777" w:rsidR="00A32149" w:rsidRPr="00025D30" w:rsidRDefault="00A32149" w:rsidP="00A32149">
            <w:r w:rsidRPr="00025D30">
              <w:t>24 (9)</w:t>
            </w:r>
          </w:p>
        </w:tc>
        <w:tc>
          <w:tcPr>
            <w:tcW w:w="850" w:type="dxa"/>
            <w:noWrap/>
            <w:hideMark/>
          </w:tcPr>
          <w:p w14:paraId="0A23C26D" w14:textId="77777777" w:rsidR="00A32149" w:rsidRPr="00025D30" w:rsidRDefault="00A32149" w:rsidP="00A32149"/>
        </w:tc>
        <w:tc>
          <w:tcPr>
            <w:tcW w:w="850" w:type="dxa"/>
            <w:noWrap/>
            <w:hideMark/>
          </w:tcPr>
          <w:p w14:paraId="18E68BFE" w14:textId="77777777" w:rsidR="00A32149" w:rsidRPr="00025D30" w:rsidRDefault="00A32149" w:rsidP="00A32149"/>
        </w:tc>
        <w:tc>
          <w:tcPr>
            <w:tcW w:w="1134" w:type="dxa"/>
            <w:noWrap/>
            <w:hideMark/>
          </w:tcPr>
          <w:p w14:paraId="5F95522F" w14:textId="77777777" w:rsidR="00A32149" w:rsidRPr="00025D30" w:rsidRDefault="00A32149" w:rsidP="00A32149"/>
        </w:tc>
        <w:tc>
          <w:tcPr>
            <w:tcW w:w="737" w:type="dxa"/>
            <w:noWrap/>
            <w:hideMark/>
          </w:tcPr>
          <w:p w14:paraId="7E7EB6C7" w14:textId="77777777" w:rsidR="00A32149" w:rsidRPr="00025D30" w:rsidRDefault="00A32149" w:rsidP="00A32149"/>
        </w:tc>
      </w:tr>
      <w:tr w:rsidR="00A32149" w:rsidRPr="00025D30" w14:paraId="42270E91" w14:textId="77777777" w:rsidTr="00A32149">
        <w:trPr>
          <w:trHeight w:val="300"/>
        </w:trPr>
        <w:tc>
          <w:tcPr>
            <w:tcW w:w="3798" w:type="dxa"/>
            <w:hideMark/>
          </w:tcPr>
          <w:p w14:paraId="7BE61331" w14:textId="77777777" w:rsidR="00A32149" w:rsidRPr="00D06F48" w:rsidRDefault="00A32149" w:rsidP="00A32149">
            <w:pPr>
              <w:rPr>
                <w:sz w:val="18"/>
                <w:szCs w:val="18"/>
              </w:rPr>
            </w:pPr>
          </w:p>
        </w:tc>
        <w:tc>
          <w:tcPr>
            <w:tcW w:w="1134" w:type="dxa"/>
            <w:hideMark/>
          </w:tcPr>
          <w:p w14:paraId="447B3B55" w14:textId="77777777" w:rsidR="00A32149" w:rsidRPr="00025D30" w:rsidRDefault="00A32149" w:rsidP="00A32149"/>
        </w:tc>
        <w:tc>
          <w:tcPr>
            <w:tcW w:w="964" w:type="dxa"/>
            <w:hideMark/>
          </w:tcPr>
          <w:p w14:paraId="46A00186" w14:textId="77777777" w:rsidR="00A32149" w:rsidRPr="00025D30" w:rsidRDefault="00A32149" w:rsidP="00A32149"/>
        </w:tc>
        <w:tc>
          <w:tcPr>
            <w:tcW w:w="907" w:type="dxa"/>
            <w:hideMark/>
          </w:tcPr>
          <w:p w14:paraId="03673CC3" w14:textId="77777777" w:rsidR="00A32149" w:rsidRPr="00025D30" w:rsidRDefault="00A32149" w:rsidP="00A32149"/>
        </w:tc>
        <w:tc>
          <w:tcPr>
            <w:tcW w:w="850" w:type="dxa"/>
            <w:noWrap/>
            <w:hideMark/>
          </w:tcPr>
          <w:p w14:paraId="2A92B878" w14:textId="77777777" w:rsidR="00A32149" w:rsidRPr="00025D30" w:rsidRDefault="00A32149" w:rsidP="00A32149"/>
        </w:tc>
        <w:tc>
          <w:tcPr>
            <w:tcW w:w="850" w:type="dxa"/>
            <w:noWrap/>
            <w:hideMark/>
          </w:tcPr>
          <w:p w14:paraId="59BB8CD6" w14:textId="77777777" w:rsidR="00A32149" w:rsidRPr="00025D30" w:rsidRDefault="00A32149" w:rsidP="00A32149"/>
        </w:tc>
        <w:tc>
          <w:tcPr>
            <w:tcW w:w="1134" w:type="dxa"/>
            <w:noWrap/>
            <w:hideMark/>
          </w:tcPr>
          <w:p w14:paraId="0B16E542" w14:textId="77777777" w:rsidR="00A32149" w:rsidRPr="00025D30" w:rsidRDefault="00A32149" w:rsidP="00A32149"/>
        </w:tc>
        <w:tc>
          <w:tcPr>
            <w:tcW w:w="737" w:type="dxa"/>
            <w:noWrap/>
            <w:hideMark/>
          </w:tcPr>
          <w:p w14:paraId="0865BD97" w14:textId="77777777" w:rsidR="00A32149" w:rsidRPr="00025D30" w:rsidRDefault="00A32149" w:rsidP="00A32149"/>
        </w:tc>
      </w:tr>
      <w:tr w:rsidR="00A32149" w:rsidRPr="00025D30" w14:paraId="2387F4AE" w14:textId="77777777" w:rsidTr="00A32149">
        <w:trPr>
          <w:trHeight w:val="300"/>
        </w:trPr>
        <w:tc>
          <w:tcPr>
            <w:tcW w:w="3798" w:type="dxa"/>
            <w:noWrap/>
            <w:hideMark/>
          </w:tcPr>
          <w:p w14:paraId="6F6699CE" w14:textId="77777777" w:rsidR="00A32149" w:rsidRPr="00D06F48" w:rsidRDefault="00A32149" w:rsidP="00A32149">
            <w:pPr>
              <w:rPr>
                <w:b/>
                <w:bCs/>
                <w:sz w:val="18"/>
                <w:szCs w:val="18"/>
              </w:rPr>
            </w:pPr>
            <w:r w:rsidRPr="00D06F48">
              <w:rPr>
                <w:b/>
                <w:bCs/>
                <w:sz w:val="18"/>
                <w:szCs w:val="18"/>
              </w:rPr>
              <w:t>Has the health care you received met your expectations</w:t>
            </w:r>
          </w:p>
        </w:tc>
        <w:tc>
          <w:tcPr>
            <w:tcW w:w="1134" w:type="dxa"/>
            <w:hideMark/>
          </w:tcPr>
          <w:p w14:paraId="4E275877" w14:textId="77777777" w:rsidR="00A32149" w:rsidRPr="00D06F48" w:rsidRDefault="00A32149" w:rsidP="00A32149">
            <w:pPr>
              <w:rPr>
                <w:b/>
                <w:bCs/>
                <w:sz w:val="18"/>
                <w:szCs w:val="18"/>
              </w:rPr>
            </w:pPr>
            <w:r w:rsidRPr="00D06F48">
              <w:rPr>
                <w:b/>
                <w:bCs/>
                <w:sz w:val="18"/>
                <w:szCs w:val="18"/>
              </w:rPr>
              <w:t>exceeded</w:t>
            </w:r>
          </w:p>
        </w:tc>
        <w:tc>
          <w:tcPr>
            <w:tcW w:w="964" w:type="dxa"/>
            <w:hideMark/>
          </w:tcPr>
          <w:p w14:paraId="5679A4F8" w14:textId="77777777" w:rsidR="00A32149" w:rsidRPr="00D06F48" w:rsidRDefault="00A32149" w:rsidP="00A32149">
            <w:pPr>
              <w:rPr>
                <w:b/>
                <w:bCs/>
                <w:sz w:val="18"/>
                <w:szCs w:val="18"/>
              </w:rPr>
            </w:pPr>
            <w:r w:rsidRPr="00D06F48">
              <w:rPr>
                <w:b/>
                <w:bCs/>
                <w:sz w:val="18"/>
                <w:szCs w:val="18"/>
              </w:rPr>
              <w:t>met</w:t>
            </w:r>
          </w:p>
        </w:tc>
        <w:tc>
          <w:tcPr>
            <w:tcW w:w="907" w:type="dxa"/>
            <w:hideMark/>
          </w:tcPr>
          <w:p w14:paraId="13BAB2D6" w14:textId="77777777" w:rsidR="00A32149" w:rsidRPr="00D06F48" w:rsidRDefault="00A32149" w:rsidP="00A32149">
            <w:pPr>
              <w:rPr>
                <w:b/>
                <w:bCs/>
                <w:sz w:val="18"/>
                <w:szCs w:val="18"/>
              </w:rPr>
            </w:pPr>
            <w:r w:rsidRPr="00D06F48">
              <w:rPr>
                <w:b/>
                <w:bCs/>
                <w:sz w:val="18"/>
                <w:szCs w:val="18"/>
              </w:rPr>
              <w:t>Fell short</w:t>
            </w:r>
          </w:p>
        </w:tc>
        <w:tc>
          <w:tcPr>
            <w:tcW w:w="850" w:type="dxa"/>
            <w:hideMark/>
          </w:tcPr>
          <w:p w14:paraId="7C6B6F11" w14:textId="77777777" w:rsidR="00A32149" w:rsidRPr="00D06F48" w:rsidRDefault="00A32149" w:rsidP="00A32149">
            <w:pPr>
              <w:rPr>
                <w:b/>
                <w:bCs/>
                <w:sz w:val="18"/>
                <w:szCs w:val="18"/>
              </w:rPr>
            </w:pPr>
            <w:r w:rsidRPr="00D06F48">
              <w:rPr>
                <w:b/>
                <w:bCs/>
                <w:sz w:val="18"/>
                <w:szCs w:val="18"/>
              </w:rPr>
              <w:t>unsure</w:t>
            </w:r>
          </w:p>
        </w:tc>
        <w:tc>
          <w:tcPr>
            <w:tcW w:w="850" w:type="dxa"/>
            <w:noWrap/>
            <w:hideMark/>
          </w:tcPr>
          <w:p w14:paraId="4090C946" w14:textId="77777777" w:rsidR="00A32149" w:rsidRPr="00D06F48" w:rsidRDefault="00A32149" w:rsidP="00A32149">
            <w:pPr>
              <w:rPr>
                <w:sz w:val="18"/>
                <w:szCs w:val="18"/>
              </w:rPr>
            </w:pPr>
            <w:r w:rsidRPr="00D06F48">
              <w:rPr>
                <w:sz w:val="18"/>
                <w:szCs w:val="18"/>
              </w:rPr>
              <w:t> </w:t>
            </w:r>
          </w:p>
        </w:tc>
        <w:tc>
          <w:tcPr>
            <w:tcW w:w="1134" w:type="dxa"/>
            <w:noWrap/>
            <w:hideMark/>
          </w:tcPr>
          <w:p w14:paraId="0D866411" w14:textId="77777777" w:rsidR="00A32149" w:rsidRPr="00025D30" w:rsidRDefault="00A32149" w:rsidP="00A32149">
            <w:r w:rsidRPr="00025D30">
              <w:t> </w:t>
            </w:r>
          </w:p>
        </w:tc>
        <w:tc>
          <w:tcPr>
            <w:tcW w:w="737" w:type="dxa"/>
            <w:noWrap/>
            <w:hideMark/>
          </w:tcPr>
          <w:p w14:paraId="77B98749" w14:textId="77777777" w:rsidR="00A32149" w:rsidRPr="00025D30" w:rsidRDefault="00A32149" w:rsidP="00A32149">
            <w:r w:rsidRPr="00025D30">
              <w:t> </w:t>
            </w:r>
          </w:p>
        </w:tc>
      </w:tr>
      <w:tr w:rsidR="00A32149" w:rsidRPr="00025D30" w14:paraId="7F54E71D" w14:textId="77777777" w:rsidTr="00A32149">
        <w:trPr>
          <w:trHeight w:val="300"/>
        </w:trPr>
        <w:tc>
          <w:tcPr>
            <w:tcW w:w="3798" w:type="dxa"/>
            <w:hideMark/>
          </w:tcPr>
          <w:p w14:paraId="31C2861D"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0E9FC448" w14:textId="77777777" w:rsidR="00A32149" w:rsidRPr="00025D30" w:rsidRDefault="00A32149" w:rsidP="00A32149">
            <w:r w:rsidRPr="00025D30">
              <w:t>36 (15)</w:t>
            </w:r>
          </w:p>
        </w:tc>
        <w:tc>
          <w:tcPr>
            <w:tcW w:w="964" w:type="dxa"/>
            <w:hideMark/>
          </w:tcPr>
          <w:p w14:paraId="2239A50C" w14:textId="77777777" w:rsidR="00A32149" w:rsidRPr="00025D30" w:rsidRDefault="00A32149" w:rsidP="00A32149">
            <w:r w:rsidRPr="00025D30">
              <w:t>186 (75)</w:t>
            </w:r>
          </w:p>
        </w:tc>
        <w:tc>
          <w:tcPr>
            <w:tcW w:w="907" w:type="dxa"/>
            <w:hideMark/>
          </w:tcPr>
          <w:p w14:paraId="187D7B41" w14:textId="77777777" w:rsidR="00A32149" w:rsidRPr="00025D30" w:rsidRDefault="00A32149" w:rsidP="00A32149">
            <w:r w:rsidRPr="00025D30">
              <w:t>8 (3)</w:t>
            </w:r>
          </w:p>
        </w:tc>
        <w:tc>
          <w:tcPr>
            <w:tcW w:w="850" w:type="dxa"/>
            <w:hideMark/>
          </w:tcPr>
          <w:p w14:paraId="20EE2171" w14:textId="77777777" w:rsidR="00A32149" w:rsidRPr="00025D30" w:rsidRDefault="00A32149" w:rsidP="00A32149">
            <w:r w:rsidRPr="00025D30">
              <w:t>17 (7)</w:t>
            </w:r>
          </w:p>
        </w:tc>
        <w:tc>
          <w:tcPr>
            <w:tcW w:w="850" w:type="dxa"/>
            <w:noWrap/>
            <w:hideMark/>
          </w:tcPr>
          <w:p w14:paraId="6A85A1B2" w14:textId="77777777" w:rsidR="00A32149" w:rsidRPr="00025D30" w:rsidRDefault="00A32149" w:rsidP="00A32149"/>
        </w:tc>
        <w:tc>
          <w:tcPr>
            <w:tcW w:w="1134" w:type="dxa"/>
            <w:noWrap/>
            <w:hideMark/>
          </w:tcPr>
          <w:p w14:paraId="23992BF7" w14:textId="77777777" w:rsidR="00A32149" w:rsidRPr="00025D30" w:rsidRDefault="00A32149" w:rsidP="00A32149">
            <w:r w:rsidRPr="00025D30">
              <w:t>36,827.50</w:t>
            </w:r>
          </w:p>
        </w:tc>
        <w:tc>
          <w:tcPr>
            <w:tcW w:w="737" w:type="dxa"/>
            <w:noWrap/>
            <w:hideMark/>
          </w:tcPr>
          <w:p w14:paraId="463877B3" w14:textId="77777777" w:rsidR="00A32149" w:rsidRPr="00025D30" w:rsidRDefault="00A32149" w:rsidP="00A32149">
            <w:pPr>
              <w:rPr>
                <w:b/>
                <w:bCs/>
              </w:rPr>
            </w:pPr>
            <w:r w:rsidRPr="00025D30">
              <w:rPr>
                <w:b/>
                <w:bCs/>
              </w:rPr>
              <w:t>0.033</w:t>
            </w:r>
          </w:p>
        </w:tc>
      </w:tr>
      <w:tr w:rsidR="00A32149" w:rsidRPr="00025D30" w14:paraId="23C81F7A" w14:textId="77777777" w:rsidTr="00A32149">
        <w:trPr>
          <w:trHeight w:val="300"/>
        </w:trPr>
        <w:tc>
          <w:tcPr>
            <w:tcW w:w="3798" w:type="dxa"/>
            <w:hideMark/>
          </w:tcPr>
          <w:p w14:paraId="7733429C" w14:textId="77777777" w:rsidR="00A32149" w:rsidRPr="00D06F48" w:rsidRDefault="00A32149" w:rsidP="00A32149">
            <w:pPr>
              <w:rPr>
                <w:sz w:val="18"/>
                <w:szCs w:val="18"/>
              </w:rPr>
            </w:pPr>
            <w:r w:rsidRPr="00D06F48">
              <w:rPr>
                <w:sz w:val="18"/>
                <w:szCs w:val="18"/>
              </w:rPr>
              <w:t>Comparator group</w:t>
            </w:r>
          </w:p>
        </w:tc>
        <w:tc>
          <w:tcPr>
            <w:tcW w:w="1134" w:type="dxa"/>
            <w:hideMark/>
          </w:tcPr>
          <w:p w14:paraId="048F5D47" w14:textId="77777777" w:rsidR="00A32149" w:rsidRPr="00025D30" w:rsidRDefault="00A32149" w:rsidP="00A32149">
            <w:r w:rsidRPr="00025D30">
              <w:t>25 (9)</w:t>
            </w:r>
          </w:p>
        </w:tc>
        <w:tc>
          <w:tcPr>
            <w:tcW w:w="964" w:type="dxa"/>
            <w:hideMark/>
          </w:tcPr>
          <w:p w14:paraId="0AFA10FD" w14:textId="77777777" w:rsidR="00A32149" w:rsidRPr="00025D30" w:rsidRDefault="00A32149" w:rsidP="00A32149">
            <w:r w:rsidRPr="00025D30">
              <w:t>213 (77)</w:t>
            </w:r>
          </w:p>
        </w:tc>
        <w:tc>
          <w:tcPr>
            <w:tcW w:w="907" w:type="dxa"/>
            <w:hideMark/>
          </w:tcPr>
          <w:p w14:paraId="366A631F" w14:textId="77777777" w:rsidR="00A32149" w:rsidRPr="00025D30" w:rsidRDefault="00A32149" w:rsidP="00A32149">
            <w:r w:rsidRPr="00025D30">
              <w:t>13 (5)</w:t>
            </w:r>
          </w:p>
        </w:tc>
        <w:tc>
          <w:tcPr>
            <w:tcW w:w="850" w:type="dxa"/>
            <w:hideMark/>
          </w:tcPr>
          <w:p w14:paraId="2A69725B" w14:textId="77777777" w:rsidR="00A32149" w:rsidRPr="00025D30" w:rsidRDefault="00A32149" w:rsidP="00A32149">
            <w:r w:rsidRPr="00025D30">
              <w:t>25 (9)</w:t>
            </w:r>
          </w:p>
        </w:tc>
        <w:tc>
          <w:tcPr>
            <w:tcW w:w="850" w:type="dxa"/>
            <w:noWrap/>
            <w:hideMark/>
          </w:tcPr>
          <w:p w14:paraId="2A54DB96" w14:textId="77777777" w:rsidR="00A32149" w:rsidRPr="00025D30" w:rsidRDefault="00A32149" w:rsidP="00A32149"/>
        </w:tc>
        <w:tc>
          <w:tcPr>
            <w:tcW w:w="1134" w:type="dxa"/>
            <w:noWrap/>
            <w:hideMark/>
          </w:tcPr>
          <w:p w14:paraId="1478CAC2" w14:textId="77777777" w:rsidR="00A32149" w:rsidRPr="00025D30" w:rsidRDefault="00A32149" w:rsidP="00A32149"/>
        </w:tc>
        <w:tc>
          <w:tcPr>
            <w:tcW w:w="737" w:type="dxa"/>
            <w:noWrap/>
            <w:hideMark/>
          </w:tcPr>
          <w:p w14:paraId="79072FF7" w14:textId="77777777" w:rsidR="00A32149" w:rsidRPr="00025D30" w:rsidRDefault="00A32149" w:rsidP="00A32149"/>
        </w:tc>
      </w:tr>
      <w:tr w:rsidR="00A32149" w:rsidRPr="00025D30" w14:paraId="6B32635E" w14:textId="77777777" w:rsidTr="00A32149">
        <w:trPr>
          <w:trHeight w:val="300"/>
        </w:trPr>
        <w:tc>
          <w:tcPr>
            <w:tcW w:w="3798" w:type="dxa"/>
            <w:hideMark/>
          </w:tcPr>
          <w:p w14:paraId="4F6C51D4" w14:textId="77777777" w:rsidR="00A32149" w:rsidRPr="00D06F48" w:rsidRDefault="00A32149" w:rsidP="00A32149">
            <w:pPr>
              <w:rPr>
                <w:sz w:val="18"/>
                <w:szCs w:val="18"/>
              </w:rPr>
            </w:pPr>
          </w:p>
        </w:tc>
        <w:tc>
          <w:tcPr>
            <w:tcW w:w="1134" w:type="dxa"/>
            <w:hideMark/>
          </w:tcPr>
          <w:p w14:paraId="098C08F0" w14:textId="77777777" w:rsidR="00A32149" w:rsidRPr="00025D30" w:rsidRDefault="00A32149" w:rsidP="00A32149"/>
        </w:tc>
        <w:tc>
          <w:tcPr>
            <w:tcW w:w="964" w:type="dxa"/>
            <w:hideMark/>
          </w:tcPr>
          <w:p w14:paraId="5C3F8746" w14:textId="77777777" w:rsidR="00A32149" w:rsidRPr="00025D30" w:rsidRDefault="00A32149" w:rsidP="00A32149"/>
        </w:tc>
        <w:tc>
          <w:tcPr>
            <w:tcW w:w="907" w:type="dxa"/>
            <w:hideMark/>
          </w:tcPr>
          <w:p w14:paraId="0C356917" w14:textId="77777777" w:rsidR="00A32149" w:rsidRPr="00025D30" w:rsidRDefault="00A32149" w:rsidP="00A32149"/>
        </w:tc>
        <w:tc>
          <w:tcPr>
            <w:tcW w:w="850" w:type="dxa"/>
            <w:hideMark/>
          </w:tcPr>
          <w:p w14:paraId="780D56F7" w14:textId="77777777" w:rsidR="00A32149" w:rsidRPr="00025D30" w:rsidRDefault="00A32149" w:rsidP="00A32149"/>
        </w:tc>
        <w:tc>
          <w:tcPr>
            <w:tcW w:w="850" w:type="dxa"/>
            <w:noWrap/>
            <w:hideMark/>
          </w:tcPr>
          <w:p w14:paraId="32CE4A1A" w14:textId="77777777" w:rsidR="00A32149" w:rsidRPr="00025D30" w:rsidRDefault="00A32149" w:rsidP="00A32149"/>
        </w:tc>
        <w:tc>
          <w:tcPr>
            <w:tcW w:w="1134" w:type="dxa"/>
            <w:noWrap/>
            <w:hideMark/>
          </w:tcPr>
          <w:p w14:paraId="2EFD9167" w14:textId="77777777" w:rsidR="00A32149" w:rsidRPr="00025D30" w:rsidRDefault="00A32149" w:rsidP="00A32149"/>
        </w:tc>
        <w:tc>
          <w:tcPr>
            <w:tcW w:w="737" w:type="dxa"/>
            <w:noWrap/>
            <w:hideMark/>
          </w:tcPr>
          <w:p w14:paraId="50BFDA9C" w14:textId="77777777" w:rsidR="00A32149" w:rsidRPr="00025D30" w:rsidRDefault="00A32149" w:rsidP="00A32149"/>
        </w:tc>
      </w:tr>
      <w:tr w:rsidR="00A32149" w:rsidRPr="00025D30" w14:paraId="164CA6A5" w14:textId="77777777" w:rsidTr="00A32149">
        <w:trPr>
          <w:trHeight w:val="300"/>
        </w:trPr>
        <w:tc>
          <w:tcPr>
            <w:tcW w:w="3798" w:type="dxa"/>
            <w:hideMark/>
          </w:tcPr>
          <w:p w14:paraId="071AFF0B" w14:textId="77777777" w:rsidR="00A32149" w:rsidRPr="00D06F48" w:rsidRDefault="00A32149" w:rsidP="00A32149">
            <w:pPr>
              <w:rPr>
                <w:b/>
                <w:bCs/>
                <w:sz w:val="18"/>
                <w:szCs w:val="18"/>
              </w:rPr>
            </w:pPr>
            <w:r w:rsidRPr="00D06F48">
              <w:rPr>
                <w:b/>
                <w:bCs/>
                <w:sz w:val="18"/>
                <w:szCs w:val="18"/>
              </w:rPr>
              <w:t>How would you rate the quality of care you have received</w:t>
            </w:r>
          </w:p>
        </w:tc>
        <w:tc>
          <w:tcPr>
            <w:tcW w:w="1134" w:type="dxa"/>
            <w:hideMark/>
          </w:tcPr>
          <w:p w14:paraId="31B70012" w14:textId="77777777" w:rsidR="00A32149" w:rsidRPr="00D06F48" w:rsidRDefault="00A32149" w:rsidP="00A32149">
            <w:pPr>
              <w:rPr>
                <w:b/>
                <w:bCs/>
                <w:sz w:val="18"/>
                <w:szCs w:val="18"/>
              </w:rPr>
            </w:pPr>
            <w:r w:rsidRPr="00D06F48">
              <w:rPr>
                <w:b/>
                <w:bCs/>
                <w:sz w:val="18"/>
                <w:szCs w:val="18"/>
              </w:rPr>
              <w:t>Excellent</w:t>
            </w:r>
          </w:p>
        </w:tc>
        <w:tc>
          <w:tcPr>
            <w:tcW w:w="964" w:type="dxa"/>
            <w:hideMark/>
          </w:tcPr>
          <w:p w14:paraId="548A796C" w14:textId="77777777" w:rsidR="00A32149" w:rsidRPr="00D06F48" w:rsidRDefault="00A32149" w:rsidP="00A32149">
            <w:pPr>
              <w:rPr>
                <w:b/>
                <w:bCs/>
                <w:sz w:val="18"/>
                <w:szCs w:val="18"/>
              </w:rPr>
            </w:pPr>
            <w:r w:rsidRPr="00D06F48">
              <w:rPr>
                <w:b/>
                <w:bCs/>
                <w:sz w:val="18"/>
                <w:szCs w:val="18"/>
              </w:rPr>
              <w:t>Very good</w:t>
            </w:r>
          </w:p>
        </w:tc>
        <w:tc>
          <w:tcPr>
            <w:tcW w:w="907" w:type="dxa"/>
            <w:hideMark/>
          </w:tcPr>
          <w:p w14:paraId="5F60F7A1" w14:textId="77777777" w:rsidR="00A32149" w:rsidRPr="00D06F48" w:rsidRDefault="00A32149" w:rsidP="00A32149">
            <w:pPr>
              <w:rPr>
                <w:b/>
                <w:bCs/>
                <w:sz w:val="18"/>
                <w:szCs w:val="18"/>
              </w:rPr>
            </w:pPr>
            <w:r w:rsidRPr="00D06F48">
              <w:rPr>
                <w:b/>
                <w:bCs/>
                <w:sz w:val="18"/>
                <w:szCs w:val="18"/>
              </w:rPr>
              <w:t>Good</w:t>
            </w:r>
          </w:p>
        </w:tc>
        <w:tc>
          <w:tcPr>
            <w:tcW w:w="850" w:type="dxa"/>
            <w:hideMark/>
          </w:tcPr>
          <w:p w14:paraId="2608BBB3" w14:textId="77777777" w:rsidR="00A32149" w:rsidRPr="00D06F48" w:rsidRDefault="00A32149" w:rsidP="00A32149">
            <w:pPr>
              <w:rPr>
                <w:b/>
                <w:bCs/>
                <w:sz w:val="18"/>
                <w:szCs w:val="18"/>
              </w:rPr>
            </w:pPr>
            <w:r w:rsidRPr="00D06F48">
              <w:rPr>
                <w:b/>
                <w:bCs/>
                <w:sz w:val="18"/>
                <w:szCs w:val="18"/>
              </w:rPr>
              <w:t>Fair</w:t>
            </w:r>
          </w:p>
        </w:tc>
        <w:tc>
          <w:tcPr>
            <w:tcW w:w="850" w:type="dxa"/>
            <w:hideMark/>
          </w:tcPr>
          <w:p w14:paraId="38157E32" w14:textId="77777777" w:rsidR="00A32149" w:rsidRPr="00D06F48" w:rsidRDefault="00A32149" w:rsidP="00A32149">
            <w:pPr>
              <w:rPr>
                <w:b/>
                <w:bCs/>
                <w:sz w:val="18"/>
                <w:szCs w:val="18"/>
              </w:rPr>
            </w:pPr>
            <w:r w:rsidRPr="00D06F48">
              <w:rPr>
                <w:b/>
                <w:bCs/>
                <w:sz w:val="18"/>
                <w:szCs w:val="18"/>
              </w:rPr>
              <w:t>Poor</w:t>
            </w:r>
          </w:p>
        </w:tc>
        <w:tc>
          <w:tcPr>
            <w:tcW w:w="1134" w:type="dxa"/>
            <w:noWrap/>
            <w:hideMark/>
          </w:tcPr>
          <w:p w14:paraId="2B971889" w14:textId="77777777" w:rsidR="00A32149" w:rsidRPr="00025D30" w:rsidRDefault="00A32149" w:rsidP="00A32149">
            <w:r w:rsidRPr="00025D30">
              <w:t> </w:t>
            </w:r>
          </w:p>
        </w:tc>
        <w:tc>
          <w:tcPr>
            <w:tcW w:w="737" w:type="dxa"/>
            <w:noWrap/>
            <w:hideMark/>
          </w:tcPr>
          <w:p w14:paraId="5E950779" w14:textId="77777777" w:rsidR="00A32149" w:rsidRPr="00025D30" w:rsidRDefault="00A32149" w:rsidP="00A32149">
            <w:r w:rsidRPr="00025D30">
              <w:t> </w:t>
            </w:r>
          </w:p>
        </w:tc>
      </w:tr>
      <w:tr w:rsidR="00A32149" w:rsidRPr="00025D30" w14:paraId="2195FF51" w14:textId="77777777" w:rsidTr="00A32149">
        <w:trPr>
          <w:trHeight w:val="300"/>
        </w:trPr>
        <w:tc>
          <w:tcPr>
            <w:tcW w:w="3798" w:type="dxa"/>
            <w:hideMark/>
          </w:tcPr>
          <w:p w14:paraId="15A1BAD2"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7888CA93" w14:textId="77777777" w:rsidR="00A32149" w:rsidRPr="00025D30" w:rsidRDefault="00A32149" w:rsidP="00A32149">
            <w:r w:rsidRPr="00025D30">
              <w:t>70 (29)</w:t>
            </w:r>
          </w:p>
        </w:tc>
        <w:tc>
          <w:tcPr>
            <w:tcW w:w="964" w:type="dxa"/>
            <w:hideMark/>
          </w:tcPr>
          <w:p w14:paraId="32D063C3" w14:textId="77777777" w:rsidR="00A32149" w:rsidRPr="00025D30" w:rsidRDefault="00A32149" w:rsidP="00A32149">
            <w:r w:rsidRPr="00025D30">
              <w:t>94 (38)</w:t>
            </w:r>
          </w:p>
        </w:tc>
        <w:tc>
          <w:tcPr>
            <w:tcW w:w="907" w:type="dxa"/>
            <w:hideMark/>
          </w:tcPr>
          <w:p w14:paraId="7F8FFB24" w14:textId="77777777" w:rsidR="00A32149" w:rsidRPr="00025D30" w:rsidRDefault="00A32149" w:rsidP="00A32149">
            <w:r w:rsidRPr="00025D30">
              <w:t>66 (27)</w:t>
            </w:r>
          </w:p>
        </w:tc>
        <w:tc>
          <w:tcPr>
            <w:tcW w:w="850" w:type="dxa"/>
            <w:hideMark/>
          </w:tcPr>
          <w:p w14:paraId="51A282F9" w14:textId="77777777" w:rsidR="00A32149" w:rsidRPr="00025D30" w:rsidRDefault="00A32149" w:rsidP="00A32149">
            <w:r w:rsidRPr="00025D30">
              <w:t>12 (5)</w:t>
            </w:r>
          </w:p>
        </w:tc>
        <w:tc>
          <w:tcPr>
            <w:tcW w:w="850" w:type="dxa"/>
            <w:hideMark/>
          </w:tcPr>
          <w:p w14:paraId="62875DB3" w14:textId="77777777" w:rsidR="00A32149" w:rsidRPr="00025D30" w:rsidRDefault="00A32149" w:rsidP="00A32149">
            <w:r w:rsidRPr="00025D30">
              <w:t>2 (1)</w:t>
            </w:r>
          </w:p>
        </w:tc>
        <w:tc>
          <w:tcPr>
            <w:tcW w:w="1134" w:type="dxa"/>
            <w:noWrap/>
            <w:hideMark/>
          </w:tcPr>
          <w:p w14:paraId="7E2294A9" w14:textId="77777777" w:rsidR="00A32149" w:rsidRPr="00025D30" w:rsidRDefault="00A32149" w:rsidP="00A32149">
            <w:r w:rsidRPr="00025D30">
              <w:t>35,232</w:t>
            </w:r>
          </w:p>
        </w:tc>
        <w:tc>
          <w:tcPr>
            <w:tcW w:w="737" w:type="dxa"/>
            <w:noWrap/>
            <w:hideMark/>
          </w:tcPr>
          <w:p w14:paraId="0FAE022C" w14:textId="77777777" w:rsidR="00A32149" w:rsidRPr="00025D30" w:rsidRDefault="00A32149" w:rsidP="00A32149">
            <w:r w:rsidRPr="00025D30">
              <w:t>0.264</w:t>
            </w:r>
          </w:p>
        </w:tc>
      </w:tr>
      <w:tr w:rsidR="00A32149" w:rsidRPr="00025D30" w14:paraId="45C79062" w14:textId="77777777" w:rsidTr="00A32149">
        <w:trPr>
          <w:trHeight w:val="300"/>
        </w:trPr>
        <w:tc>
          <w:tcPr>
            <w:tcW w:w="3798" w:type="dxa"/>
            <w:hideMark/>
          </w:tcPr>
          <w:p w14:paraId="12709C26" w14:textId="77777777" w:rsidR="00A32149" w:rsidRPr="00D06F48" w:rsidRDefault="00A32149" w:rsidP="00A32149">
            <w:pPr>
              <w:rPr>
                <w:sz w:val="18"/>
                <w:szCs w:val="18"/>
              </w:rPr>
            </w:pPr>
            <w:r w:rsidRPr="00D06F48">
              <w:rPr>
                <w:sz w:val="18"/>
                <w:szCs w:val="18"/>
              </w:rPr>
              <w:t>Comparator group</w:t>
            </w:r>
          </w:p>
        </w:tc>
        <w:tc>
          <w:tcPr>
            <w:tcW w:w="1134" w:type="dxa"/>
            <w:hideMark/>
          </w:tcPr>
          <w:p w14:paraId="0523097E" w14:textId="77777777" w:rsidR="00A32149" w:rsidRPr="00025D30" w:rsidRDefault="00A32149" w:rsidP="00A32149">
            <w:r w:rsidRPr="00025D30">
              <w:t>69 (25)</w:t>
            </w:r>
          </w:p>
        </w:tc>
        <w:tc>
          <w:tcPr>
            <w:tcW w:w="964" w:type="dxa"/>
            <w:hideMark/>
          </w:tcPr>
          <w:p w14:paraId="2C2FD648" w14:textId="77777777" w:rsidR="00A32149" w:rsidRPr="00025D30" w:rsidRDefault="00A32149" w:rsidP="00A32149">
            <w:r w:rsidRPr="00025D30">
              <w:t>109 (40)</w:t>
            </w:r>
          </w:p>
        </w:tc>
        <w:tc>
          <w:tcPr>
            <w:tcW w:w="907" w:type="dxa"/>
            <w:hideMark/>
          </w:tcPr>
          <w:p w14:paraId="423C41C7" w14:textId="77777777" w:rsidR="00A32149" w:rsidRPr="00025D30" w:rsidRDefault="00A32149" w:rsidP="00A32149">
            <w:r w:rsidRPr="00025D30">
              <w:t>67 (25)</w:t>
            </w:r>
          </w:p>
        </w:tc>
        <w:tc>
          <w:tcPr>
            <w:tcW w:w="850" w:type="dxa"/>
            <w:hideMark/>
          </w:tcPr>
          <w:p w14:paraId="1CB43CEC" w14:textId="77777777" w:rsidR="00A32149" w:rsidRPr="00025D30" w:rsidRDefault="00A32149" w:rsidP="00A32149">
            <w:r w:rsidRPr="00025D30">
              <w:t>26 (9)</w:t>
            </w:r>
          </w:p>
        </w:tc>
        <w:tc>
          <w:tcPr>
            <w:tcW w:w="850" w:type="dxa"/>
            <w:hideMark/>
          </w:tcPr>
          <w:p w14:paraId="4991E41A" w14:textId="77777777" w:rsidR="00A32149" w:rsidRPr="00025D30" w:rsidRDefault="00A32149" w:rsidP="00A32149">
            <w:r w:rsidRPr="00025D30">
              <w:t>3 (1)</w:t>
            </w:r>
          </w:p>
        </w:tc>
        <w:tc>
          <w:tcPr>
            <w:tcW w:w="1134" w:type="dxa"/>
            <w:noWrap/>
            <w:hideMark/>
          </w:tcPr>
          <w:p w14:paraId="7CE8A663" w14:textId="77777777" w:rsidR="00A32149" w:rsidRPr="00025D30" w:rsidRDefault="00A32149" w:rsidP="00A32149"/>
        </w:tc>
        <w:tc>
          <w:tcPr>
            <w:tcW w:w="737" w:type="dxa"/>
            <w:noWrap/>
            <w:hideMark/>
          </w:tcPr>
          <w:p w14:paraId="04442838" w14:textId="77777777" w:rsidR="00A32149" w:rsidRPr="00025D30" w:rsidRDefault="00A32149" w:rsidP="00A32149"/>
        </w:tc>
      </w:tr>
      <w:tr w:rsidR="00A32149" w:rsidRPr="00025D30" w14:paraId="6A238447" w14:textId="77777777" w:rsidTr="00A32149">
        <w:trPr>
          <w:trHeight w:val="300"/>
        </w:trPr>
        <w:tc>
          <w:tcPr>
            <w:tcW w:w="3798" w:type="dxa"/>
            <w:hideMark/>
          </w:tcPr>
          <w:p w14:paraId="13FAE79B" w14:textId="77777777" w:rsidR="00A32149" w:rsidRPr="00D06F48" w:rsidRDefault="00A32149" w:rsidP="00A32149">
            <w:pPr>
              <w:rPr>
                <w:sz w:val="18"/>
                <w:szCs w:val="18"/>
              </w:rPr>
            </w:pPr>
          </w:p>
        </w:tc>
        <w:tc>
          <w:tcPr>
            <w:tcW w:w="1134" w:type="dxa"/>
            <w:noWrap/>
            <w:hideMark/>
          </w:tcPr>
          <w:p w14:paraId="1B93DD48" w14:textId="77777777" w:rsidR="00A32149" w:rsidRPr="00025D30" w:rsidRDefault="00A32149" w:rsidP="00A32149"/>
        </w:tc>
        <w:tc>
          <w:tcPr>
            <w:tcW w:w="964" w:type="dxa"/>
            <w:noWrap/>
            <w:hideMark/>
          </w:tcPr>
          <w:p w14:paraId="129CE0EF" w14:textId="77777777" w:rsidR="00A32149" w:rsidRPr="00025D30" w:rsidRDefault="00A32149" w:rsidP="00A32149"/>
        </w:tc>
        <w:tc>
          <w:tcPr>
            <w:tcW w:w="907" w:type="dxa"/>
            <w:noWrap/>
            <w:hideMark/>
          </w:tcPr>
          <w:p w14:paraId="276DF922" w14:textId="77777777" w:rsidR="00A32149" w:rsidRPr="00025D30" w:rsidRDefault="00A32149" w:rsidP="00A32149"/>
        </w:tc>
        <w:tc>
          <w:tcPr>
            <w:tcW w:w="850" w:type="dxa"/>
            <w:noWrap/>
            <w:hideMark/>
          </w:tcPr>
          <w:p w14:paraId="40FB4BB1" w14:textId="77777777" w:rsidR="00A32149" w:rsidRPr="00025D30" w:rsidRDefault="00A32149" w:rsidP="00A32149"/>
        </w:tc>
        <w:tc>
          <w:tcPr>
            <w:tcW w:w="850" w:type="dxa"/>
            <w:noWrap/>
            <w:hideMark/>
          </w:tcPr>
          <w:p w14:paraId="0393A3F0" w14:textId="77777777" w:rsidR="00A32149" w:rsidRPr="00025D30" w:rsidRDefault="00A32149" w:rsidP="00A32149"/>
        </w:tc>
        <w:tc>
          <w:tcPr>
            <w:tcW w:w="1134" w:type="dxa"/>
            <w:noWrap/>
            <w:hideMark/>
          </w:tcPr>
          <w:p w14:paraId="5204F179" w14:textId="77777777" w:rsidR="00A32149" w:rsidRPr="00025D30" w:rsidRDefault="00A32149" w:rsidP="00A32149"/>
        </w:tc>
        <w:tc>
          <w:tcPr>
            <w:tcW w:w="737" w:type="dxa"/>
            <w:noWrap/>
            <w:hideMark/>
          </w:tcPr>
          <w:p w14:paraId="22B08D25" w14:textId="77777777" w:rsidR="00A32149" w:rsidRPr="00025D30" w:rsidRDefault="00A32149" w:rsidP="00A32149"/>
        </w:tc>
      </w:tr>
      <w:tr w:rsidR="00A32149" w:rsidRPr="00025D30" w14:paraId="5636F814" w14:textId="77777777" w:rsidTr="00A32149">
        <w:trPr>
          <w:trHeight w:val="255"/>
        </w:trPr>
        <w:tc>
          <w:tcPr>
            <w:tcW w:w="3798" w:type="dxa"/>
            <w:hideMark/>
          </w:tcPr>
          <w:p w14:paraId="6F968EB4" w14:textId="77777777" w:rsidR="00A32149" w:rsidRPr="00D06F48" w:rsidRDefault="00A32149" w:rsidP="00A32149">
            <w:pPr>
              <w:rPr>
                <w:b/>
                <w:bCs/>
                <w:sz w:val="24"/>
                <w:szCs w:val="24"/>
              </w:rPr>
            </w:pPr>
            <w:r w:rsidRPr="00D06F48">
              <w:rPr>
                <w:b/>
                <w:bCs/>
                <w:sz w:val="24"/>
                <w:szCs w:val="24"/>
              </w:rPr>
              <w:t xml:space="preserve">8 months </w:t>
            </w:r>
          </w:p>
        </w:tc>
        <w:tc>
          <w:tcPr>
            <w:tcW w:w="1134" w:type="dxa"/>
            <w:noWrap/>
            <w:hideMark/>
          </w:tcPr>
          <w:p w14:paraId="7DED7357" w14:textId="77777777" w:rsidR="00A32149" w:rsidRPr="00025D30" w:rsidRDefault="00A32149" w:rsidP="00A32149">
            <w:r w:rsidRPr="00025D30">
              <w:t> </w:t>
            </w:r>
          </w:p>
        </w:tc>
        <w:tc>
          <w:tcPr>
            <w:tcW w:w="964" w:type="dxa"/>
            <w:noWrap/>
            <w:hideMark/>
          </w:tcPr>
          <w:p w14:paraId="196EDCCD" w14:textId="77777777" w:rsidR="00A32149" w:rsidRPr="00025D30" w:rsidRDefault="00A32149" w:rsidP="00A32149">
            <w:r w:rsidRPr="00025D30">
              <w:t> </w:t>
            </w:r>
          </w:p>
        </w:tc>
        <w:tc>
          <w:tcPr>
            <w:tcW w:w="907" w:type="dxa"/>
            <w:noWrap/>
            <w:hideMark/>
          </w:tcPr>
          <w:p w14:paraId="4D195241" w14:textId="77777777" w:rsidR="00A32149" w:rsidRPr="00025D30" w:rsidRDefault="00A32149" w:rsidP="00A32149">
            <w:r w:rsidRPr="00025D30">
              <w:t> </w:t>
            </w:r>
          </w:p>
        </w:tc>
        <w:tc>
          <w:tcPr>
            <w:tcW w:w="850" w:type="dxa"/>
            <w:noWrap/>
            <w:hideMark/>
          </w:tcPr>
          <w:p w14:paraId="5F7560C7" w14:textId="77777777" w:rsidR="00A32149" w:rsidRPr="00025D30" w:rsidRDefault="00A32149" w:rsidP="00A32149">
            <w:r w:rsidRPr="00025D30">
              <w:t> </w:t>
            </w:r>
          </w:p>
        </w:tc>
        <w:tc>
          <w:tcPr>
            <w:tcW w:w="850" w:type="dxa"/>
            <w:noWrap/>
            <w:hideMark/>
          </w:tcPr>
          <w:p w14:paraId="350E91FA" w14:textId="77777777" w:rsidR="00A32149" w:rsidRPr="00025D30" w:rsidRDefault="00A32149" w:rsidP="00A32149">
            <w:r w:rsidRPr="00025D30">
              <w:t> </w:t>
            </w:r>
          </w:p>
        </w:tc>
        <w:tc>
          <w:tcPr>
            <w:tcW w:w="1134" w:type="dxa"/>
            <w:noWrap/>
            <w:hideMark/>
          </w:tcPr>
          <w:p w14:paraId="0B02FBF1" w14:textId="77777777" w:rsidR="00A32149" w:rsidRPr="00025D30" w:rsidRDefault="00A32149" w:rsidP="00A32149">
            <w:r w:rsidRPr="00025D30">
              <w:t> </w:t>
            </w:r>
          </w:p>
        </w:tc>
        <w:tc>
          <w:tcPr>
            <w:tcW w:w="737" w:type="dxa"/>
            <w:noWrap/>
            <w:hideMark/>
          </w:tcPr>
          <w:p w14:paraId="0C87F10B" w14:textId="77777777" w:rsidR="00A32149" w:rsidRPr="00025D30" w:rsidRDefault="00A32149" w:rsidP="00A32149">
            <w:r w:rsidRPr="00025D30">
              <w:t> </w:t>
            </w:r>
          </w:p>
        </w:tc>
      </w:tr>
      <w:tr w:rsidR="00A32149" w:rsidRPr="00025D30" w14:paraId="7D7C697A" w14:textId="77777777" w:rsidTr="00A32149">
        <w:trPr>
          <w:trHeight w:val="300"/>
        </w:trPr>
        <w:tc>
          <w:tcPr>
            <w:tcW w:w="3798" w:type="dxa"/>
            <w:hideMark/>
          </w:tcPr>
          <w:p w14:paraId="15D8033D" w14:textId="77777777" w:rsidR="00A32149" w:rsidRPr="00D06F48" w:rsidRDefault="00A32149" w:rsidP="00A32149">
            <w:pPr>
              <w:rPr>
                <w:b/>
                <w:bCs/>
                <w:sz w:val="18"/>
                <w:szCs w:val="18"/>
              </w:rPr>
            </w:pPr>
            <w:r w:rsidRPr="00D06F48">
              <w:rPr>
                <w:b/>
                <w:bCs/>
                <w:sz w:val="18"/>
                <w:szCs w:val="18"/>
              </w:rPr>
              <w:t>I have felt reassured</w:t>
            </w:r>
          </w:p>
        </w:tc>
        <w:tc>
          <w:tcPr>
            <w:tcW w:w="1134" w:type="dxa"/>
            <w:noWrap/>
            <w:hideMark/>
          </w:tcPr>
          <w:p w14:paraId="1B010B30" w14:textId="77777777" w:rsidR="00A32149" w:rsidRPr="00025D30" w:rsidRDefault="00A32149" w:rsidP="00A32149">
            <w:r w:rsidRPr="00025D30">
              <w:t> </w:t>
            </w:r>
          </w:p>
        </w:tc>
        <w:tc>
          <w:tcPr>
            <w:tcW w:w="964" w:type="dxa"/>
            <w:noWrap/>
            <w:hideMark/>
          </w:tcPr>
          <w:p w14:paraId="1216E39E" w14:textId="77777777" w:rsidR="00A32149" w:rsidRPr="00025D30" w:rsidRDefault="00A32149" w:rsidP="00A32149">
            <w:r w:rsidRPr="00025D30">
              <w:t> </w:t>
            </w:r>
          </w:p>
        </w:tc>
        <w:tc>
          <w:tcPr>
            <w:tcW w:w="907" w:type="dxa"/>
            <w:noWrap/>
            <w:hideMark/>
          </w:tcPr>
          <w:p w14:paraId="1326DA33" w14:textId="77777777" w:rsidR="00A32149" w:rsidRPr="00025D30" w:rsidRDefault="00A32149" w:rsidP="00A32149">
            <w:r w:rsidRPr="00025D30">
              <w:t> </w:t>
            </w:r>
          </w:p>
        </w:tc>
        <w:tc>
          <w:tcPr>
            <w:tcW w:w="850" w:type="dxa"/>
            <w:noWrap/>
            <w:hideMark/>
          </w:tcPr>
          <w:p w14:paraId="548D9A09" w14:textId="77777777" w:rsidR="00A32149" w:rsidRPr="00025D30" w:rsidRDefault="00A32149" w:rsidP="00A32149">
            <w:r w:rsidRPr="00025D30">
              <w:t> </w:t>
            </w:r>
          </w:p>
        </w:tc>
        <w:tc>
          <w:tcPr>
            <w:tcW w:w="850" w:type="dxa"/>
            <w:noWrap/>
            <w:hideMark/>
          </w:tcPr>
          <w:p w14:paraId="575B3E5C" w14:textId="77777777" w:rsidR="00A32149" w:rsidRPr="00025D30" w:rsidRDefault="00A32149" w:rsidP="00A32149">
            <w:r w:rsidRPr="00025D30">
              <w:t> </w:t>
            </w:r>
          </w:p>
        </w:tc>
        <w:tc>
          <w:tcPr>
            <w:tcW w:w="1134" w:type="dxa"/>
            <w:noWrap/>
            <w:hideMark/>
          </w:tcPr>
          <w:p w14:paraId="62742942" w14:textId="77777777" w:rsidR="00A32149" w:rsidRPr="00025D30" w:rsidRDefault="00A32149" w:rsidP="00A32149">
            <w:r w:rsidRPr="00025D30">
              <w:t> </w:t>
            </w:r>
          </w:p>
        </w:tc>
        <w:tc>
          <w:tcPr>
            <w:tcW w:w="737" w:type="dxa"/>
            <w:noWrap/>
            <w:hideMark/>
          </w:tcPr>
          <w:p w14:paraId="1D5FC104" w14:textId="77777777" w:rsidR="00A32149" w:rsidRPr="00025D30" w:rsidRDefault="00A32149" w:rsidP="00A32149">
            <w:r w:rsidRPr="00025D30">
              <w:t> </w:t>
            </w:r>
          </w:p>
        </w:tc>
      </w:tr>
      <w:tr w:rsidR="00A32149" w:rsidRPr="00025D30" w14:paraId="79569308" w14:textId="77777777" w:rsidTr="00A32149">
        <w:trPr>
          <w:trHeight w:val="300"/>
        </w:trPr>
        <w:tc>
          <w:tcPr>
            <w:tcW w:w="3798" w:type="dxa"/>
            <w:hideMark/>
          </w:tcPr>
          <w:p w14:paraId="28E761E9"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4FA3F365" w14:textId="77777777" w:rsidR="00A32149" w:rsidRPr="00025D30" w:rsidRDefault="00A32149" w:rsidP="00A32149">
            <w:r w:rsidRPr="00025D30">
              <w:t>45 (19)</w:t>
            </w:r>
          </w:p>
        </w:tc>
        <w:tc>
          <w:tcPr>
            <w:tcW w:w="964" w:type="dxa"/>
            <w:hideMark/>
          </w:tcPr>
          <w:p w14:paraId="5FBD5C08" w14:textId="77777777" w:rsidR="00A32149" w:rsidRPr="00025D30" w:rsidRDefault="00A32149" w:rsidP="00A32149">
            <w:r w:rsidRPr="00025D30">
              <w:t>122 (50)</w:t>
            </w:r>
          </w:p>
        </w:tc>
        <w:tc>
          <w:tcPr>
            <w:tcW w:w="907" w:type="dxa"/>
            <w:hideMark/>
          </w:tcPr>
          <w:p w14:paraId="7E807FC9" w14:textId="77777777" w:rsidR="00A32149" w:rsidRPr="00025D30" w:rsidRDefault="00A32149" w:rsidP="00A32149">
            <w:r w:rsidRPr="00025D30">
              <w:t>64 (26)</w:t>
            </w:r>
          </w:p>
        </w:tc>
        <w:tc>
          <w:tcPr>
            <w:tcW w:w="850" w:type="dxa"/>
            <w:hideMark/>
          </w:tcPr>
          <w:p w14:paraId="22B33CE7" w14:textId="77777777" w:rsidR="00A32149" w:rsidRPr="00025D30" w:rsidRDefault="00A32149" w:rsidP="00A32149">
            <w:r w:rsidRPr="00025D30">
              <w:t>6 (3)</w:t>
            </w:r>
          </w:p>
        </w:tc>
        <w:tc>
          <w:tcPr>
            <w:tcW w:w="850" w:type="dxa"/>
            <w:hideMark/>
          </w:tcPr>
          <w:p w14:paraId="51343F8F" w14:textId="77777777" w:rsidR="00A32149" w:rsidRPr="00025D30" w:rsidRDefault="00A32149" w:rsidP="00A32149">
            <w:r w:rsidRPr="00025D30">
              <w:t>5 (2)</w:t>
            </w:r>
          </w:p>
        </w:tc>
        <w:tc>
          <w:tcPr>
            <w:tcW w:w="1134" w:type="dxa"/>
            <w:noWrap/>
            <w:hideMark/>
          </w:tcPr>
          <w:p w14:paraId="5C774264" w14:textId="77777777" w:rsidR="00A32149" w:rsidRPr="00025D30" w:rsidRDefault="00A32149" w:rsidP="00A32149">
            <w:r w:rsidRPr="00025D30">
              <w:t>33,946</w:t>
            </w:r>
          </w:p>
        </w:tc>
        <w:tc>
          <w:tcPr>
            <w:tcW w:w="737" w:type="dxa"/>
            <w:noWrap/>
            <w:hideMark/>
          </w:tcPr>
          <w:p w14:paraId="663AD051" w14:textId="77777777" w:rsidR="00A32149" w:rsidRPr="00025D30" w:rsidRDefault="00A32149" w:rsidP="00A32149">
            <w:r w:rsidRPr="00025D30">
              <w:t>0.906</w:t>
            </w:r>
          </w:p>
        </w:tc>
      </w:tr>
      <w:tr w:rsidR="00A32149" w:rsidRPr="00025D30" w14:paraId="14FD93A7" w14:textId="77777777" w:rsidTr="00A32149">
        <w:trPr>
          <w:trHeight w:val="300"/>
        </w:trPr>
        <w:tc>
          <w:tcPr>
            <w:tcW w:w="3798" w:type="dxa"/>
            <w:hideMark/>
          </w:tcPr>
          <w:p w14:paraId="0953916C" w14:textId="77777777" w:rsidR="00A32149" w:rsidRPr="00D06F48" w:rsidRDefault="00A32149" w:rsidP="00A32149">
            <w:pPr>
              <w:rPr>
                <w:sz w:val="18"/>
                <w:szCs w:val="18"/>
              </w:rPr>
            </w:pPr>
            <w:r w:rsidRPr="00D06F48">
              <w:rPr>
                <w:sz w:val="18"/>
                <w:szCs w:val="18"/>
              </w:rPr>
              <w:t>Comparator group</w:t>
            </w:r>
          </w:p>
        </w:tc>
        <w:tc>
          <w:tcPr>
            <w:tcW w:w="1134" w:type="dxa"/>
            <w:hideMark/>
          </w:tcPr>
          <w:p w14:paraId="65FE84EB" w14:textId="77777777" w:rsidR="00A32149" w:rsidRPr="00025D30" w:rsidRDefault="00A32149" w:rsidP="00A32149">
            <w:r w:rsidRPr="00025D30">
              <w:t>61 (23)</w:t>
            </w:r>
          </w:p>
        </w:tc>
        <w:tc>
          <w:tcPr>
            <w:tcW w:w="964" w:type="dxa"/>
            <w:hideMark/>
          </w:tcPr>
          <w:p w14:paraId="703E1D69" w14:textId="77777777" w:rsidR="00A32149" w:rsidRPr="00025D30" w:rsidRDefault="00A32149" w:rsidP="00A32149">
            <w:r w:rsidRPr="00025D30">
              <w:t>125 (45)</w:t>
            </w:r>
          </w:p>
        </w:tc>
        <w:tc>
          <w:tcPr>
            <w:tcW w:w="907" w:type="dxa"/>
            <w:hideMark/>
          </w:tcPr>
          <w:p w14:paraId="19FB3085" w14:textId="77777777" w:rsidR="00A32149" w:rsidRPr="00025D30" w:rsidRDefault="00A32149" w:rsidP="00A32149">
            <w:r w:rsidRPr="00025D30">
              <w:t>81 (29)</w:t>
            </w:r>
          </w:p>
        </w:tc>
        <w:tc>
          <w:tcPr>
            <w:tcW w:w="850" w:type="dxa"/>
            <w:hideMark/>
          </w:tcPr>
          <w:p w14:paraId="54811D08" w14:textId="77777777" w:rsidR="00A32149" w:rsidRPr="00025D30" w:rsidRDefault="00A32149" w:rsidP="00A32149">
            <w:r w:rsidRPr="00025D30">
              <w:t>8 (2)</w:t>
            </w:r>
          </w:p>
        </w:tc>
        <w:tc>
          <w:tcPr>
            <w:tcW w:w="850" w:type="dxa"/>
            <w:hideMark/>
          </w:tcPr>
          <w:p w14:paraId="78439704" w14:textId="77777777" w:rsidR="00A32149" w:rsidRPr="00025D30" w:rsidRDefault="00A32149" w:rsidP="00A32149">
            <w:r w:rsidRPr="00025D30">
              <w:t>4 (1)</w:t>
            </w:r>
          </w:p>
        </w:tc>
        <w:tc>
          <w:tcPr>
            <w:tcW w:w="1134" w:type="dxa"/>
            <w:noWrap/>
            <w:hideMark/>
          </w:tcPr>
          <w:p w14:paraId="54056FDC" w14:textId="77777777" w:rsidR="00A32149" w:rsidRPr="00025D30" w:rsidRDefault="00A32149" w:rsidP="00A32149"/>
        </w:tc>
        <w:tc>
          <w:tcPr>
            <w:tcW w:w="737" w:type="dxa"/>
            <w:noWrap/>
            <w:hideMark/>
          </w:tcPr>
          <w:p w14:paraId="6FA12B0D" w14:textId="77777777" w:rsidR="00A32149" w:rsidRPr="00025D30" w:rsidRDefault="00A32149" w:rsidP="00A32149"/>
        </w:tc>
      </w:tr>
      <w:tr w:rsidR="00A32149" w:rsidRPr="00025D30" w14:paraId="18AB04AD" w14:textId="77777777" w:rsidTr="00A32149">
        <w:trPr>
          <w:trHeight w:val="300"/>
        </w:trPr>
        <w:tc>
          <w:tcPr>
            <w:tcW w:w="3798" w:type="dxa"/>
            <w:hideMark/>
          </w:tcPr>
          <w:p w14:paraId="5F161FF1" w14:textId="77777777" w:rsidR="00A32149" w:rsidRPr="00D06F48" w:rsidRDefault="00A32149" w:rsidP="00A32149">
            <w:pPr>
              <w:rPr>
                <w:b/>
                <w:bCs/>
                <w:sz w:val="18"/>
                <w:szCs w:val="18"/>
              </w:rPr>
            </w:pPr>
            <w:r w:rsidRPr="00D06F48">
              <w:rPr>
                <w:b/>
                <w:bCs/>
                <w:sz w:val="18"/>
                <w:szCs w:val="18"/>
              </w:rPr>
              <w:t xml:space="preserve">I have known who to contact with any problems </w:t>
            </w:r>
          </w:p>
        </w:tc>
        <w:tc>
          <w:tcPr>
            <w:tcW w:w="1134" w:type="dxa"/>
            <w:noWrap/>
            <w:hideMark/>
          </w:tcPr>
          <w:p w14:paraId="6ED45C2E" w14:textId="77777777" w:rsidR="00A32149" w:rsidRPr="00025D30" w:rsidRDefault="00A32149" w:rsidP="00A32149">
            <w:r w:rsidRPr="00025D30">
              <w:t> </w:t>
            </w:r>
          </w:p>
        </w:tc>
        <w:tc>
          <w:tcPr>
            <w:tcW w:w="964" w:type="dxa"/>
            <w:noWrap/>
            <w:hideMark/>
          </w:tcPr>
          <w:p w14:paraId="63E145AC" w14:textId="77777777" w:rsidR="00A32149" w:rsidRPr="00025D30" w:rsidRDefault="00A32149" w:rsidP="00A32149">
            <w:r w:rsidRPr="00025D30">
              <w:t> </w:t>
            </w:r>
          </w:p>
        </w:tc>
        <w:tc>
          <w:tcPr>
            <w:tcW w:w="907" w:type="dxa"/>
            <w:noWrap/>
            <w:hideMark/>
          </w:tcPr>
          <w:p w14:paraId="543AC627" w14:textId="77777777" w:rsidR="00A32149" w:rsidRPr="00025D30" w:rsidRDefault="00A32149" w:rsidP="00A32149">
            <w:r w:rsidRPr="00025D30">
              <w:t> </w:t>
            </w:r>
          </w:p>
        </w:tc>
        <w:tc>
          <w:tcPr>
            <w:tcW w:w="850" w:type="dxa"/>
            <w:noWrap/>
            <w:hideMark/>
          </w:tcPr>
          <w:p w14:paraId="6DD0AADE" w14:textId="77777777" w:rsidR="00A32149" w:rsidRPr="00025D30" w:rsidRDefault="00A32149" w:rsidP="00A32149">
            <w:r w:rsidRPr="00025D30">
              <w:t> </w:t>
            </w:r>
          </w:p>
        </w:tc>
        <w:tc>
          <w:tcPr>
            <w:tcW w:w="850" w:type="dxa"/>
            <w:noWrap/>
            <w:hideMark/>
          </w:tcPr>
          <w:p w14:paraId="79380BA5" w14:textId="77777777" w:rsidR="00A32149" w:rsidRPr="00025D30" w:rsidRDefault="00A32149" w:rsidP="00A32149">
            <w:r w:rsidRPr="00025D30">
              <w:t> </w:t>
            </w:r>
          </w:p>
        </w:tc>
        <w:tc>
          <w:tcPr>
            <w:tcW w:w="1134" w:type="dxa"/>
            <w:noWrap/>
            <w:hideMark/>
          </w:tcPr>
          <w:p w14:paraId="7623A2AA" w14:textId="77777777" w:rsidR="00A32149" w:rsidRPr="00025D30" w:rsidRDefault="00A32149" w:rsidP="00A32149">
            <w:r w:rsidRPr="00025D30">
              <w:t> </w:t>
            </w:r>
          </w:p>
        </w:tc>
        <w:tc>
          <w:tcPr>
            <w:tcW w:w="737" w:type="dxa"/>
            <w:noWrap/>
            <w:hideMark/>
          </w:tcPr>
          <w:p w14:paraId="502438FC" w14:textId="77777777" w:rsidR="00A32149" w:rsidRPr="00025D30" w:rsidRDefault="00A32149" w:rsidP="00A32149">
            <w:r w:rsidRPr="00025D30">
              <w:t> </w:t>
            </w:r>
          </w:p>
        </w:tc>
      </w:tr>
      <w:tr w:rsidR="00A32149" w:rsidRPr="00025D30" w14:paraId="6D59AF18" w14:textId="77777777" w:rsidTr="00A32149">
        <w:trPr>
          <w:trHeight w:val="300"/>
        </w:trPr>
        <w:tc>
          <w:tcPr>
            <w:tcW w:w="3798" w:type="dxa"/>
            <w:hideMark/>
          </w:tcPr>
          <w:p w14:paraId="73DF0E40"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4F32B04D" w14:textId="77777777" w:rsidR="00A32149" w:rsidRPr="00025D30" w:rsidRDefault="00A32149" w:rsidP="00A32149">
            <w:r w:rsidRPr="00025D30">
              <w:t>98 (40)</w:t>
            </w:r>
          </w:p>
        </w:tc>
        <w:tc>
          <w:tcPr>
            <w:tcW w:w="964" w:type="dxa"/>
            <w:hideMark/>
          </w:tcPr>
          <w:p w14:paraId="66A247F9" w14:textId="77777777" w:rsidR="00A32149" w:rsidRPr="00025D30" w:rsidRDefault="00A32149" w:rsidP="00A32149">
            <w:r w:rsidRPr="00025D30">
              <w:t>139 (56)</w:t>
            </w:r>
          </w:p>
        </w:tc>
        <w:tc>
          <w:tcPr>
            <w:tcW w:w="907" w:type="dxa"/>
            <w:hideMark/>
          </w:tcPr>
          <w:p w14:paraId="7AAFF8AA" w14:textId="77777777" w:rsidR="00A32149" w:rsidRPr="00025D30" w:rsidRDefault="00A32149" w:rsidP="00A32149">
            <w:r w:rsidRPr="00025D30">
              <w:t>6 (2)</w:t>
            </w:r>
          </w:p>
        </w:tc>
        <w:tc>
          <w:tcPr>
            <w:tcW w:w="850" w:type="dxa"/>
            <w:hideMark/>
          </w:tcPr>
          <w:p w14:paraId="4BE39076" w14:textId="77777777" w:rsidR="00A32149" w:rsidRPr="00025D30" w:rsidRDefault="00A32149" w:rsidP="00A32149">
            <w:r w:rsidRPr="00025D30">
              <w:t>1 (1)</w:t>
            </w:r>
          </w:p>
        </w:tc>
        <w:tc>
          <w:tcPr>
            <w:tcW w:w="850" w:type="dxa"/>
            <w:hideMark/>
          </w:tcPr>
          <w:p w14:paraId="7429DEB3" w14:textId="77777777" w:rsidR="00A32149" w:rsidRPr="00025D30" w:rsidRDefault="00A32149" w:rsidP="00A32149">
            <w:r w:rsidRPr="00025D30">
              <w:t>3 (1)</w:t>
            </w:r>
          </w:p>
        </w:tc>
        <w:tc>
          <w:tcPr>
            <w:tcW w:w="1134" w:type="dxa"/>
            <w:noWrap/>
            <w:hideMark/>
          </w:tcPr>
          <w:p w14:paraId="05515F15" w14:textId="77777777" w:rsidR="00A32149" w:rsidRPr="00025D30" w:rsidRDefault="00A32149" w:rsidP="00A32149">
            <w:r w:rsidRPr="00025D30">
              <w:t>30,686</w:t>
            </w:r>
          </w:p>
        </w:tc>
        <w:tc>
          <w:tcPr>
            <w:tcW w:w="737" w:type="dxa"/>
            <w:noWrap/>
            <w:hideMark/>
          </w:tcPr>
          <w:p w14:paraId="1DB96B64" w14:textId="77777777" w:rsidR="00A32149" w:rsidRPr="00025D30" w:rsidRDefault="00A32149" w:rsidP="00A32149">
            <w:pPr>
              <w:rPr>
                <w:b/>
                <w:bCs/>
              </w:rPr>
            </w:pPr>
            <w:r w:rsidRPr="00025D30">
              <w:rPr>
                <w:b/>
                <w:bCs/>
              </w:rPr>
              <w:t>0.015</w:t>
            </w:r>
          </w:p>
        </w:tc>
      </w:tr>
      <w:tr w:rsidR="00A32149" w:rsidRPr="00025D30" w14:paraId="051A4D18" w14:textId="77777777" w:rsidTr="00A32149">
        <w:trPr>
          <w:trHeight w:val="300"/>
        </w:trPr>
        <w:tc>
          <w:tcPr>
            <w:tcW w:w="3798" w:type="dxa"/>
            <w:hideMark/>
          </w:tcPr>
          <w:p w14:paraId="249F2EC5" w14:textId="77777777" w:rsidR="00A32149" w:rsidRPr="00D06F48" w:rsidRDefault="00A32149" w:rsidP="00A32149">
            <w:pPr>
              <w:rPr>
                <w:sz w:val="18"/>
                <w:szCs w:val="18"/>
              </w:rPr>
            </w:pPr>
            <w:r w:rsidRPr="00D06F48">
              <w:rPr>
                <w:sz w:val="18"/>
                <w:szCs w:val="18"/>
              </w:rPr>
              <w:t>Comparator group</w:t>
            </w:r>
          </w:p>
        </w:tc>
        <w:tc>
          <w:tcPr>
            <w:tcW w:w="1134" w:type="dxa"/>
            <w:hideMark/>
          </w:tcPr>
          <w:p w14:paraId="09D20992" w14:textId="77777777" w:rsidR="00A32149" w:rsidRPr="00025D30" w:rsidRDefault="00A32149" w:rsidP="00A32149">
            <w:r w:rsidRPr="00025D30">
              <w:t>85 (31)</w:t>
            </w:r>
          </w:p>
        </w:tc>
        <w:tc>
          <w:tcPr>
            <w:tcW w:w="964" w:type="dxa"/>
            <w:hideMark/>
          </w:tcPr>
          <w:p w14:paraId="59C5DCE3" w14:textId="77777777" w:rsidR="00A32149" w:rsidRPr="00025D30" w:rsidRDefault="00A32149" w:rsidP="00A32149">
            <w:r w:rsidRPr="00025D30">
              <w:t>173 (62)</w:t>
            </w:r>
          </w:p>
        </w:tc>
        <w:tc>
          <w:tcPr>
            <w:tcW w:w="907" w:type="dxa"/>
            <w:hideMark/>
          </w:tcPr>
          <w:p w14:paraId="16B7C8CF" w14:textId="77777777" w:rsidR="00A32149" w:rsidRPr="00025D30" w:rsidRDefault="00A32149" w:rsidP="00A32149">
            <w:r w:rsidRPr="00025D30">
              <w:t>11 (4)</w:t>
            </w:r>
          </w:p>
        </w:tc>
        <w:tc>
          <w:tcPr>
            <w:tcW w:w="850" w:type="dxa"/>
            <w:hideMark/>
          </w:tcPr>
          <w:p w14:paraId="239F6699" w14:textId="77777777" w:rsidR="00A32149" w:rsidRPr="00025D30" w:rsidRDefault="00A32149" w:rsidP="00A32149">
            <w:r w:rsidRPr="00025D30">
              <w:t>6 (2)</w:t>
            </w:r>
          </w:p>
        </w:tc>
        <w:tc>
          <w:tcPr>
            <w:tcW w:w="850" w:type="dxa"/>
            <w:hideMark/>
          </w:tcPr>
          <w:p w14:paraId="352FB44E" w14:textId="77777777" w:rsidR="00A32149" w:rsidRPr="00025D30" w:rsidRDefault="00A32149" w:rsidP="00A32149">
            <w:r w:rsidRPr="00025D30">
              <w:t>3 (1)</w:t>
            </w:r>
          </w:p>
        </w:tc>
        <w:tc>
          <w:tcPr>
            <w:tcW w:w="1134" w:type="dxa"/>
            <w:noWrap/>
            <w:hideMark/>
          </w:tcPr>
          <w:p w14:paraId="0224DB13" w14:textId="77777777" w:rsidR="00A32149" w:rsidRPr="00025D30" w:rsidRDefault="00A32149" w:rsidP="00A32149"/>
        </w:tc>
        <w:tc>
          <w:tcPr>
            <w:tcW w:w="737" w:type="dxa"/>
            <w:noWrap/>
            <w:hideMark/>
          </w:tcPr>
          <w:p w14:paraId="5AF506FF" w14:textId="77777777" w:rsidR="00A32149" w:rsidRPr="00025D30" w:rsidRDefault="00A32149" w:rsidP="00A32149"/>
        </w:tc>
      </w:tr>
      <w:tr w:rsidR="00A32149" w:rsidRPr="00025D30" w14:paraId="7D999AF5" w14:textId="77777777" w:rsidTr="00A32149">
        <w:trPr>
          <w:trHeight w:val="510"/>
        </w:trPr>
        <w:tc>
          <w:tcPr>
            <w:tcW w:w="3798" w:type="dxa"/>
            <w:hideMark/>
          </w:tcPr>
          <w:p w14:paraId="5D0C3DC6" w14:textId="77777777" w:rsidR="00A32149" w:rsidRPr="00D06F48" w:rsidRDefault="00A32149" w:rsidP="00A32149">
            <w:pPr>
              <w:rPr>
                <w:b/>
                <w:bCs/>
                <w:sz w:val="18"/>
                <w:szCs w:val="18"/>
              </w:rPr>
            </w:pPr>
            <w:r w:rsidRPr="00D06F48">
              <w:rPr>
                <w:b/>
                <w:bCs/>
                <w:sz w:val="18"/>
                <w:szCs w:val="18"/>
              </w:rPr>
              <w:t>I have felt comfortable about contacting the doctors and nurses with any problems</w:t>
            </w:r>
          </w:p>
        </w:tc>
        <w:tc>
          <w:tcPr>
            <w:tcW w:w="1134" w:type="dxa"/>
            <w:noWrap/>
            <w:hideMark/>
          </w:tcPr>
          <w:p w14:paraId="39AACDA4" w14:textId="77777777" w:rsidR="00A32149" w:rsidRPr="00025D30" w:rsidRDefault="00A32149" w:rsidP="00A32149">
            <w:r w:rsidRPr="00025D30">
              <w:t> </w:t>
            </w:r>
          </w:p>
        </w:tc>
        <w:tc>
          <w:tcPr>
            <w:tcW w:w="964" w:type="dxa"/>
            <w:noWrap/>
            <w:hideMark/>
          </w:tcPr>
          <w:p w14:paraId="689FD7F4" w14:textId="77777777" w:rsidR="00A32149" w:rsidRPr="00025D30" w:rsidRDefault="00A32149" w:rsidP="00A32149">
            <w:r w:rsidRPr="00025D30">
              <w:t> </w:t>
            </w:r>
          </w:p>
        </w:tc>
        <w:tc>
          <w:tcPr>
            <w:tcW w:w="907" w:type="dxa"/>
            <w:noWrap/>
            <w:hideMark/>
          </w:tcPr>
          <w:p w14:paraId="572CA180" w14:textId="77777777" w:rsidR="00A32149" w:rsidRPr="00025D30" w:rsidRDefault="00A32149" w:rsidP="00A32149">
            <w:r w:rsidRPr="00025D30">
              <w:t> </w:t>
            </w:r>
          </w:p>
        </w:tc>
        <w:tc>
          <w:tcPr>
            <w:tcW w:w="850" w:type="dxa"/>
            <w:noWrap/>
            <w:hideMark/>
          </w:tcPr>
          <w:p w14:paraId="663CA0FC" w14:textId="77777777" w:rsidR="00A32149" w:rsidRPr="00025D30" w:rsidRDefault="00A32149" w:rsidP="00A32149">
            <w:r w:rsidRPr="00025D30">
              <w:t> </w:t>
            </w:r>
          </w:p>
        </w:tc>
        <w:tc>
          <w:tcPr>
            <w:tcW w:w="850" w:type="dxa"/>
            <w:noWrap/>
            <w:hideMark/>
          </w:tcPr>
          <w:p w14:paraId="3EF8DC8E" w14:textId="77777777" w:rsidR="00A32149" w:rsidRPr="00025D30" w:rsidRDefault="00A32149" w:rsidP="00A32149">
            <w:r w:rsidRPr="00025D30">
              <w:t> </w:t>
            </w:r>
          </w:p>
        </w:tc>
        <w:tc>
          <w:tcPr>
            <w:tcW w:w="1134" w:type="dxa"/>
            <w:noWrap/>
            <w:hideMark/>
          </w:tcPr>
          <w:p w14:paraId="6C321AD6" w14:textId="77777777" w:rsidR="00A32149" w:rsidRPr="00025D30" w:rsidRDefault="00A32149" w:rsidP="00A32149">
            <w:r w:rsidRPr="00025D30">
              <w:t> </w:t>
            </w:r>
          </w:p>
        </w:tc>
        <w:tc>
          <w:tcPr>
            <w:tcW w:w="737" w:type="dxa"/>
            <w:noWrap/>
            <w:hideMark/>
          </w:tcPr>
          <w:p w14:paraId="593C691E" w14:textId="77777777" w:rsidR="00A32149" w:rsidRPr="00025D30" w:rsidRDefault="00A32149" w:rsidP="00A32149">
            <w:r w:rsidRPr="00025D30">
              <w:t> </w:t>
            </w:r>
          </w:p>
        </w:tc>
      </w:tr>
      <w:tr w:rsidR="00A32149" w:rsidRPr="00025D30" w14:paraId="0F717360" w14:textId="77777777" w:rsidTr="00A32149">
        <w:trPr>
          <w:trHeight w:val="300"/>
        </w:trPr>
        <w:tc>
          <w:tcPr>
            <w:tcW w:w="3798" w:type="dxa"/>
            <w:hideMark/>
          </w:tcPr>
          <w:p w14:paraId="08DA9AE6"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457520A1" w14:textId="77777777" w:rsidR="00A32149" w:rsidRPr="00025D30" w:rsidRDefault="00A32149" w:rsidP="00A32149">
            <w:r w:rsidRPr="00025D30">
              <w:t>91 (37)</w:t>
            </w:r>
          </w:p>
        </w:tc>
        <w:tc>
          <w:tcPr>
            <w:tcW w:w="964" w:type="dxa"/>
            <w:hideMark/>
          </w:tcPr>
          <w:p w14:paraId="3971875F" w14:textId="77777777" w:rsidR="00A32149" w:rsidRPr="00025D30" w:rsidRDefault="00A32149" w:rsidP="00A32149">
            <w:r w:rsidRPr="00025D30">
              <w:t>132 (54)</w:t>
            </w:r>
          </w:p>
        </w:tc>
        <w:tc>
          <w:tcPr>
            <w:tcW w:w="907" w:type="dxa"/>
            <w:hideMark/>
          </w:tcPr>
          <w:p w14:paraId="53631AE8" w14:textId="77777777" w:rsidR="00A32149" w:rsidRPr="00025D30" w:rsidRDefault="00A32149" w:rsidP="00A32149">
            <w:r w:rsidRPr="00025D30">
              <w:t>17 (7)</w:t>
            </w:r>
          </w:p>
        </w:tc>
        <w:tc>
          <w:tcPr>
            <w:tcW w:w="850" w:type="dxa"/>
            <w:hideMark/>
          </w:tcPr>
          <w:p w14:paraId="1C0C167E" w14:textId="77777777" w:rsidR="00A32149" w:rsidRPr="00025D30" w:rsidRDefault="00A32149" w:rsidP="00A32149">
            <w:r w:rsidRPr="00025D30">
              <w:t>1 (1)</w:t>
            </w:r>
          </w:p>
        </w:tc>
        <w:tc>
          <w:tcPr>
            <w:tcW w:w="850" w:type="dxa"/>
            <w:hideMark/>
          </w:tcPr>
          <w:p w14:paraId="16C79BF2" w14:textId="77777777" w:rsidR="00A32149" w:rsidRPr="00025D30" w:rsidRDefault="00A32149" w:rsidP="00A32149">
            <w:r w:rsidRPr="00025D30">
              <w:t>3 (1)</w:t>
            </w:r>
          </w:p>
        </w:tc>
        <w:tc>
          <w:tcPr>
            <w:tcW w:w="1134" w:type="dxa"/>
            <w:noWrap/>
            <w:hideMark/>
          </w:tcPr>
          <w:p w14:paraId="02B640ED" w14:textId="77777777" w:rsidR="00A32149" w:rsidRPr="00025D30" w:rsidRDefault="00A32149" w:rsidP="00A32149">
            <w:r w:rsidRPr="00025D30">
              <w:t>31,896.50</w:t>
            </w:r>
          </w:p>
        </w:tc>
        <w:tc>
          <w:tcPr>
            <w:tcW w:w="737" w:type="dxa"/>
            <w:noWrap/>
            <w:hideMark/>
          </w:tcPr>
          <w:p w14:paraId="24E56571" w14:textId="77777777" w:rsidR="00A32149" w:rsidRPr="00025D30" w:rsidRDefault="00A32149" w:rsidP="00A32149">
            <w:r w:rsidRPr="00025D30">
              <w:t>0.207</w:t>
            </w:r>
          </w:p>
        </w:tc>
      </w:tr>
      <w:tr w:rsidR="00A32149" w:rsidRPr="00025D30" w14:paraId="0C674F95" w14:textId="77777777" w:rsidTr="00A32149">
        <w:trPr>
          <w:trHeight w:val="300"/>
        </w:trPr>
        <w:tc>
          <w:tcPr>
            <w:tcW w:w="3798" w:type="dxa"/>
            <w:hideMark/>
          </w:tcPr>
          <w:p w14:paraId="0E63F3C2" w14:textId="77777777" w:rsidR="00A32149" w:rsidRPr="00D06F48" w:rsidRDefault="00A32149" w:rsidP="00A32149">
            <w:pPr>
              <w:rPr>
                <w:sz w:val="18"/>
                <w:szCs w:val="18"/>
              </w:rPr>
            </w:pPr>
            <w:r w:rsidRPr="00D06F48">
              <w:rPr>
                <w:sz w:val="18"/>
                <w:szCs w:val="18"/>
              </w:rPr>
              <w:lastRenderedPageBreak/>
              <w:t>Comparator group</w:t>
            </w:r>
          </w:p>
        </w:tc>
        <w:tc>
          <w:tcPr>
            <w:tcW w:w="1134" w:type="dxa"/>
            <w:hideMark/>
          </w:tcPr>
          <w:p w14:paraId="2B8B10B3" w14:textId="77777777" w:rsidR="00A32149" w:rsidRPr="00025D30" w:rsidRDefault="00A32149" w:rsidP="00A32149">
            <w:r w:rsidRPr="00025D30">
              <w:t>86 (31)</w:t>
            </w:r>
          </w:p>
        </w:tc>
        <w:tc>
          <w:tcPr>
            <w:tcW w:w="964" w:type="dxa"/>
            <w:hideMark/>
          </w:tcPr>
          <w:p w14:paraId="110C77D9" w14:textId="77777777" w:rsidR="00A32149" w:rsidRPr="00025D30" w:rsidRDefault="00A32149" w:rsidP="00A32149">
            <w:r w:rsidRPr="00025D30">
              <w:t>168 (61)</w:t>
            </w:r>
          </w:p>
        </w:tc>
        <w:tc>
          <w:tcPr>
            <w:tcW w:w="907" w:type="dxa"/>
            <w:hideMark/>
          </w:tcPr>
          <w:p w14:paraId="265E8AFD" w14:textId="77777777" w:rsidR="00A32149" w:rsidRPr="00025D30" w:rsidRDefault="00A32149" w:rsidP="00A32149">
            <w:r w:rsidRPr="00025D30">
              <w:t>15 (5)</w:t>
            </w:r>
          </w:p>
        </w:tc>
        <w:tc>
          <w:tcPr>
            <w:tcW w:w="850" w:type="dxa"/>
            <w:hideMark/>
          </w:tcPr>
          <w:p w14:paraId="1406C682" w14:textId="77777777" w:rsidR="00A32149" w:rsidRPr="00025D30" w:rsidRDefault="00A32149" w:rsidP="00A32149">
            <w:r w:rsidRPr="00025D30">
              <w:t>5 (2)</w:t>
            </w:r>
          </w:p>
        </w:tc>
        <w:tc>
          <w:tcPr>
            <w:tcW w:w="850" w:type="dxa"/>
            <w:hideMark/>
          </w:tcPr>
          <w:p w14:paraId="62FA1E59" w14:textId="77777777" w:rsidR="00A32149" w:rsidRPr="00025D30" w:rsidRDefault="00A32149" w:rsidP="00A32149">
            <w:r w:rsidRPr="00025D30">
              <w:t>3 (1)</w:t>
            </w:r>
          </w:p>
        </w:tc>
        <w:tc>
          <w:tcPr>
            <w:tcW w:w="1134" w:type="dxa"/>
            <w:noWrap/>
            <w:hideMark/>
          </w:tcPr>
          <w:p w14:paraId="306B3438" w14:textId="77777777" w:rsidR="00A32149" w:rsidRPr="00025D30" w:rsidRDefault="00A32149" w:rsidP="00A32149"/>
        </w:tc>
        <w:tc>
          <w:tcPr>
            <w:tcW w:w="737" w:type="dxa"/>
            <w:noWrap/>
            <w:hideMark/>
          </w:tcPr>
          <w:p w14:paraId="1BBF13CD" w14:textId="77777777" w:rsidR="00A32149" w:rsidRPr="00025D30" w:rsidRDefault="00A32149" w:rsidP="00A32149"/>
        </w:tc>
      </w:tr>
      <w:tr w:rsidR="00A32149" w:rsidRPr="00025D30" w14:paraId="3724BA8B" w14:textId="77777777" w:rsidTr="00A32149">
        <w:trPr>
          <w:trHeight w:val="300"/>
        </w:trPr>
        <w:tc>
          <w:tcPr>
            <w:tcW w:w="3798" w:type="dxa"/>
            <w:hideMark/>
          </w:tcPr>
          <w:p w14:paraId="7264ABC4" w14:textId="77777777" w:rsidR="00A32149" w:rsidRPr="00D06F48" w:rsidRDefault="00A32149" w:rsidP="00A32149">
            <w:pPr>
              <w:rPr>
                <w:b/>
                <w:bCs/>
                <w:sz w:val="18"/>
                <w:szCs w:val="18"/>
              </w:rPr>
            </w:pPr>
            <w:r w:rsidRPr="00D06F48">
              <w:rPr>
                <w:b/>
                <w:bCs/>
                <w:sz w:val="18"/>
                <w:szCs w:val="18"/>
              </w:rPr>
              <w:t>I have felt isolated</w:t>
            </w:r>
          </w:p>
        </w:tc>
        <w:tc>
          <w:tcPr>
            <w:tcW w:w="1134" w:type="dxa"/>
            <w:noWrap/>
            <w:hideMark/>
          </w:tcPr>
          <w:p w14:paraId="1B1E7797" w14:textId="77777777" w:rsidR="00A32149" w:rsidRPr="00025D30" w:rsidRDefault="00A32149" w:rsidP="00A32149">
            <w:r w:rsidRPr="00025D30">
              <w:t> </w:t>
            </w:r>
          </w:p>
        </w:tc>
        <w:tc>
          <w:tcPr>
            <w:tcW w:w="964" w:type="dxa"/>
            <w:noWrap/>
            <w:hideMark/>
          </w:tcPr>
          <w:p w14:paraId="7ADE9938" w14:textId="77777777" w:rsidR="00A32149" w:rsidRPr="00025D30" w:rsidRDefault="00A32149" w:rsidP="00A32149">
            <w:r w:rsidRPr="00025D30">
              <w:t> </w:t>
            </w:r>
          </w:p>
        </w:tc>
        <w:tc>
          <w:tcPr>
            <w:tcW w:w="907" w:type="dxa"/>
            <w:noWrap/>
            <w:hideMark/>
          </w:tcPr>
          <w:p w14:paraId="48A8F07B" w14:textId="77777777" w:rsidR="00A32149" w:rsidRPr="00025D30" w:rsidRDefault="00A32149" w:rsidP="00A32149">
            <w:r w:rsidRPr="00025D30">
              <w:t> </w:t>
            </w:r>
          </w:p>
        </w:tc>
        <w:tc>
          <w:tcPr>
            <w:tcW w:w="850" w:type="dxa"/>
            <w:noWrap/>
            <w:hideMark/>
          </w:tcPr>
          <w:p w14:paraId="141E7155" w14:textId="77777777" w:rsidR="00A32149" w:rsidRPr="00025D30" w:rsidRDefault="00A32149" w:rsidP="00A32149">
            <w:r w:rsidRPr="00025D30">
              <w:t> </w:t>
            </w:r>
          </w:p>
        </w:tc>
        <w:tc>
          <w:tcPr>
            <w:tcW w:w="850" w:type="dxa"/>
            <w:noWrap/>
            <w:hideMark/>
          </w:tcPr>
          <w:p w14:paraId="6EEE8AC4" w14:textId="77777777" w:rsidR="00A32149" w:rsidRPr="00025D30" w:rsidRDefault="00A32149" w:rsidP="00A32149">
            <w:r w:rsidRPr="00025D30">
              <w:t> </w:t>
            </w:r>
          </w:p>
        </w:tc>
        <w:tc>
          <w:tcPr>
            <w:tcW w:w="1134" w:type="dxa"/>
            <w:noWrap/>
            <w:hideMark/>
          </w:tcPr>
          <w:p w14:paraId="504E6695" w14:textId="77777777" w:rsidR="00A32149" w:rsidRPr="00025D30" w:rsidRDefault="00A32149" w:rsidP="00A32149">
            <w:r w:rsidRPr="00025D30">
              <w:t> </w:t>
            </w:r>
          </w:p>
        </w:tc>
        <w:tc>
          <w:tcPr>
            <w:tcW w:w="737" w:type="dxa"/>
            <w:noWrap/>
            <w:hideMark/>
          </w:tcPr>
          <w:p w14:paraId="6AC232D3" w14:textId="77777777" w:rsidR="00A32149" w:rsidRPr="00025D30" w:rsidRDefault="00A32149" w:rsidP="00A32149">
            <w:r w:rsidRPr="00025D30">
              <w:t> </w:t>
            </w:r>
          </w:p>
        </w:tc>
      </w:tr>
      <w:tr w:rsidR="00A32149" w:rsidRPr="00025D30" w14:paraId="744847BC" w14:textId="77777777" w:rsidTr="00A32149">
        <w:trPr>
          <w:trHeight w:val="300"/>
        </w:trPr>
        <w:tc>
          <w:tcPr>
            <w:tcW w:w="3798" w:type="dxa"/>
            <w:hideMark/>
          </w:tcPr>
          <w:p w14:paraId="171543EF"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25DBEEB5" w14:textId="77777777" w:rsidR="00A32149" w:rsidRPr="00025D30" w:rsidRDefault="00A32149" w:rsidP="00A32149">
            <w:r w:rsidRPr="00025D30">
              <w:t>4 (2)</w:t>
            </w:r>
          </w:p>
        </w:tc>
        <w:tc>
          <w:tcPr>
            <w:tcW w:w="964" w:type="dxa"/>
            <w:hideMark/>
          </w:tcPr>
          <w:p w14:paraId="01616927" w14:textId="77777777" w:rsidR="00A32149" w:rsidRPr="00025D30" w:rsidRDefault="00A32149" w:rsidP="00A32149">
            <w:r w:rsidRPr="00025D30">
              <w:t>8 (3)</w:t>
            </w:r>
          </w:p>
        </w:tc>
        <w:tc>
          <w:tcPr>
            <w:tcW w:w="907" w:type="dxa"/>
            <w:hideMark/>
          </w:tcPr>
          <w:p w14:paraId="110BB704" w14:textId="77777777" w:rsidR="00A32149" w:rsidRPr="00025D30" w:rsidRDefault="00A32149" w:rsidP="00A32149">
            <w:r w:rsidRPr="00025D30">
              <w:t>28 (11)</w:t>
            </w:r>
          </w:p>
        </w:tc>
        <w:tc>
          <w:tcPr>
            <w:tcW w:w="850" w:type="dxa"/>
            <w:hideMark/>
          </w:tcPr>
          <w:p w14:paraId="0978D0A0" w14:textId="77777777" w:rsidR="00A32149" w:rsidRPr="00025D30" w:rsidRDefault="00A32149" w:rsidP="00A32149">
            <w:r w:rsidRPr="00025D30">
              <w:t>71 (29)</w:t>
            </w:r>
          </w:p>
        </w:tc>
        <w:tc>
          <w:tcPr>
            <w:tcW w:w="850" w:type="dxa"/>
            <w:hideMark/>
          </w:tcPr>
          <w:p w14:paraId="7AE843A1" w14:textId="77777777" w:rsidR="00A32149" w:rsidRPr="00025D30" w:rsidRDefault="00A32149" w:rsidP="00A32149">
            <w:r w:rsidRPr="00025D30">
              <w:t>134 (55)</w:t>
            </w:r>
          </w:p>
        </w:tc>
        <w:tc>
          <w:tcPr>
            <w:tcW w:w="1134" w:type="dxa"/>
            <w:noWrap/>
            <w:hideMark/>
          </w:tcPr>
          <w:p w14:paraId="3B777435" w14:textId="77777777" w:rsidR="00A32149" w:rsidRPr="00025D30" w:rsidRDefault="00A32149" w:rsidP="00A32149">
            <w:r w:rsidRPr="00025D30">
              <w:t>34,774</w:t>
            </w:r>
          </w:p>
        </w:tc>
        <w:tc>
          <w:tcPr>
            <w:tcW w:w="737" w:type="dxa"/>
            <w:noWrap/>
            <w:hideMark/>
          </w:tcPr>
          <w:p w14:paraId="70B1E919" w14:textId="77777777" w:rsidR="00A32149" w:rsidRPr="00025D30" w:rsidRDefault="00A32149" w:rsidP="00A32149">
            <w:r w:rsidRPr="00025D30">
              <w:t>0.535</w:t>
            </w:r>
          </w:p>
        </w:tc>
      </w:tr>
      <w:tr w:rsidR="00A32149" w:rsidRPr="00025D30" w14:paraId="558FCBB5" w14:textId="77777777" w:rsidTr="00A32149">
        <w:trPr>
          <w:trHeight w:val="300"/>
        </w:trPr>
        <w:tc>
          <w:tcPr>
            <w:tcW w:w="3798" w:type="dxa"/>
            <w:hideMark/>
          </w:tcPr>
          <w:p w14:paraId="13F4E79E" w14:textId="77777777" w:rsidR="00A32149" w:rsidRPr="00D06F48" w:rsidRDefault="00A32149" w:rsidP="00A32149">
            <w:pPr>
              <w:rPr>
                <w:sz w:val="18"/>
                <w:szCs w:val="18"/>
              </w:rPr>
            </w:pPr>
            <w:r w:rsidRPr="00D06F48">
              <w:rPr>
                <w:sz w:val="18"/>
                <w:szCs w:val="18"/>
              </w:rPr>
              <w:t>Comparator group</w:t>
            </w:r>
          </w:p>
        </w:tc>
        <w:tc>
          <w:tcPr>
            <w:tcW w:w="1134" w:type="dxa"/>
            <w:hideMark/>
          </w:tcPr>
          <w:p w14:paraId="356656AA" w14:textId="77777777" w:rsidR="00A32149" w:rsidRPr="00025D30" w:rsidRDefault="00A32149" w:rsidP="00A32149">
            <w:r w:rsidRPr="00025D30">
              <w:t>3 (1)</w:t>
            </w:r>
          </w:p>
        </w:tc>
        <w:tc>
          <w:tcPr>
            <w:tcW w:w="964" w:type="dxa"/>
            <w:hideMark/>
          </w:tcPr>
          <w:p w14:paraId="32178F6D" w14:textId="77777777" w:rsidR="00A32149" w:rsidRPr="00025D30" w:rsidRDefault="00A32149" w:rsidP="00A32149">
            <w:r w:rsidRPr="00025D30">
              <w:t>11 (4)</w:t>
            </w:r>
          </w:p>
        </w:tc>
        <w:tc>
          <w:tcPr>
            <w:tcW w:w="907" w:type="dxa"/>
            <w:hideMark/>
          </w:tcPr>
          <w:p w14:paraId="4CE61001" w14:textId="77777777" w:rsidR="00A32149" w:rsidRPr="00025D30" w:rsidRDefault="00A32149" w:rsidP="00A32149">
            <w:r w:rsidRPr="00025D30">
              <w:t>32 (12)</w:t>
            </w:r>
          </w:p>
        </w:tc>
        <w:tc>
          <w:tcPr>
            <w:tcW w:w="850" w:type="dxa"/>
            <w:hideMark/>
          </w:tcPr>
          <w:p w14:paraId="3100D42D" w14:textId="77777777" w:rsidR="00A32149" w:rsidRPr="00025D30" w:rsidRDefault="00A32149" w:rsidP="00A32149">
            <w:r w:rsidRPr="00025D30">
              <w:t>88 (32)</w:t>
            </w:r>
          </w:p>
        </w:tc>
        <w:tc>
          <w:tcPr>
            <w:tcW w:w="850" w:type="dxa"/>
            <w:hideMark/>
          </w:tcPr>
          <w:p w14:paraId="07D885B6" w14:textId="77777777" w:rsidR="00A32149" w:rsidRPr="00025D30" w:rsidRDefault="00A32149" w:rsidP="00A32149">
            <w:r w:rsidRPr="00025D30">
              <w:t>142 (51)</w:t>
            </w:r>
          </w:p>
        </w:tc>
        <w:tc>
          <w:tcPr>
            <w:tcW w:w="1134" w:type="dxa"/>
            <w:noWrap/>
            <w:hideMark/>
          </w:tcPr>
          <w:p w14:paraId="188E55E9" w14:textId="77777777" w:rsidR="00A32149" w:rsidRPr="00025D30" w:rsidRDefault="00A32149" w:rsidP="00A32149"/>
        </w:tc>
        <w:tc>
          <w:tcPr>
            <w:tcW w:w="737" w:type="dxa"/>
            <w:noWrap/>
            <w:hideMark/>
          </w:tcPr>
          <w:p w14:paraId="2782875D" w14:textId="77777777" w:rsidR="00A32149" w:rsidRPr="00025D30" w:rsidRDefault="00A32149" w:rsidP="00A32149"/>
        </w:tc>
      </w:tr>
      <w:tr w:rsidR="00A32149" w:rsidRPr="00025D30" w14:paraId="6B4C1A3A" w14:textId="77777777" w:rsidTr="00A32149">
        <w:trPr>
          <w:trHeight w:val="300"/>
        </w:trPr>
        <w:tc>
          <w:tcPr>
            <w:tcW w:w="3798" w:type="dxa"/>
            <w:hideMark/>
          </w:tcPr>
          <w:p w14:paraId="0886BF31" w14:textId="77777777" w:rsidR="00A32149" w:rsidRPr="00D06F48" w:rsidRDefault="00A32149" w:rsidP="00A32149">
            <w:pPr>
              <w:rPr>
                <w:b/>
                <w:bCs/>
                <w:sz w:val="18"/>
                <w:szCs w:val="18"/>
              </w:rPr>
            </w:pPr>
            <w:r w:rsidRPr="00D06F48">
              <w:rPr>
                <w:b/>
                <w:bCs/>
                <w:sz w:val="18"/>
                <w:szCs w:val="18"/>
              </w:rPr>
              <w:t>I have felt that the care received was thorough</w:t>
            </w:r>
          </w:p>
        </w:tc>
        <w:tc>
          <w:tcPr>
            <w:tcW w:w="1134" w:type="dxa"/>
            <w:noWrap/>
            <w:hideMark/>
          </w:tcPr>
          <w:p w14:paraId="34616583" w14:textId="77777777" w:rsidR="00A32149" w:rsidRPr="00025D30" w:rsidRDefault="00A32149" w:rsidP="00A32149">
            <w:r w:rsidRPr="00025D30">
              <w:t> </w:t>
            </w:r>
          </w:p>
        </w:tc>
        <w:tc>
          <w:tcPr>
            <w:tcW w:w="964" w:type="dxa"/>
            <w:noWrap/>
            <w:hideMark/>
          </w:tcPr>
          <w:p w14:paraId="17801A99" w14:textId="77777777" w:rsidR="00A32149" w:rsidRPr="00025D30" w:rsidRDefault="00A32149" w:rsidP="00A32149">
            <w:r w:rsidRPr="00025D30">
              <w:t> </w:t>
            </w:r>
          </w:p>
        </w:tc>
        <w:tc>
          <w:tcPr>
            <w:tcW w:w="907" w:type="dxa"/>
            <w:noWrap/>
            <w:hideMark/>
          </w:tcPr>
          <w:p w14:paraId="2889286A" w14:textId="77777777" w:rsidR="00A32149" w:rsidRPr="00025D30" w:rsidRDefault="00A32149" w:rsidP="00A32149">
            <w:r w:rsidRPr="00025D30">
              <w:t> </w:t>
            </w:r>
          </w:p>
        </w:tc>
        <w:tc>
          <w:tcPr>
            <w:tcW w:w="850" w:type="dxa"/>
            <w:noWrap/>
            <w:hideMark/>
          </w:tcPr>
          <w:p w14:paraId="30E03344" w14:textId="77777777" w:rsidR="00A32149" w:rsidRPr="00025D30" w:rsidRDefault="00A32149" w:rsidP="00A32149">
            <w:r w:rsidRPr="00025D30">
              <w:t> </w:t>
            </w:r>
          </w:p>
        </w:tc>
        <w:tc>
          <w:tcPr>
            <w:tcW w:w="850" w:type="dxa"/>
            <w:noWrap/>
            <w:hideMark/>
          </w:tcPr>
          <w:p w14:paraId="241B797E" w14:textId="77777777" w:rsidR="00A32149" w:rsidRPr="00025D30" w:rsidRDefault="00A32149" w:rsidP="00A32149">
            <w:r w:rsidRPr="00025D30">
              <w:t> </w:t>
            </w:r>
          </w:p>
        </w:tc>
        <w:tc>
          <w:tcPr>
            <w:tcW w:w="1134" w:type="dxa"/>
            <w:noWrap/>
            <w:hideMark/>
          </w:tcPr>
          <w:p w14:paraId="4D109CAE" w14:textId="77777777" w:rsidR="00A32149" w:rsidRPr="00025D30" w:rsidRDefault="00A32149" w:rsidP="00A32149">
            <w:r w:rsidRPr="00025D30">
              <w:t> </w:t>
            </w:r>
          </w:p>
        </w:tc>
        <w:tc>
          <w:tcPr>
            <w:tcW w:w="737" w:type="dxa"/>
            <w:noWrap/>
            <w:hideMark/>
          </w:tcPr>
          <w:p w14:paraId="1157AB1C" w14:textId="77777777" w:rsidR="00A32149" w:rsidRPr="00025D30" w:rsidRDefault="00A32149" w:rsidP="00A32149">
            <w:r w:rsidRPr="00025D30">
              <w:t> </w:t>
            </w:r>
          </w:p>
        </w:tc>
      </w:tr>
      <w:tr w:rsidR="00A32149" w:rsidRPr="00025D30" w14:paraId="58D3124E" w14:textId="77777777" w:rsidTr="00A32149">
        <w:trPr>
          <w:trHeight w:val="300"/>
        </w:trPr>
        <w:tc>
          <w:tcPr>
            <w:tcW w:w="3798" w:type="dxa"/>
            <w:hideMark/>
          </w:tcPr>
          <w:p w14:paraId="619700BB"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7903E1DE" w14:textId="77777777" w:rsidR="00A32149" w:rsidRPr="00025D30" w:rsidRDefault="00A32149" w:rsidP="00A32149">
            <w:r w:rsidRPr="00025D30">
              <w:t>73 (30)</w:t>
            </w:r>
          </w:p>
        </w:tc>
        <w:tc>
          <w:tcPr>
            <w:tcW w:w="964" w:type="dxa"/>
            <w:hideMark/>
          </w:tcPr>
          <w:p w14:paraId="24FCFCFB" w14:textId="77777777" w:rsidR="00A32149" w:rsidRPr="00025D30" w:rsidRDefault="00A32149" w:rsidP="00A32149">
            <w:r w:rsidRPr="00025D30">
              <w:t>122 (51)</w:t>
            </w:r>
          </w:p>
        </w:tc>
        <w:tc>
          <w:tcPr>
            <w:tcW w:w="907" w:type="dxa"/>
            <w:hideMark/>
          </w:tcPr>
          <w:p w14:paraId="1882026D" w14:textId="77777777" w:rsidR="00A32149" w:rsidRPr="00025D30" w:rsidRDefault="00A32149" w:rsidP="00A32149">
            <w:r w:rsidRPr="00025D30">
              <w:t>42 (17)</w:t>
            </w:r>
          </w:p>
        </w:tc>
        <w:tc>
          <w:tcPr>
            <w:tcW w:w="850" w:type="dxa"/>
            <w:hideMark/>
          </w:tcPr>
          <w:p w14:paraId="4EA3CFE3" w14:textId="77777777" w:rsidR="00A32149" w:rsidRPr="00025D30" w:rsidRDefault="00A32149" w:rsidP="00A32149">
            <w:r w:rsidRPr="00025D30">
              <w:t>3 (1)</w:t>
            </w:r>
          </w:p>
        </w:tc>
        <w:tc>
          <w:tcPr>
            <w:tcW w:w="850" w:type="dxa"/>
            <w:hideMark/>
          </w:tcPr>
          <w:p w14:paraId="7D6B0B75" w14:textId="77777777" w:rsidR="00A32149" w:rsidRPr="00025D30" w:rsidRDefault="00A32149" w:rsidP="00A32149">
            <w:r w:rsidRPr="00025D30">
              <w:t>2 (1)</w:t>
            </w:r>
          </w:p>
        </w:tc>
        <w:tc>
          <w:tcPr>
            <w:tcW w:w="1134" w:type="dxa"/>
            <w:noWrap/>
            <w:hideMark/>
          </w:tcPr>
          <w:p w14:paraId="0EA37919" w14:textId="77777777" w:rsidR="00A32149" w:rsidRPr="00025D30" w:rsidRDefault="00A32149" w:rsidP="00A32149">
            <w:r w:rsidRPr="00025D30">
              <w:t>32,951</w:t>
            </w:r>
          </w:p>
        </w:tc>
        <w:tc>
          <w:tcPr>
            <w:tcW w:w="737" w:type="dxa"/>
            <w:noWrap/>
            <w:hideMark/>
          </w:tcPr>
          <w:p w14:paraId="306975A5" w14:textId="77777777" w:rsidR="00A32149" w:rsidRPr="00025D30" w:rsidRDefault="00A32149" w:rsidP="00A32149">
            <w:r w:rsidRPr="00025D30">
              <w:t>0.834</w:t>
            </w:r>
          </w:p>
        </w:tc>
      </w:tr>
      <w:tr w:rsidR="00A32149" w:rsidRPr="00025D30" w14:paraId="48152ED9" w14:textId="77777777" w:rsidTr="00A32149">
        <w:trPr>
          <w:trHeight w:val="300"/>
        </w:trPr>
        <w:tc>
          <w:tcPr>
            <w:tcW w:w="3798" w:type="dxa"/>
            <w:hideMark/>
          </w:tcPr>
          <w:p w14:paraId="34723299" w14:textId="77777777" w:rsidR="00A32149" w:rsidRPr="00D06F48" w:rsidRDefault="00A32149" w:rsidP="00A32149">
            <w:pPr>
              <w:rPr>
                <w:sz w:val="18"/>
                <w:szCs w:val="18"/>
              </w:rPr>
            </w:pPr>
            <w:r w:rsidRPr="00D06F48">
              <w:rPr>
                <w:sz w:val="18"/>
                <w:szCs w:val="18"/>
              </w:rPr>
              <w:t>Comparator group</w:t>
            </w:r>
          </w:p>
        </w:tc>
        <w:tc>
          <w:tcPr>
            <w:tcW w:w="1134" w:type="dxa"/>
            <w:hideMark/>
          </w:tcPr>
          <w:p w14:paraId="1C0BDF84" w14:textId="77777777" w:rsidR="00A32149" w:rsidRPr="00025D30" w:rsidRDefault="00A32149" w:rsidP="00A32149">
            <w:r w:rsidRPr="00025D30">
              <w:t>79 (29)</w:t>
            </w:r>
          </w:p>
        </w:tc>
        <w:tc>
          <w:tcPr>
            <w:tcW w:w="964" w:type="dxa"/>
            <w:hideMark/>
          </w:tcPr>
          <w:p w14:paraId="0E8A8CD2" w14:textId="77777777" w:rsidR="00A32149" w:rsidRPr="00025D30" w:rsidRDefault="00A32149" w:rsidP="00A32149">
            <w:r w:rsidRPr="00025D30">
              <w:t>144 (52)</w:t>
            </w:r>
          </w:p>
        </w:tc>
        <w:tc>
          <w:tcPr>
            <w:tcW w:w="907" w:type="dxa"/>
            <w:hideMark/>
          </w:tcPr>
          <w:p w14:paraId="7448FACD" w14:textId="77777777" w:rsidR="00A32149" w:rsidRPr="00025D30" w:rsidRDefault="00A32149" w:rsidP="00A32149">
            <w:r w:rsidRPr="00025D30">
              <w:t>44 (16)</w:t>
            </w:r>
          </w:p>
        </w:tc>
        <w:tc>
          <w:tcPr>
            <w:tcW w:w="850" w:type="dxa"/>
            <w:hideMark/>
          </w:tcPr>
          <w:p w14:paraId="2ECA7240" w14:textId="77777777" w:rsidR="00A32149" w:rsidRPr="00025D30" w:rsidRDefault="00A32149" w:rsidP="00A32149">
            <w:r w:rsidRPr="00025D30">
              <w:t>5 (2)</w:t>
            </w:r>
          </w:p>
        </w:tc>
        <w:tc>
          <w:tcPr>
            <w:tcW w:w="850" w:type="dxa"/>
            <w:hideMark/>
          </w:tcPr>
          <w:p w14:paraId="278DCAC2" w14:textId="77777777" w:rsidR="00A32149" w:rsidRPr="00025D30" w:rsidRDefault="00A32149" w:rsidP="00A32149">
            <w:r w:rsidRPr="00025D30">
              <w:t>3 (1)</w:t>
            </w:r>
          </w:p>
        </w:tc>
        <w:tc>
          <w:tcPr>
            <w:tcW w:w="1134" w:type="dxa"/>
            <w:noWrap/>
            <w:hideMark/>
          </w:tcPr>
          <w:p w14:paraId="05A82F39" w14:textId="77777777" w:rsidR="00A32149" w:rsidRPr="00025D30" w:rsidRDefault="00A32149" w:rsidP="00A32149"/>
        </w:tc>
        <w:tc>
          <w:tcPr>
            <w:tcW w:w="737" w:type="dxa"/>
            <w:noWrap/>
            <w:hideMark/>
          </w:tcPr>
          <w:p w14:paraId="202860C5" w14:textId="77777777" w:rsidR="00A32149" w:rsidRPr="00025D30" w:rsidRDefault="00A32149" w:rsidP="00A32149"/>
        </w:tc>
      </w:tr>
      <w:tr w:rsidR="00A32149" w:rsidRPr="00025D30" w14:paraId="78DC8563" w14:textId="77777777" w:rsidTr="00A32149">
        <w:trPr>
          <w:trHeight w:val="300"/>
        </w:trPr>
        <w:tc>
          <w:tcPr>
            <w:tcW w:w="3798" w:type="dxa"/>
            <w:hideMark/>
          </w:tcPr>
          <w:p w14:paraId="6FB30708" w14:textId="77777777" w:rsidR="00A32149" w:rsidRPr="00D06F48" w:rsidRDefault="00A32149" w:rsidP="00A32149">
            <w:pPr>
              <w:rPr>
                <w:b/>
                <w:bCs/>
                <w:sz w:val="18"/>
                <w:szCs w:val="18"/>
              </w:rPr>
            </w:pPr>
            <w:r w:rsidRPr="00D06F48">
              <w:rPr>
                <w:b/>
                <w:bCs/>
                <w:sz w:val="18"/>
                <w:szCs w:val="18"/>
              </w:rPr>
              <w:t>I have felt able to ask questions</w:t>
            </w:r>
          </w:p>
        </w:tc>
        <w:tc>
          <w:tcPr>
            <w:tcW w:w="1134" w:type="dxa"/>
            <w:noWrap/>
            <w:hideMark/>
          </w:tcPr>
          <w:p w14:paraId="4221B3B2" w14:textId="77777777" w:rsidR="00A32149" w:rsidRPr="00025D30" w:rsidRDefault="00A32149" w:rsidP="00A32149">
            <w:r w:rsidRPr="00025D30">
              <w:t> </w:t>
            </w:r>
          </w:p>
        </w:tc>
        <w:tc>
          <w:tcPr>
            <w:tcW w:w="964" w:type="dxa"/>
            <w:noWrap/>
            <w:hideMark/>
          </w:tcPr>
          <w:p w14:paraId="21F77BD2" w14:textId="77777777" w:rsidR="00A32149" w:rsidRPr="00025D30" w:rsidRDefault="00A32149" w:rsidP="00A32149">
            <w:r w:rsidRPr="00025D30">
              <w:t> </w:t>
            </w:r>
          </w:p>
        </w:tc>
        <w:tc>
          <w:tcPr>
            <w:tcW w:w="907" w:type="dxa"/>
            <w:noWrap/>
            <w:hideMark/>
          </w:tcPr>
          <w:p w14:paraId="2E55FE0F" w14:textId="77777777" w:rsidR="00A32149" w:rsidRPr="00025D30" w:rsidRDefault="00A32149" w:rsidP="00A32149">
            <w:r w:rsidRPr="00025D30">
              <w:t> </w:t>
            </w:r>
          </w:p>
        </w:tc>
        <w:tc>
          <w:tcPr>
            <w:tcW w:w="850" w:type="dxa"/>
            <w:noWrap/>
            <w:hideMark/>
          </w:tcPr>
          <w:p w14:paraId="340045F7" w14:textId="77777777" w:rsidR="00A32149" w:rsidRPr="00025D30" w:rsidRDefault="00A32149" w:rsidP="00A32149">
            <w:r w:rsidRPr="00025D30">
              <w:t> </w:t>
            </w:r>
          </w:p>
        </w:tc>
        <w:tc>
          <w:tcPr>
            <w:tcW w:w="850" w:type="dxa"/>
            <w:noWrap/>
            <w:hideMark/>
          </w:tcPr>
          <w:p w14:paraId="0988D745" w14:textId="77777777" w:rsidR="00A32149" w:rsidRPr="00025D30" w:rsidRDefault="00A32149" w:rsidP="00A32149">
            <w:r w:rsidRPr="00025D30">
              <w:t> </w:t>
            </w:r>
          </w:p>
        </w:tc>
        <w:tc>
          <w:tcPr>
            <w:tcW w:w="1134" w:type="dxa"/>
            <w:noWrap/>
            <w:hideMark/>
          </w:tcPr>
          <w:p w14:paraId="61B730EE" w14:textId="77777777" w:rsidR="00A32149" w:rsidRPr="00025D30" w:rsidRDefault="00A32149" w:rsidP="00A32149">
            <w:r w:rsidRPr="00025D30">
              <w:t> </w:t>
            </w:r>
          </w:p>
        </w:tc>
        <w:tc>
          <w:tcPr>
            <w:tcW w:w="737" w:type="dxa"/>
            <w:noWrap/>
            <w:hideMark/>
          </w:tcPr>
          <w:p w14:paraId="4BDD0383" w14:textId="77777777" w:rsidR="00A32149" w:rsidRPr="00025D30" w:rsidRDefault="00A32149" w:rsidP="00A32149">
            <w:r w:rsidRPr="00025D30">
              <w:t> </w:t>
            </w:r>
          </w:p>
        </w:tc>
      </w:tr>
      <w:tr w:rsidR="00A32149" w:rsidRPr="00025D30" w14:paraId="52DE938E" w14:textId="77777777" w:rsidTr="00A32149">
        <w:trPr>
          <w:trHeight w:val="300"/>
        </w:trPr>
        <w:tc>
          <w:tcPr>
            <w:tcW w:w="3798" w:type="dxa"/>
            <w:hideMark/>
          </w:tcPr>
          <w:p w14:paraId="3EF62E23"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0554C245" w14:textId="77777777" w:rsidR="00A32149" w:rsidRPr="00025D30" w:rsidRDefault="00A32149" w:rsidP="00A32149">
            <w:r w:rsidRPr="00025D30">
              <w:t>87 (36)</w:t>
            </w:r>
          </w:p>
        </w:tc>
        <w:tc>
          <w:tcPr>
            <w:tcW w:w="964" w:type="dxa"/>
            <w:hideMark/>
          </w:tcPr>
          <w:p w14:paraId="1FAD8478" w14:textId="77777777" w:rsidR="00A32149" w:rsidRPr="00025D30" w:rsidRDefault="00A32149" w:rsidP="00A32149">
            <w:r w:rsidRPr="00025D30">
              <w:t>135 (55)</w:t>
            </w:r>
          </w:p>
        </w:tc>
        <w:tc>
          <w:tcPr>
            <w:tcW w:w="907" w:type="dxa"/>
            <w:hideMark/>
          </w:tcPr>
          <w:p w14:paraId="5EBFBA4C" w14:textId="77777777" w:rsidR="00A32149" w:rsidRPr="00025D30" w:rsidRDefault="00A32149" w:rsidP="00A32149">
            <w:r w:rsidRPr="00025D30">
              <w:t>21 (9)</w:t>
            </w:r>
          </w:p>
        </w:tc>
        <w:tc>
          <w:tcPr>
            <w:tcW w:w="850" w:type="dxa"/>
            <w:hideMark/>
          </w:tcPr>
          <w:p w14:paraId="7C5AD31E" w14:textId="77777777" w:rsidR="00A32149" w:rsidRPr="00025D30" w:rsidRDefault="00A32149" w:rsidP="00A32149">
            <w:r w:rsidRPr="00025D30">
              <w:t>0 (0)</w:t>
            </w:r>
          </w:p>
        </w:tc>
        <w:tc>
          <w:tcPr>
            <w:tcW w:w="850" w:type="dxa"/>
            <w:hideMark/>
          </w:tcPr>
          <w:p w14:paraId="43621A1D" w14:textId="77777777" w:rsidR="00A32149" w:rsidRPr="00025D30" w:rsidRDefault="00A32149" w:rsidP="00A32149">
            <w:r w:rsidRPr="00025D30">
              <w:t>1 (0)</w:t>
            </w:r>
          </w:p>
        </w:tc>
        <w:tc>
          <w:tcPr>
            <w:tcW w:w="1134" w:type="dxa"/>
            <w:noWrap/>
            <w:hideMark/>
          </w:tcPr>
          <w:p w14:paraId="259099E3" w14:textId="77777777" w:rsidR="00A32149" w:rsidRPr="00025D30" w:rsidRDefault="00A32149" w:rsidP="00A32149">
            <w:r w:rsidRPr="00025D30">
              <w:t>33,267.50</w:t>
            </w:r>
          </w:p>
        </w:tc>
        <w:tc>
          <w:tcPr>
            <w:tcW w:w="737" w:type="dxa"/>
            <w:noWrap/>
            <w:hideMark/>
          </w:tcPr>
          <w:p w14:paraId="376C5AA7" w14:textId="77777777" w:rsidR="00A32149" w:rsidRPr="00025D30" w:rsidRDefault="00A32149" w:rsidP="00A32149">
            <w:r w:rsidRPr="00025D30">
              <w:t>0.850</w:t>
            </w:r>
          </w:p>
        </w:tc>
      </w:tr>
      <w:tr w:rsidR="00A32149" w:rsidRPr="00025D30" w14:paraId="60E43CCF" w14:textId="77777777" w:rsidTr="00A32149">
        <w:trPr>
          <w:trHeight w:val="300"/>
        </w:trPr>
        <w:tc>
          <w:tcPr>
            <w:tcW w:w="3798" w:type="dxa"/>
            <w:hideMark/>
          </w:tcPr>
          <w:p w14:paraId="3FCF9517" w14:textId="77777777" w:rsidR="00A32149" w:rsidRPr="00D06F48" w:rsidRDefault="00A32149" w:rsidP="00A32149">
            <w:pPr>
              <w:rPr>
                <w:sz w:val="18"/>
                <w:szCs w:val="18"/>
              </w:rPr>
            </w:pPr>
            <w:r w:rsidRPr="00D06F48">
              <w:rPr>
                <w:sz w:val="18"/>
                <w:szCs w:val="18"/>
              </w:rPr>
              <w:t>Comparator group</w:t>
            </w:r>
          </w:p>
        </w:tc>
        <w:tc>
          <w:tcPr>
            <w:tcW w:w="1134" w:type="dxa"/>
            <w:hideMark/>
          </w:tcPr>
          <w:p w14:paraId="1997596B" w14:textId="77777777" w:rsidR="00A32149" w:rsidRPr="00025D30" w:rsidRDefault="00A32149" w:rsidP="00A32149">
            <w:r w:rsidRPr="00025D30">
              <w:t>92 (34)</w:t>
            </w:r>
          </w:p>
        </w:tc>
        <w:tc>
          <w:tcPr>
            <w:tcW w:w="964" w:type="dxa"/>
            <w:hideMark/>
          </w:tcPr>
          <w:p w14:paraId="5E4E0AFA" w14:textId="77777777" w:rsidR="00A32149" w:rsidRPr="00025D30" w:rsidRDefault="00A32149" w:rsidP="00A32149">
            <w:r w:rsidRPr="00025D30">
              <w:t>164 (60)</w:t>
            </w:r>
          </w:p>
        </w:tc>
        <w:tc>
          <w:tcPr>
            <w:tcW w:w="907" w:type="dxa"/>
            <w:hideMark/>
          </w:tcPr>
          <w:p w14:paraId="7307FFFE" w14:textId="77777777" w:rsidR="00A32149" w:rsidRPr="00025D30" w:rsidRDefault="00A32149" w:rsidP="00A32149">
            <w:r w:rsidRPr="00025D30">
              <w:t>12 (4)</w:t>
            </w:r>
          </w:p>
        </w:tc>
        <w:tc>
          <w:tcPr>
            <w:tcW w:w="850" w:type="dxa"/>
            <w:hideMark/>
          </w:tcPr>
          <w:p w14:paraId="14F4B80D" w14:textId="77777777" w:rsidR="00A32149" w:rsidRPr="00025D30" w:rsidRDefault="00A32149" w:rsidP="00A32149">
            <w:r w:rsidRPr="00025D30">
              <w:t>4 (1)</w:t>
            </w:r>
          </w:p>
        </w:tc>
        <w:tc>
          <w:tcPr>
            <w:tcW w:w="850" w:type="dxa"/>
            <w:hideMark/>
          </w:tcPr>
          <w:p w14:paraId="0B45791B" w14:textId="77777777" w:rsidR="00A32149" w:rsidRPr="00025D30" w:rsidRDefault="00A32149" w:rsidP="00A32149">
            <w:r w:rsidRPr="00025D30">
              <w:t>3 (1)</w:t>
            </w:r>
          </w:p>
        </w:tc>
        <w:tc>
          <w:tcPr>
            <w:tcW w:w="1134" w:type="dxa"/>
            <w:noWrap/>
            <w:hideMark/>
          </w:tcPr>
          <w:p w14:paraId="0343C4FF" w14:textId="77777777" w:rsidR="00A32149" w:rsidRPr="00025D30" w:rsidRDefault="00A32149" w:rsidP="00A32149"/>
        </w:tc>
        <w:tc>
          <w:tcPr>
            <w:tcW w:w="737" w:type="dxa"/>
            <w:noWrap/>
            <w:hideMark/>
          </w:tcPr>
          <w:p w14:paraId="59E9295A" w14:textId="77777777" w:rsidR="00A32149" w:rsidRPr="00025D30" w:rsidRDefault="00A32149" w:rsidP="00A32149"/>
        </w:tc>
      </w:tr>
      <w:tr w:rsidR="00A32149" w:rsidRPr="00025D30" w14:paraId="76653C35" w14:textId="77777777" w:rsidTr="00A32149">
        <w:trPr>
          <w:trHeight w:val="510"/>
        </w:trPr>
        <w:tc>
          <w:tcPr>
            <w:tcW w:w="3798" w:type="dxa"/>
            <w:hideMark/>
          </w:tcPr>
          <w:p w14:paraId="2EFDBD3F" w14:textId="77777777" w:rsidR="00A32149" w:rsidRPr="00D06F48" w:rsidRDefault="00A32149" w:rsidP="00A32149">
            <w:pPr>
              <w:rPr>
                <w:b/>
                <w:bCs/>
                <w:sz w:val="18"/>
                <w:szCs w:val="18"/>
              </w:rPr>
            </w:pPr>
            <w:r w:rsidRPr="00D06F48">
              <w:rPr>
                <w:b/>
                <w:bCs/>
                <w:sz w:val="18"/>
                <w:szCs w:val="18"/>
              </w:rPr>
              <w:t>I have felt that the doctors/nurses spent enough time with me</w:t>
            </w:r>
          </w:p>
        </w:tc>
        <w:tc>
          <w:tcPr>
            <w:tcW w:w="1134" w:type="dxa"/>
            <w:noWrap/>
            <w:hideMark/>
          </w:tcPr>
          <w:p w14:paraId="5751F0E1" w14:textId="77777777" w:rsidR="00A32149" w:rsidRPr="00025D30" w:rsidRDefault="00A32149" w:rsidP="00A32149">
            <w:r w:rsidRPr="00025D30">
              <w:t> </w:t>
            </w:r>
          </w:p>
        </w:tc>
        <w:tc>
          <w:tcPr>
            <w:tcW w:w="964" w:type="dxa"/>
            <w:noWrap/>
            <w:hideMark/>
          </w:tcPr>
          <w:p w14:paraId="7D92BD27" w14:textId="77777777" w:rsidR="00A32149" w:rsidRPr="00025D30" w:rsidRDefault="00A32149" w:rsidP="00A32149">
            <w:r w:rsidRPr="00025D30">
              <w:t> </w:t>
            </w:r>
          </w:p>
        </w:tc>
        <w:tc>
          <w:tcPr>
            <w:tcW w:w="907" w:type="dxa"/>
            <w:noWrap/>
            <w:hideMark/>
          </w:tcPr>
          <w:p w14:paraId="016F8412" w14:textId="77777777" w:rsidR="00A32149" w:rsidRPr="00025D30" w:rsidRDefault="00A32149" w:rsidP="00A32149">
            <w:r w:rsidRPr="00025D30">
              <w:t> </w:t>
            </w:r>
          </w:p>
        </w:tc>
        <w:tc>
          <w:tcPr>
            <w:tcW w:w="850" w:type="dxa"/>
            <w:noWrap/>
            <w:hideMark/>
          </w:tcPr>
          <w:p w14:paraId="2E2A669B" w14:textId="77777777" w:rsidR="00A32149" w:rsidRPr="00025D30" w:rsidRDefault="00A32149" w:rsidP="00A32149">
            <w:r w:rsidRPr="00025D30">
              <w:t> </w:t>
            </w:r>
          </w:p>
        </w:tc>
        <w:tc>
          <w:tcPr>
            <w:tcW w:w="850" w:type="dxa"/>
            <w:noWrap/>
            <w:hideMark/>
          </w:tcPr>
          <w:p w14:paraId="2BAF0767" w14:textId="77777777" w:rsidR="00A32149" w:rsidRPr="00025D30" w:rsidRDefault="00A32149" w:rsidP="00A32149">
            <w:r w:rsidRPr="00025D30">
              <w:t> </w:t>
            </w:r>
          </w:p>
        </w:tc>
        <w:tc>
          <w:tcPr>
            <w:tcW w:w="1134" w:type="dxa"/>
            <w:noWrap/>
            <w:hideMark/>
          </w:tcPr>
          <w:p w14:paraId="74BBB725" w14:textId="77777777" w:rsidR="00A32149" w:rsidRPr="00025D30" w:rsidRDefault="00A32149" w:rsidP="00A32149">
            <w:r w:rsidRPr="00025D30">
              <w:t> </w:t>
            </w:r>
          </w:p>
        </w:tc>
        <w:tc>
          <w:tcPr>
            <w:tcW w:w="737" w:type="dxa"/>
            <w:noWrap/>
            <w:hideMark/>
          </w:tcPr>
          <w:p w14:paraId="606DFBE4" w14:textId="77777777" w:rsidR="00A32149" w:rsidRPr="00025D30" w:rsidRDefault="00A32149" w:rsidP="00A32149">
            <w:r w:rsidRPr="00025D30">
              <w:t> </w:t>
            </w:r>
          </w:p>
        </w:tc>
      </w:tr>
      <w:tr w:rsidR="00A32149" w:rsidRPr="00025D30" w14:paraId="0DD0DCD4" w14:textId="77777777" w:rsidTr="00A32149">
        <w:trPr>
          <w:trHeight w:val="300"/>
        </w:trPr>
        <w:tc>
          <w:tcPr>
            <w:tcW w:w="3798" w:type="dxa"/>
            <w:hideMark/>
          </w:tcPr>
          <w:p w14:paraId="24C3AA0D"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015F84AD" w14:textId="77777777" w:rsidR="00A32149" w:rsidRPr="00025D30" w:rsidRDefault="00A32149" w:rsidP="00A32149">
            <w:r w:rsidRPr="00025D30">
              <w:t>77 (32)</w:t>
            </w:r>
          </w:p>
        </w:tc>
        <w:tc>
          <w:tcPr>
            <w:tcW w:w="964" w:type="dxa"/>
            <w:hideMark/>
          </w:tcPr>
          <w:p w14:paraId="48718D0E" w14:textId="77777777" w:rsidR="00A32149" w:rsidRPr="00025D30" w:rsidRDefault="00A32149" w:rsidP="00A32149">
            <w:r w:rsidRPr="00025D30">
              <w:t>122 (50)</w:t>
            </w:r>
          </w:p>
        </w:tc>
        <w:tc>
          <w:tcPr>
            <w:tcW w:w="907" w:type="dxa"/>
            <w:hideMark/>
          </w:tcPr>
          <w:p w14:paraId="473D325F" w14:textId="77777777" w:rsidR="00A32149" w:rsidRPr="00025D30" w:rsidRDefault="00A32149" w:rsidP="00A32149">
            <w:r w:rsidRPr="00025D30">
              <w:t>38 (16)</w:t>
            </w:r>
          </w:p>
        </w:tc>
        <w:tc>
          <w:tcPr>
            <w:tcW w:w="850" w:type="dxa"/>
            <w:hideMark/>
          </w:tcPr>
          <w:p w14:paraId="11C2351D" w14:textId="77777777" w:rsidR="00A32149" w:rsidRPr="00025D30" w:rsidRDefault="00A32149" w:rsidP="00A32149">
            <w:r w:rsidRPr="00025D30">
              <w:t>6 (2)</w:t>
            </w:r>
          </w:p>
        </w:tc>
        <w:tc>
          <w:tcPr>
            <w:tcW w:w="850" w:type="dxa"/>
            <w:hideMark/>
          </w:tcPr>
          <w:p w14:paraId="627C61C4" w14:textId="77777777" w:rsidR="00A32149" w:rsidRPr="00025D30" w:rsidRDefault="00A32149" w:rsidP="00A32149">
            <w:r w:rsidRPr="00025D30">
              <w:t>1 (0)</w:t>
            </w:r>
          </w:p>
        </w:tc>
        <w:tc>
          <w:tcPr>
            <w:tcW w:w="1134" w:type="dxa"/>
            <w:noWrap/>
            <w:hideMark/>
          </w:tcPr>
          <w:p w14:paraId="58BF79F0" w14:textId="77777777" w:rsidR="00A32149" w:rsidRPr="00025D30" w:rsidRDefault="00A32149" w:rsidP="00A32149">
            <w:r w:rsidRPr="00025D30">
              <w:t>32,749</w:t>
            </w:r>
          </w:p>
        </w:tc>
        <w:tc>
          <w:tcPr>
            <w:tcW w:w="737" w:type="dxa"/>
            <w:noWrap/>
            <w:hideMark/>
          </w:tcPr>
          <w:p w14:paraId="44B5CEF1" w14:textId="77777777" w:rsidR="00A32149" w:rsidRPr="00025D30" w:rsidRDefault="00A32149" w:rsidP="00A32149">
            <w:r w:rsidRPr="00025D30">
              <w:t>0.506</w:t>
            </w:r>
          </w:p>
        </w:tc>
      </w:tr>
      <w:tr w:rsidR="00A32149" w:rsidRPr="00025D30" w14:paraId="64308870" w14:textId="77777777" w:rsidTr="00A32149">
        <w:trPr>
          <w:trHeight w:val="300"/>
        </w:trPr>
        <w:tc>
          <w:tcPr>
            <w:tcW w:w="3798" w:type="dxa"/>
            <w:hideMark/>
          </w:tcPr>
          <w:p w14:paraId="20B46C5C" w14:textId="77777777" w:rsidR="00A32149" w:rsidRPr="00D06F48" w:rsidRDefault="00A32149" w:rsidP="00A32149">
            <w:pPr>
              <w:rPr>
                <w:sz w:val="18"/>
                <w:szCs w:val="18"/>
              </w:rPr>
            </w:pPr>
            <w:r w:rsidRPr="00D06F48">
              <w:rPr>
                <w:sz w:val="18"/>
                <w:szCs w:val="18"/>
              </w:rPr>
              <w:t>Comparator group</w:t>
            </w:r>
          </w:p>
        </w:tc>
        <w:tc>
          <w:tcPr>
            <w:tcW w:w="1134" w:type="dxa"/>
            <w:hideMark/>
          </w:tcPr>
          <w:p w14:paraId="44ADD9DE" w14:textId="77777777" w:rsidR="00A32149" w:rsidRPr="00025D30" w:rsidRDefault="00A32149" w:rsidP="00A32149">
            <w:r w:rsidRPr="00025D30">
              <w:t>80 (29)</w:t>
            </w:r>
          </w:p>
        </w:tc>
        <w:tc>
          <w:tcPr>
            <w:tcW w:w="964" w:type="dxa"/>
            <w:hideMark/>
          </w:tcPr>
          <w:p w14:paraId="5C8BE852" w14:textId="77777777" w:rsidR="00A32149" w:rsidRPr="00025D30" w:rsidRDefault="00A32149" w:rsidP="00A32149">
            <w:r w:rsidRPr="00025D30">
              <w:t>143 (52)</w:t>
            </w:r>
          </w:p>
        </w:tc>
        <w:tc>
          <w:tcPr>
            <w:tcW w:w="907" w:type="dxa"/>
            <w:hideMark/>
          </w:tcPr>
          <w:p w14:paraId="7E5C8759" w14:textId="77777777" w:rsidR="00A32149" w:rsidRPr="00025D30" w:rsidRDefault="00A32149" w:rsidP="00A32149">
            <w:r w:rsidRPr="00025D30">
              <w:t>43 (15)</w:t>
            </w:r>
          </w:p>
        </w:tc>
        <w:tc>
          <w:tcPr>
            <w:tcW w:w="850" w:type="dxa"/>
            <w:hideMark/>
          </w:tcPr>
          <w:p w14:paraId="3EC1614F" w14:textId="77777777" w:rsidR="00A32149" w:rsidRPr="00025D30" w:rsidRDefault="00A32149" w:rsidP="00A32149">
            <w:r w:rsidRPr="00025D30">
              <w:t>8 (3)</w:t>
            </w:r>
          </w:p>
        </w:tc>
        <w:tc>
          <w:tcPr>
            <w:tcW w:w="850" w:type="dxa"/>
            <w:hideMark/>
          </w:tcPr>
          <w:p w14:paraId="1BBEF6D5" w14:textId="77777777" w:rsidR="00A32149" w:rsidRPr="00025D30" w:rsidRDefault="00A32149" w:rsidP="00A32149">
            <w:r w:rsidRPr="00025D30">
              <w:t>3 (1)</w:t>
            </w:r>
          </w:p>
        </w:tc>
        <w:tc>
          <w:tcPr>
            <w:tcW w:w="1134" w:type="dxa"/>
            <w:noWrap/>
            <w:hideMark/>
          </w:tcPr>
          <w:p w14:paraId="081008C6" w14:textId="77777777" w:rsidR="00A32149" w:rsidRPr="00025D30" w:rsidRDefault="00A32149" w:rsidP="00A32149"/>
        </w:tc>
        <w:tc>
          <w:tcPr>
            <w:tcW w:w="737" w:type="dxa"/>
            <w:noWrap/>
            <w:hideMark/>
          </w:tcPr>
          <w:p w14:paraId="6A2D3AAA" w14:textId="77777777" w:rsidR="00A32149" w:rsidRPr="00025D30" w:rsidRDefault="00A32149" w:rsidP="00A32149"/>
        </w:tc>
      </w:tr>
      <w:tr w:rsidR="00A32149" w:rsidRPr="00025D30" w14:paraId="1240207A" w14:textId="77777777" w:rsidTr="00A32149">
        <w:trPr>
          <w:trHeight w:val="300"/>
        </w:trPr>
        <w:tc>
          <w:tcPr>
            <w:tcW w:w="3798" w:type="dxa"/>
            <w:hideMark/>
          </w:tcPr>
          <w:p w14:paraId="34EF141E" w14:textId="77777777" w:rsidR="00A32149" w:rsidRPr="00D06F48" w:rsidRDefault="00A32149" w:rsidP="00A32149">
            <w:pPr>
              <w:rPr>
                <w:b/>
                <w:bCs/>
                <w:sz w:val="18"/>
                <w:szCs w:val="18"/>
              </w:rPr>
            </w:pPr>
            <w:r w:rsidRPr="00D06F48">
              <w:rPr>
                <w:b/>
                <w:bCs/>
                <w:sz w:val="18"/>
                <w:szCs w:val="18"/>
              </w:rPr>
              <w:t>I have felt involved in decisions about my care</w:t>
            </w:r>
          </w:p>
        </w:tc>
        <w:tc>
          <w:tcPr>
            <w:tcW w:w="1134" w:type="dxa"/>
            <w:noWrap/>
            <w:hideMark/>
          </w:tcPr>
          <w:p w14:paraId="52E39E29" w14:textId="77777777" w:rsidR="00A32149" w:rsidRPr="00025D30" w:rsidRDefault="00A32149" w:rsidP="00A32149">
            <w:r w:rsidRPr="00025D30">
              <w:t> </w:t>
            </w:r>
          </w:p>
        </w:tc>
        <w:tc>
          <w:tcPr>
            <w:tcW w:w="964" w:type="dxa"/>
            <w:noWrap/>
            <w:hideMark/>
          </w:tcPr>
          <w:p w14:paraId="01376DE1" w14:textId="77777777" w:rsidR="00A32149" w:rsidRPr="00025D30" w:rsidRDefault="00A32149" w:rsidP="00A32149">
            <w:r w:rsidRPr="00025D30">
              <w:t> </w:t>
            </w:r>
          </w:p>
        </w:tc>
        <w:tc>
          <w:tcPr>
            <w:tcW w:w="907" w:type="dxa"/>
            <w:noWrap/>
            <w:hideMark/>
          </w:tcPr>
          <w:p w14:paraId="467F0231" w14:textId="77777777" w:rsidR="00A32149" w:rsidRPr="00025D30" w:rsidRDefault="00A32149" w:rsidP="00A32149">
            <w:r w:rsidRPr="00025D30">
              <w:t> </w:t>
            </w:r>
          </w:p>
        </w:tc>
        <w:tc>
          <w:tcPr>
            <w:tcW w:w="850" w:type="dxa"/>
            <w:noWrap/>
            <w:hideMark/>
          </w:tcPr>
          <w:p w14:paraId="1183E726" w14:textId="77777777" w:rsidR="00A32149" w:rsidRPr="00025D30" w:rsidRDefault="00A32149" w:rsidP="00A32149">
            <w:r w:rsidRPr="00025D30">
              <w:t> </w:t>
            </w:r>
          </w:p>
        </w:tc>
        <w:tc>
          <w:tcPr>
            <w:tcW w:w="850" w:type="dxa"/>
            <w:noWrap/>
            <w:hideMark/>
          </w:tcPr>
          <w:p w14:paraId="0C47577A" w14:textId="77777777" w:rsidR="00A32149" w:rsidRPr="00025D30" w:rsidRDefault="00A32149" w:rsidP="00A32149">
            <w:r w:rsidRPr="00025D30">
              <w:t> </w:t>
            </w:r>
          </w:p>
        </w:tc>
        <w:tc>
          <w:tcPr>
            <w:tcW w:w="1134" w:type="dxa"/>
            <w:noWrap/>
            <w:hideMark/>
          </w:tcPr>
          <w:p w14:paraId="27F39F6A" w14:textId="77777777" w:rsidR="00A32149" w:rsidRPr="00025D30" w:rsidRDefault="00A32149" w:rsidP="00A32149">
            <w:r w:rsidRPr="00025D30">
              <w:t> </w:t>
            </w:r>
          </w:p>
        </w:tc>
        <w:tc>
          <w:tcPr>
            <w:tcW w:w="737" w:type="dxa"/>
            <w:noWrap/>
            <w:hideMark/>
          </w:tcPr>
          <w:p w14:paraId="483772E9" w14:textId="77777777" w:rsidR="00A32149" w:rsidRPr="00025D30" w:rsidRDefault="00A32149" w:rsidP="00A32149">
            <w:r w:rsidRPr="00025D30">
              <w:t> </w:t>
            </w:r>
          </w:p>
        </w:tc>
      </w:tr>
      <w:tr w:rsidR="00A32149" w:rsidRPr="00025D30" w14:paraId="79D44A51" w14:textId="77777777" w:rsidTr="00A32149">
        <w:trPr>
          <w:trHeight w:val="300"/>
        </w:trPr>
        <w:tc>
          <w:tcPr>
            <w:tcW w:w="3798" w:type="dxa"/>
            <w:hideMark/>
          </w:tcPr>
          <w:p w14:paraId="412A94E7"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199F3EAF" w14:textId="77777777" w:rsidR="00A32149" w:rsidRPr="00025D30" w:rsidRDefault="00A32149" w:rsidP="00A32149">
            <w:r w:rsidRPr="00025D30">
              <w:t>74 (31)</w:t>
            </w:r>
          </w:p>
        </w:tc>
        <w:tc>
          <w:tcPr>
            <w:tcW w:w="964" w:type="dxa"/>
            <w:hideMark/>
          </w:tcPr>
          <w:p w14:paraId="0D346E1C" w14:textId="77777777" w:rsidR="00A32149" w:rsidRPr="00025D30" w:rsidRDefault="00A32149" w:rsidP="00A32149">
            <w:r w:rsidRPr="00025D30">
              <w:t>120 (49)</w:t>
            </w:r>
          </w:p>
        </w:tc>
        <w:tc>
          <w:tcPr>
            <w:tcW w:w="907" w:type="dxa"/>
            <w:hideMark/>
          </w:tcPr>
          <w:p w14:paraId="2F70D3EE" w14:textId="77777777" w:rsidR="00A32149" w:rsidRPr="00025D30" w:rsidRDefault="00A32149" w:rsidP="00A32149">
            <w:r w:rsidRPr="00025D30">
              <w:t>45 (19)</w:t>
            </w:r>
          </w:p>
        </w:tc>
        <w:tc>
          <w:tcPr>
            <w:tcW w:w="850" w:type="dxa"/>
            <w:hideMark/>
          </w:tcPr>
          <w:p w14:paraId="167F2E4D" w14:textId="77777777" w:rsidR="00A32149" w:rsidRPr="00025D30" w:rsidRDefault="00A32149" w:rsidP="00A32149">
            <w:r w:rsidRPr="00025D30">
              <w:t>3 (1)</w:t>
            </w:r>
          </w:p>
        </w:tc>
        <w:tc>
          <w:tcPr>
            <w:tcW w:w="850" w:type="dxa"/>
            <w:hideMark/>
          </w:tcPr>
          <w:p w14:paraId="281FF579" w14:textId="77777777" w:rsidR="00A32149" w:rsidRPr="00025D30" w:rsidRDefault="00A32149" w:rsidP="00A32149">
            <w:r w:rsidRPr="00025D30">
              <w:t>1 (0)</w:t>
            </w:r>
          </w:p>
        </w:tc>
        <w:tc>
          <w:tcPr>
            <w:tcW w:w="1134" w:type="dxa"/>
            <w:noWrap/>
            <w:hideMark/>
          </w:tcPr>
          <w:p w14:paraId="6D18F0F4" w14:textId="77777777" w:rsidR="00A32149" w:rsidRPr="00025D30" w:rsidRDefault="00A32149" w:rsidP="00A32149">
            <w:r w:rsidRPr="00025D30">
              <w:t>32,089.50</w:t>
            </w:r>
          </w:p>
        </w:tc>
        <w:tc>
          <w:tcPr>
            <w:tcW w:w="737" w:type="dxa"/>
            <w:noWrap/>
            <w:hideMark/>
          </w:tcPr>
          <w:p w14:paraId="70E0C436" w14:textId="77777777" w:rsidR="00A32149" w:rsidRPr="00025D30" w:rsidRDefault="00A32149" w:rsidP="00A32149">
            <w:r w:rsidRPr="00025D30">
              <w:t>0.317</w:t>
            </w:r>
          </w:p>
        </w:tc>
      </w:tr>
      <w:tr w:rsidR="00A32149" w:rsidRPr="00025D30" w14:paraId="17AACC93" w14:textId="77777777" w:rsidTr="00A32149">
        <w:trPr>
          <w:trHeight w:val="300"/>
        </w:trPr>
        <w:tc>
          <w:tcPr>
            <w:tcW w:w="3798" w:type="dxa"/>
            <w:hideMark/>
          </w:tcPr>
          <w:p w14:paraId="60340B9F" w14:textId="77777777" w:rsidR="00A32149" w:rsidRPr="00D06F48" w:rsidRDefault="00A32149" w:rsidP="00A32149">
            <w:pPr>
              <w:rPr>
                <w:sz w:val="18"/>
                <w:szCs w:val="18"/>
              </w:rPr>
            </w:pPr>
            <w:r w:rsidRPr="00D06F48">
              <w:rPr>
                <w:sz w:val="18"/>
                <w:szCs w:val="18"/>
              </w:rPr>
              <w:t>Comparator group</w:t>
            </w:r>
          </w:p>
        </w:tc>
        <w:tc>
          <w:tcPr>
            <w:tcW w:w="1134" w:type="dxa"/>
            <w:hideMark/>
          </w:tcPr>
          <w:p w14:paraId="47AEB8E4" w14:textId="77777777" w:rsidR="00A32149" w:rsidRPr="00025D30" w:rsidRDefault="00A32149" w:rsidP="00A32149">
            <w:r w:rsidRPr="00025D30">
              <w:t>72 (26)</w:t>
            </w:r>
          </w:p>
        </w:tc>
        <w:tc>
          <w:tcPr>
            <w:tcW w:w="964" w:type="dxa"/>
            <w:hideMark/>
          </w:tcPr>
          <w:p w14:paraId="14F7CC69" w14:textId="77777777" w:rsidR="00A32149" w:rsidRPr="00025D30" w:rsidRDefault="00A32149" w:rsidP="00A32149">
            <w:r w:rsidRPr="00025D30">
              <w:t>146 (53)</w:t>
            </w:r>
          </w:p>
        </w:tc>
        <w:tc>
          <w:tcPr>
            <w:tcW w:w="907" w:type="dxa"/>
            <w:hideMark/>
          </w:tcPr>
          <w:p w14:paraId="016999DC" w14:textId="77777777" w:rsidR="00A32149" w:rsidRPr="00025D30" w:rsidRDefault="00A32149" w:rsidP="00A32149">
            <w:r w:rsidRPr="00025D30">
              <w:t>50 (18)</w:t>
            </w:r>
          </w:p>
        </w:tc>
        <w:tc>
          <w:tcPr>
            <w:tcW w:w="850" w:type="dxa"/>
            <w:hideMark/>
          </w:tcPr>
          <w:p w14:paraId="4B404BDC" w14:textId="77777777" w:rsidR="00A32149" w:rsidRPr="00025D30" w:rsidRDefault="00A32149" w:rsidP="00A32149">
            <w:r w:rsidRPr="00025D30">
              <w:t>7 (2)</w:t>
            </w:r>
          </w:p>
        </w:tc>
        <w:tc>
          <w:tcPr>
            <w:tcW w:w="850" w:type="dxa"/>
            <w:hideMark/>
          </w:tcPr>
          <w:p w14:paraId="7CAB26F0" w14:textId="77777777" w:rsidR="00A32149" w:rsidRPr="00025D30" w:rsidRDefault="00A32149" w:rsidP="00A32149">
            <w:r w:rsidRPr="00025D30">
              <w:t>2 (1)</w:t>
            </w:r>
          </w:p>
        </w:tc>
        <w:tc>
          <w:tcPr>
            <w:tcW w:w="1134" w:type="dxa"/>
            <w:noWrap/>
            <w:hideMark/>
          </w:tcPr>
          <w:p w14:paraId="4D01BFB2" w14:textId="77777777" w:rsidR="00A32149" w:rsidRPr="00025D30" w:rsidRDefault="00A32149" w:rsidP="00A32149"/>
        </w:tc>
        <w:tc>
          <w:tcPr>
            <w:tcW w:w="737" w:type="dxa"/>
            <w:noWrap/>
            <w:hideMark/>
          </w:tcPr>
          <w:p w14:paraId="5723E8E7" w14:textId="77777777" w:rsidR="00A32149" w:rsidRPr="00025D30" w:rsidRDefault="00A32149" w:rsidP="00A32149"/>
        </w:tc>
      </w:tr>
      <w:tr w:rsidR="00A32149" w:rsidRPr="00025D30" w14:paraId="1B66FE9B" w14:textId="77777777" w:rsidTr="00A32149">
        <w:trPr>
          <w:trHeight w:val="300"/>
        </w:trPr>
        <w:tc>
          <w:tcPr>
            <w:tcW w:w="3798" w:type="dxa"/>
            <w:noWrap/>
            <w:hideMark/>
          </w:tcPr>
          <w:p w14:paraId="0E76D109" w14:textId="77777777" w:rsidR="00A32149" w:rsidRPr="00D06F48" w:rsidRDefault="00A32149" w:rsidP="00A32149">
            <w:pPr>
              <w:rPr>
                <w:sz w:val="18"/>
                <w:szCs w:val="18"/>
              </w:rPr>
            </w:pPr>
          </w:p>
        </w:tc>
        <w:tc>
          <w:tcPr>
            <w:tcW w:w="1134" w:type="dxa"/>
            <w:noWrap/>
            <w:hideMark/>
          </w:tcPr>
          <w:p w14:paraId="7F3E117E" w14:textId="77777777" w:rsidR="00A32149" w:rsidRPr="00025D30" w:rsidRDefault="00A32149" w:rsidP="00A32149"/>
        </w:tc>
        <w:tc>
          <w:tcPr>
            <w:tcW w:w="964" w:type="dxa"/>
            <w:noWrap/>
            <w:hideMark/>
          </w:tcPr>
          <w:p w14:paraId="0B321D11" w14:textId="77777777" w:rsidR="00A32149" w:rsidRPr="00025D30" w:rsidRDefault="00A32149" w:rsidP="00A32149"/>
        </w:tc>
        <w:tc>
          <w:tcPr>
            <w:tcW w:w="907" w:type="dxa"/>
            <w:noWrap/>
            <w:hideMark/>
          </w:tcPr>
          <w:p w14:paraId="1C91C642" w14:textId="77777777" w:rsidR="00A32149" w:rsidRPr="00025D30" w:rsidRDefault="00A32149" w:rsidP="00A32149"/>
        </w:tc>
        <w:tc>
          <w:tcPr>
            <w:tcW w:w="850" w:type="dxa"/>
            <w:noWrap/>
            <w:hideMark/>
          </w:tcPr>
          <w:p w14:paraId="1F6F847B" w14:textId="77777777" w:rsidR="00A32149" w:rsidRPr="00025D30" w:rsidRDefault="00A32149" w:rsidP="00A32149"/>
        </w:tc>
        <w:tc>
          <w:tcPr>
            <w:tcW w:w="850" w:type="dxa"/>
            <w:noWrap/>
            <w:hideMark/>
          </w:tcPr>
          <w:p w14:paraId="143A267F" w14:textId="77777777" w:rsidR="00A32149" w:rsidRPr="00025D30" w:rsidRDefault="00A32149" w:rsidP="00A32149"/>
        </w:tc>
        <w:tc>
          <w:tcPr>
            <w:tcW w:w="1134" w:type="dxa"/>
            <w:noWrap/>
            <w:hideMark/>
          </w:tcPr>
          <w:p w14:paraId="15E39860" w14:textId="77777777" w:rsidR="00A32149" w:rsidRPr="00025D30" w:rsidRDefault="00A32149" w:rsidP="00A32149"/>
        </w:tc>
        <w:tc>
          <w:tcPr>
            <w:tcW w:w="737" w:type="dxa"/>
            <w:noWrap/>
            <w:hideMark/>
          </w:tcPr>
          <w:p w14:paraId="5759643B" w14:textId="77777777" w:rsidR="00A32149" w:rsidRPr="00025D30" w:rsidRDefault="00A32149" w:rsidP="00A32149"/>
        </w:tc>
      </w:tr>
      <w:tr w:rsidR="00A32149" w:rsidRPr="00025D30" w14:paraId="20E3EA0C" w14:textId="77777777" w:rsidTr="00A32149">
        <w:trPr>
          <w:trHeight w:val="300"/>
        </w:trPr>
        <w:tc>
          <w:tcPr>
            <w:tcW w:w="3798" w:type="dxa"/>
            <w:hideMark/>
          </w:tcPr>
          <w:p w14:paraId="59424B9C" w14:textId="77777777" w:rsidR="00A32149" w:rsidRPr="00D06F48" w:rsidRDefault="00A32149" w:rsidP="00A32149">
            <w:pPr>
              <w:rPr>
                <w:b/>
                <w:bCs/>
                <w:sz w:val="18"/>
                <w:szCs w:val="18"/>
              </w:rPr>
            </w:pPr>
            <w:r w:rsidRPr="00D06F48">
              <w:rPr>
                <w:b/>
                <w:bCs/>
                <w:sz w:val="18"/>
                <w:szCs w:val="18"/>
              </w:rPr>
              <w:t xml:space="preserve">Has the health care you received been acceptable </w:t>
            </w:r>
          </w:p>
        </w:tc>
        <w:tc>
          <w:tcPr>
            <w:tcW w:w="1134" w:type="dxa"/>
            <w:hideMark/>
          </w:tcPr>
          <w:p w14:paraId="5F5B8E90" w14:textId="77777777" w:rsidR="00A32149" w:rsidRPr="00025D30" w:rsidRDefault="00A32149" w:rsidP="00A32149">
            <w:pPr>
              <w:rPr>
                <w:b/>
                <w:bCs/>
              </w:rPr>
            </w:pPr>
            <w:r w:rsidRPr="00025D30">
              <w:rPr>
                <w:b/>
                <w:bCs/>
              </w:rPr>
              <w:t xml:space="preserve">yes </w:t>
            </w:r>
          </w:p>
        </w:tc>
        <w:tc>
          <w:tcPr>
            <w:tcW w:w="964" w:type="dxa"/>
            <w:hideMark/>
          </w:tcPr>
          <w:p w14:paraId="567923EC" w14:textId="77777777" w:rsidR="00A32149" w:rsidRPr="00025D30" w:rsidRDefault="00A32149" w:rsidP="00A32149">
            <w:pPr>
              <w:rPr>
                <w:b/>
                <w:bCs/>
              </w:rPr>
            </w:pPr>
            <w:r w:rsidRPr="00025D30">
              <w:rPr>
                <w:b/>
                <w:bCs/>
              </w:rPr>
              <w:t xml:space="preserve">no </w:t>
            </w:r>
          </w:p>
        </w:tc>
        <w:tc>
          <w:tcPr>
            <w:tcW w:w="907" w:type="dxa"/>
            <w:hideMark/>
          </w:tcPr>
          <w:p w14:paraId="0063E703" w14:textId="77777777" w:rsidR="00A32149" w:rsidRPr="00025D30" w:rsidRDefault="00A32149" w:rsidP="00A32149">
            <w:pPr>
              <w:rPr>
                <w:b/>
                <w:bCs/>
              </w:rPr>
            </w:pPr>
            <w:r w:rsidRPr="00025D30">
              <w:rPr>
                <w:b/>
                <w:bCs/>
              </w:rPr>
              <w:t>unsure</w:t>
            </w:r>
          </w:p>
        </w:tc>
        <w:tc>
          <w:tcPr>
            <w:tcW w:w="850" w:type="dxa"/>
            <w:noWrap/>
            <w:hideMark/>
          </w:tcPr>
          <w:p w14:paraId="13A1FC24" w14:textId="77777777" w:rsidR="00A32149" w:rsidRPr="00025D30" w:rsidRDefault="00A32149" w:rsidP="00A32149">
            <w:r w:rsidRPr="00025D30">
              <w:t> </w:t>
            </w:r>
          </w:p>
        </w:tc>
        <w:tc>
          <w:tcPr>
            <w:tcW w:w="850" w:type="dxa"/>
            <w:noWrap/>
            <w:hideMark/>
          </w:tcPr>
          <w:p w14:paraId="48529E56" w14:textId="77777777" w:rsidR="00A32149" w:rsidRPr="00025D30" w:rsidRDefault="00A32149" w:rsidP="00A32149">
            <w:r w:rsidRPr="00025D30">
              <w:t> </w:t>
            </w:r>
          </w:p>
        </w:tc>
        <w:tc>
          <w:tcPr>
            <w:tcW w:w="1134" w:type="dxa"/>
            <w:noWrap/>
            <w:hideMark/>
          </w:tcPr>
          <w:p w14:paraId="2491265C" w14:textId="77777777" w:rsidR="00A32149" w:rsidRPr="00025D30" w:rsidRDefault="00A32149" w:rsidP="00A32149">
            <w:r w:rsidRPr="00025D30">
              <w:t> </w:t>
            </w:r>
          </w:p>
        </w:tc>
        <w:tc>
          <w:tcPr>
            <w:tcW w:w="737" w:type="dxa"/>
            <w:noWrap/>
            <w:hideMark/>
          </w:tcPr>
          <w:p w14:paraId="6F7970A9" w14:textId="77777777" w:rsidR="00A32149" w:rsidRPr="00025D30" w:rsidRDefault="00A32149" w:rsidP="00A32149">
            <w:r w:rsidRPr="00025D30">
              <w:t> </w:t>
            </w:r>
          </w:p>
        </w:tc>
      </w:tr>
      <w:tr w:rsidR="00A32149" w:rsidRPr="00025D30" w14:paraId="364D584C" w14:textId="77777777" w:rsidTr="00A32149">
        <w:trPr>
          <w:trHeight w:val="300"/>
        </w:trPr>
        <w:tc>
          <w:tcPr>
            <w:tcW w:w="3798" w:type="dxa"/>
            <w:hideMark/>
          </w:tcPr>
          <w:p w14:paraId="6296A281"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47E50807" w14:textId="77777777" w:rsidR="00A32149" w:rsidRPr="00025D30" w:rsidRDefault="00A32149" w:rsidP="00A32149">
            <w:r w:rsidRPr="00025D30">
              <w:t>219 (91)</w:t>
            </w:r>
          </w:p>
        </w:tc>
        <w:tc>
          <w:tcPr>
            <w:tcW w:w="964" w:type="dxa"/>
            <w:hideMark/>
          </w:tcPr>
          <w:p w14:paraId="3871D43A" w14:textId="77777777" w:rsidR="00A32149" w:rsidRPr="00025D30" w:rsidRDefault="00A32149" w:rsidP="00A32149">
            <w:r w:rsidRPr="00025D30">
              <w:t>3 (1)</w:t>
            </w:r>
          </w:p>
        </w:tc>
        <w:tc>
          <w:tcPr>
            <w:tcW w:w="907" w:type="dxa"/>
            <w:hideMark/>
          </w:tcPr>
          <w:p w14:paraId="01E78D31" w14:textId="77777777" w:rsidR="00A32149" w:rsidRPr="00025D30" w:rsidRDefault="00A32149" w:rsidP="00A32149">
            <w:r w:rsidRPr="00025D30">
              <w:t>19 (8)</w:t>
            </w:r>
          </w:p>
        </w:tc>
        <w:tc>
          <w:tcPr>
            <w:tcW w:w="850" w:type="dxa"/>
            <w:noWrap/>
            <w:hideMark/>
          </w:tcPr>
          <w:p w14:paraId="2B20354B" w14:textId="77777777" w:rsidR="00A32149" w:rsidRPr="00025D30" w:rsidRDefault="00A32149" w:rsidP="00A32149"/>
        </w:tc>
        <w:tc>
          <w:tcPr>
            <w:tcW w:w="850" w:type="dxa"/>
            <w:noWrap/>
            <w:hideMark/>
          </w:tcPr>
          <w:p w14:paraId="0DA94356" w14:textId="77777777" w:rsidR="00A32149" w:rsidRPr="00025D30" w:rsidRDefault="00A32149" w:rsidP="00A32149"/>
        </w:tc>
        <w:tc>
          <w:tcPr>
            <w:tcW w:w="1134" w:type="dxa"/>
            <w:noWrap/>
            <w:hideMark/>
          </w:tcPr>
          <w:p w14:paraId="3188F07E" w14:textId="77777777" w:rsidR="00A32149" w:rsidRPr="00025D30" w:rsidRDefault="00A32149" w:rsidP="00A32149">
            <w:r w:rsidRPr="00025D30">
              <w:t>33,257.50</w:t>
            </w:r>
          </w:p>
        </w:tc>
        <w:tc>
          <w:tcPr>
            <w:tcW w:w="737" w:type="dxa"/>
            <w:noWrap/>
            <w:hideMark/>
          </w:tcPr>
          <w:p w14:paraId="6D7ED8BA" w14:textId="77777777" w:rsidR="00A32149" w:rsidRPr="00025D30" w:rsidRDefault="00A32149" w:rsidP="00A32149">
            <w:r w:rsidRPr="00025D30">
              <w:t>0.491</w:t>
            </w:r>
          </w:p>
        </w:tc>
      </w:tr>
      <w:tr w:rsidR="00A32149" w:rsidRPr="00025D30" w14:paraId="42246630" w14:textId="77777777" w:rsidTr="00A32149">
        <w:trPr>
          <w:trHeight w:val="300"/>
        </w:trPr>
        <w:tc>
          <w:tcPr>
            <w:tcW w:w="3798" w:type="dxa"/>
            <w:hideMark/>
          </w:tcPr>
          <w:p w14:paraId="504137D8" w14:textId="77777777" w:rsidR="00A32149" w:rsidRPr="00D06F48" w:rsidRDefault="00A32149" w:rsidP="00A32149">
            <w:pPr>
              <w:rPr>
                <w:sz w:val="18"/>
                <w:szCs w:val="18"/>
              </w:rPr>
            </w:pPr>
            <w:r w:rsidRPr="00D06F48">
              <w:rPr>
                <w:sz w:val="18"/>
                <w:szCs w:val="18"/>
              </w:rPr>
              <w:t>Comparator group</w:t>
            </w:r>
          </w:p>
        </w:tc>
        <w:tc>
          <w:tcPr>
            <w:tcW w:w="1134" w:type="dxa"/>
            <w:hideMark/>
          </w:tcPr>
          <w:p w14:paraId="71084A4F" w14:textId="77777777" w:rsidR="00A32149" w:rsidRPr="00025D30" w:rsidRDefault="00A32149" w:rsidP="00A32149">
            <w:r w:rsidRPr="00025D30">
              <w:t>241 (89)</w:t>
            </w:r>
          </w:p>
        </w:tc>
        <w:tc>
          <w:tcPr>
            <w:tcW w:w="964" w:type="dxa"/>
            <w:hideMark/>
          </w:tcPr>
          <w:p w14:paraId="6617A7AB" w14:textId="77777777" w:rsidR="00A32149" w:rsidRPr="00025D30" w:rsidRDefault="00A32149" w:rsidP="00A32149">
            <w:r w:rsidRPr="00025D30">
              <w:t>7 (3)</w:t>
            </w:r>
          </w:p>
        </w:tc>
        <w:tc>
          <w:tcPr>
            <w:tcW w:w="907" w:type="dxa"/>
            <w:hideMark/>
          </w:tcPr>
          <w:p w14:paraId="34882569" w14:textId="77777777" w:rsidR="00A32149" w:rsidRPr="00025D30" w:rsidRDefault="00A32149" w:rsidP="00A32149">
            <w:r w:rsidRPr="00025D30">
              <w:t>23 (9)</w:t>
            </w:r>
          </w:p>
        </w:tc>
        <w:tc>
          <w:tcPr>
            <w:tcW w:w="850" w:type="dxa"/>
            <w:noWrap/>
            <w:hideMark/>
          </w:tcPr>
          <w:p w14:paraId="66100243" w14:textId="77777777" w:rsidR="00A32149" w:rsidRPr="00025D30" w:rsidRDefault="00A32149" w:rsidP="00A32149"/>
        </w:tc>
        <w:tc>
          <w:tcPr>
            <w:tcW w:w="850" w:type="dxa"/>
            <w:noWrap/>
            <w:hideMark/>
          </w:tcPr>
          <w:p w14:paraId="0F33AB5F" w14:textId="77777777" w:rsidR="00A32149" w:rsidRPr="00025D30" w:rsidRDefault="00A32149" w:rsidP="00A32149"/>
        </w:tc>
        <w:tc>
          <w:tcPr>
            <w:tcW w:w="1134" w:type="dxa"/>
            <w:noWrap/>
            <w:hideMark/>
          </w:tcPr>
          <w:p w14:paraId="4C42059F" w14:textId="77777777" w:rsidR="00A32149" w:rsidRPr="00025D30" w:rsidRDefault="00A32149" w:rsidP="00A32149"/>
        </w:tc>
        <w:tc>
          <w:tcPr>
            <w:tcW w:w="737" w:type="dxa"/>
            <w:noWrap/>
            <w:hideMark/>
          </w:tcPr>
          <w:p w14:paraId="1BDE81C0" w14:textId="77777777" w:rsidR="00A32149" w:rsidRPr="00025D30" w:rsidRDefault="00A32149" w:rsidP="00A32149"/>
        </w:tc>
      </w:tr>
      <w:tr w:rsidR="00A32149" w:rsidRPr="00025D30" w14:paraId="2CEE0043" w14:textId="77777777" w:rsidTr="00A32149">
        <w:trPr>
          <w:trHeight w:val="300"/>
        </w:trPr>
        <w:tc>
          <w:tcPr>
            <w:tcW w:w="3798" w:type="dxa"/>
            <w:hideMark/>
          </w:tcPr>
          <w:p w14:paraId="09710533" w14:textId="77777777" w:rsidR="00A32149" w:rsidRPr="00D06F48" w:rsidRDefault="00A32149" w:rsidP="00A32149">
            <w:pPr>
              <w:rPr>
                <w:sz w:val="18"/>
                <w:szCs w:val="18"/>
              </w:rPr>
            </w:pPr>
          </w:p>
        </w:tc>
        <w:tc>
          <w:tcPr>
            <w:tcW w:w="1134" w:type="dxa"/>
            <w:hideMark/>
          </w:tcPr>
          <w:p w14:paraId="4FE12D20" w14:textId="77777777" w:rsidR="00A32149" w:rsidRPr="00025D30" w:rsidRDefault="00A32149" w:rsidP="00A32149"/>
        </w:tc>
        <w:tc>
          <w:tcPr>
            <w:tcW w:w="964" w:type="dxa"/>
            <w:hideMark/>
          </w:tcPr>
          <w:p w14:paraId="0C8CF5ED" w14:textId="77777777" w:rsidR="00A32149" w:rsidRPr="00025D30" w:rsidRDefault="00A32149" w:rsidP="00A32149"/>
        </w:tc>
        <w:tc>
          <w:tcPr>
            <w:tcW w:w="907" w:type="dxa"/>
            <w:hideMark/>
          </w:tcPr>
          <w:p w14:paraId="16C33BA6" w14:textId="77777777" w:rsidR="00A32149" w:rsidRPr="00025D30" w:rsidRDefault="00A32149" w:rsidP="00A32149"/>
        </w:tc>
        <w:tc>
          <w:tcPr>
            <w:tcW w:w="850" w:type="dxa"/>
            <w:noWrap/>
            <w:hideMark/>
          </w:tcPr>
          <w:p w14:paraId="5AD40BC5" w14:textId="77777777" w:rsidR="00A32149" w:rsidRPr="00025D30" w:rsidRDefault="00A32149" w:rsidP="00A32149"/>
        </w:tc>
        <w:tc>
          <w:tcPr>
            <w:tcW w:w="850" w:type="dxa"/>
            <w:noWrap/>
            <w:hideMark/>
          </w:tcPr>
          <w:p w14:paraId="13D474D0" w14:textId="77777777" w:rsidR="00A32149" w:rsidRPr="00025D30" w:rsidRDefault="00A32149" w:rsidP="00A32149"/>
        </w:tc>
        <w:tc>
          <w:tcPr>
            <w:tcW w:w="1134" w:type="dxa"/>
            <w:noWrap/>
            <w:hideMark/>
          </w:tcPr>
          <w:p w14:paraId="589206C9" w14:textId="77777777" w:rsidR="00A32149" w:rsidRPr="00025D30" w:rsidRDefault="00A32149" w:rsidP="00A32149"/>
        </w:tc>
        <w:tc>
          <w:tcPr>
            <w:tcW w:w="737" w:type="dxa"/>
            <w:noWrap/>
            <w:hideMark/>
          </w:tcPr>
          <w:p w14:paraId="751B21D6" w14:textId="77777777" w:rsidR="00A32149" w:rsidRPr="00025D30" w:rsidRDefault="00A32149" w:rsidP="00A32149"/>
        </w:tc>
      </w:tr>
      <w:tr w:rsidR="00A32149" w:rsidRPr="00025D30" w14:paraId="33C27D3D" w14:textId="77777777" w:rsidTr="00A32149">
        <w:trPr>
          <w:trHeight w:val="300"/>
        </w:trPr>
        <w:tc>
          <w:tcPr>
            <w:tcW w:w="3798" w:type="dxa"/>
            <w:noWrap/>
            <w:hideMark/>
          </w:tcPr>
          <w:p w14:paraId="418CC502" w14:textId="77777777" w:rsidR="00A32149" w:rsidRPr="00D06F48" w:rsidRDefault="00A32149" w:rsidP="00A32149">
            <w:pPr>
              <w:rPr>
                <w:b/>
                <w:bCs/>
                <w:sz w:val="18"/>
                <w:szCs w:val="18"/>
              </w:rPr>
            </w:pPr>
            <w:r w:rsidRPr="00D06F48">
              <w:rPr>
                <w:b/>
                <w:bCs/>
                <w:sz w:val="18"/>
                <w:szCs w:val="18"/>
              </w:rPr>
              <w:t>Has the health care you received met your expectations</w:t>
            </w:r>
          </w:p>
        </w:tc>
        <w:tc>
          <w:tcPr>
            <w:tcW w:w="1134" w:type="dxa"/>
            <w:hideMark/>
          </w:tcPr>
          <w:p w14:paraId="506EC02F" w14:textId="77777777" w:rsidR="00A32149" w:rsidRPr="00025D30" w:rsidRDefault="00A32149" w:rsidP="00A32149">
            <w:pPr>
              <w:rPr>
                <w:b/>
                <w:bCs/>
              </w:rPr>
            </w:pPr>
            <w:r w:rsidRPr="00025D30">
              <w:rPr>
                <w:b/>
                <w:bCs/>
              </w:rPr>
              <w:t>exceeded</w:t>
            </w:r>
          </w:p>
        </w:tc>
        <w:tc>
          <w:tcPr>
            <w:tcW w:w="964" w:type="dxa"/>
            <w:hideMark/>
          </w:tcPr>
          <w:p w14:paraId="43CF987A" w14:textId="77777777" w:rsidR="00A32149" w:rsidRPr="00025D30" w:rsidRDefault="00A32149" w:rsidP="00A32149">
            <w:pPr>
              <w:rPr>
                <w:b/>
                <w:bCs/>
              </w:rPr>
            </w:pPr>
            <w:r w:rsidRPr="00025D30">
              <w:rPr>
                <w:b/>
                <w:bCs/>
              </w:rPr>
              <w:t>met</w:t>
            </w:r>
          </w:p>
        </w:tc>
        <w:tc>
          <w:tcPr>
            <w:tcW w:w="907" w:type="dxa"/>
            <w:hideMark/>
          </w:tcPr>
          <w:p w14:paraId="0E194C27" w14:textId="77777777" w:rsidR="00A32149" w:rsidRPr="00025D30" w:rsidRDefault="00A32149" w:rsidP="00A32149">
            <w:pPr>
              <w:rPr>
                <w:b/>
                <w:bCs/>
              </w:rPr>
            </w:pPr>
            <w:r w:rsidRPr="00025D30">
              <w:rPr>
                <w:b/>
                <w:bCs/>
              </w:rPr>
              <w:t>Fell short</w:t>
            </w:r>
          </w:p>
        </w:tc>
        <w:tc>
          <w:tcPr>
            <w:tcW w:w="850" w:type="dxa"/>
            <w:hideMark/>
          </w:tcPr>
          <w:p w14:paraId="7B8B20BF" w14:textId="77777777" w:rsidR="00A32149" w:rsidRPr="00025D30" w:rsidRDefault="00A32149" w:rsidP="00A32149">
            <w:pPr>
              <w:rPr>
                <w:b/>
                <w:bCs/>
              </w:rPr>
            </w:pPr>
            <w:r w:rsidRPr="00025D30">
              <w:rPr>
                <w:b/>
                <w:bCs/>
              </w:rPr>
              <w:t>unsure</w:t>
            </w:r>
          </w:p>
        </w:tc>
        <w:tc>
          <w:tcPr>
            <w:tcW w:w="850" w:type="dxa"/>
            <w:noWrap/>
            <w:hideMark/>
          </w:tcPr>
          <w:p w14:paraId="23744283" w14:textId="77777777" w:rsidR="00A32149" w:rsidRPr="00025D30" w:rsidRDefault="00A32149" w:rsidP="00A32149">
            <w:r w:rsidRPr="00025D30">
              <w:t> </w:t>
            </w:r>
          </w:p>
        </w:tc>
        <w:tc>
          <w:tcPr>
            <w:tcW w:w="1134" w:type="dxa"/>
            <w:noWrap/>
            <w:hideMark/>
          </w:tcPr>
          <w:p w14:paraId="3E2870A2" w14:textId="77777777" w:rsidR="00A32149" w:rsidRPr="00025D30" w:rsidRDefault="00A32149" w:rsidP="00A32149">
            <w:r w:rsidRPr="00025D30">
              <w:t> </w:t>
            </w:r>
          </w:p>
        </w:tc>
        <w:tc>
          <w:tcPr>
            <w:tcW w:w="737" w:type="dxa"/>
            <w:noWrap/>
            <w:hideMark/>
          </w:tcPr>
          <w:p w14:paraId="3075D6E9" w14:textId="77777777" w:rsidR="00A32149" w:rsidRPr="00025D30" w:rsidRDefault="00A32149" w:rsidP="00A32149">
            <w:r w:rsidRPr="00025D30">
              <w:t> </w:t>
            </w:r>
          </w:p>
        </w:tc>
      </w:tr>
      <w:tr w:rsidR="00A32149" w:rsidRPr="00025D30" w14:paraId="6DA00191" w14:textId="77777777" w:rsidTr="00A32149">
        <w:trPr>
          <w:trHeight w:val="300"/>
        </w:trPr>
        <w:tc>
          <w:tcPr>
            <w:tcW w:w="3798" w:type="dxa"/>
            <w:hideMark/>
          </w:tcPr>
          <w:p w14:paraId="474B69C5"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332597E3" w14:textId="77777777" w:rsidR="00A32149" w:rsidRPr="00025D30" w:rsidRDefault="00A32149" w:rsidP="00A32149">
            <w:r w:rsidRPr="00025D30">
              <w:t>24 (10)</w:t>
            </w:r>
          </w:p>
        </w:tc>
        <w:tc>
          <w:tcPr>
            <w:tcW w:w="964" w:type="dxa"/>
            <w:hideMark/>
          </w:tcPr>
          <w:p w14:paraId="4440B9D4" w14:textId="77777777" w:rsidR="00A32149" w:rsidRPr="00025D30" w:rsidRDefault="00A32149" w:rsidP="00A32149">
            <w:r w:rsidRPr="00025D30">
              <w:t>192 (80)</w:t>
            </w:r>
          </w:p>
        </w:tc>
        <w:tc>
          <w:tcPr>
            <w:tcW w:w="907" w:type="dxa"/>
            <w:hideMark/>
          </w:tcPr>
          <w:p w14:paraId="0225D61B" w14:textId="77777777" w:rsidR="00A32149" w:rsidRPr="00025D30" w:rsidRDefault="00A32149" w:rsidP="00A32149">
            <w:r w:rsidRPr="00025D30">
              <w:t>6 (2)</w:t>
            </w:r>
          </w:p>
        </w:tc>
        <w:tc>
          <w:tcPr>
            <w:tcW w:w="850" w:type="dxa"/>
            <w:hideMark/>
          </w:tcPr>
          <w:p w14:paraId="0093865B" w14:textId="77777777" w:rsidR="00A32149" w:rsidRPr="00025D30" w:rsidRDefault="00A32149" w:rsidP="00A32149">
            <w:r w:rsidRPr="00025D30">
              <w:t>18 (8)</w:t>
            </w:r>
          </w:p>
        </w:tc>
        <w:tc>
          <w:tcPr>
            <w:tcW w:w="850" w:type="dxa"/>
            <w:noWrap/>
            <w:hideMark/>
          </w:tcPr>
          <w:p w14:paraId="3695FB8C" w14:textId="77777777" w:rsidR="00A32149" w:rsidRPr="00025D30" w:rsidRDefault="00A32149" w:rsidP="00A32149"/>
        </w:tc>
        <w:tc>
          <w:tcPr>
            <w:tcW w:w="1134" w:type="dxa"/>
            <w:noWrap/>
            <w:hideMark/>
          </w:tcPr>
          <w:p w14:paraId="32DFF3F5" w14:textId="77777777" w:rsidR="00A32149" w:rsidRPr="00025D30" w:rsidRDefault="00A32149" w:rsidP="00A32149">
            <w:r w:rsidRPr="00025D30">
              <w:t>32,853</w:t>
            </w:r>
          </w:p>
        </w:tc>
        <w:tc>
          <w:tcPr>
            <w:tcW w:w="737" w:type="dxa"/>
            <w:noWrap/>
            <w:hideMark/>
          </w:tcPr>
          <w:p w14:paraId="549EDD63" w14:textId="77777777" w:rsidR="00A32149" w:rsidRPr="00025D30" w:rsidRDefault="00A32149" w:rsidP="00A32149">
            <w:r w:rsidRPr="00025D30">
              <w:t>0.480</w:t>
            </w:r>
          </w:p>
        </w:tc>
      </w:tr>
      <w:tr w:rsidR="00A32149" w:rsidRPr="00025D30" w14:paraId="08D341D0" w14:textId="77777777" w:rsidTr="00A32149">
        <w:trPr>
          <w:trHeight w:val="300"/>
        </w:trPr>
        <w:tc>
          <w:tcPr>
            <w:tcW w:w="3798" w:type="dxa"/>
            <w:hideMark/>
          </w:tcPr>
          <w:p w14:paraId="2E691961" w14:textId="77777777" w:rsidR="00A32149" w:rsidRPr="00D06F48" w:rsidRDefault="00A32149" w:rsidP="00A32149">
            <w:pPr>
              <w:rPr>
                <w:sz w:val="18"/>
                <w:szCs w:val="18"/>
              </w:rPr>
            </w:pPr>
            <w:r w:rsidRPr="00D06F48">
              <w:rPr>
                <w:sz w:val="18"/>
                <w:szCs w:val="18"/>
              </w:rPr>
              <w:t>Comparator group</w:t>
            </w:r>
          </w:p>
        </w:tc>
        <w:tc>
          <w:tcPr>
            <w:tcW w:w="1134" w:type="dxa"/>
            <w:hideMark/>
          </w:tcPr>
          <w:p w14:paraId="10FF61E7" w14:textId="77777777" w:rsidR="00A32149" w:rsidRPr="00025D30" w:rsidRDefault="00A32149" w:rsidP="00A32149">
            <w:r w:rsidRPr="00025D30">
              <w:t>23 (9)</w:t>
            </w:r>
          </w:p>
        </w:tc>
        <w:tc>
          <w:tcPr>
            <w:tcW w:w="964" w:type="dxa"/>
            <w:hideMark/>
          </w:tcPr>
          <w:p w14:paraId="305B8F38" w14:textId="77777777" w:rsidR="00A32149" w:rsidRPr="00025D30" w:rsidRDefault="00A32149" w:rsidP="00A32149">
            <w:r w:rsidRPr="00025D30">
              <w:t>213 (80)</w:t>
            </w:r>
          </w:p>
        </w:tc>
        <w:tc>
          <w:tcPr>
            <w:tcW w:w="907" w:type="dxa"/>
            <w:hideMark/>
          </w:tcPr>
          <w:p w14:paraId="439228F1" w14:textId="77777777" w:rsidR="00A32149" w:rsidRPr="00025D30" w:rsidRDefault="00A32149" w:rsidP="00A32149">
            <w:r w:rsidRPr="00025D30">
              <w:t>12 (5)</w:t>
            </w:r>
          </w:p>
        </w:tc>
        <w:tc>
          <w:tcPr>
            <w:tcW w:w="850" w:type="dxa"/>
            <w:hideMark/>
          </w:tcPr>
          <w:p w14:paraId="593977F8" w14:textId="77777777" w:rsidR="00A32149" w:rsidRPr="00025D30" w:rsidRDefault="00A32149" w:rsidP="00A32149">
            <w:r w:rsidRPr="00025D30">
              <w:t>19 (7)</w:t>
            </w:r>
          </w:p>
        </w:tc>
        <w:tc>
          <w:tcPr>
            <w:tcW w:w="850" w:type="dxa"/>
            <w:noWrap/>
            <w:hideMark/>
          </w:tcPr>
          <w:p w14:paraId="0CBC5DCF" w14:textId="77777777" w:rsidR="00A32149" w:rsidRPr="00025D30" w:rsidRDefault="00A32149" w:rsidP="00A32149"/>
        </w:tc>
        <w:tc>
          <w:tcPr>
            <w:tcW w:w="1134" w:type="dxa"/>
            <w:noWrap/>
            <w:hideMark/>
          </w:tcPr>
          <w:p w14:paraId="31677337" w14:textId="77777777" w:rsidR="00A32149" w:rsidRPr="00025D30" w:rsidRDefault="00A32149" w:rsidP="00A32149"/>
        </w:tc>
        <w:tc>
          <w:tcPr>
            <w:tcW w:w="737" w:type="dxa"/>
            <w:noWrap/>
            <w:hideMark/>
          </w:tcPr>
          <w:p w14:paraId="68BBD47A" w14:textId="77777777" w:rsidR="00A32149" w:rsidRPr="00025D30" w:rsidRDefault="00A32149" w:rsidP="00A32149"/>
        </w:tc>
      </w:tr>
      <w:tr w:rsidR="00A32149" w:rsidRPr="00025D30" w14:paraId="6F37E9FD" w14:textId="77777777" w:rsidTr="00A32149">
        <w:trPr>
          <w:trHeight w:val="300"/>
        </w:trPr>
        <w:tc>
          <w:tcPr>
            <w:tcW w:w="3798" w:type="dxa"/>
            <w:hideMark/>
          </w:tcPr>
          <w:p w14:paraId="2B9074D9" w14:textId="77777777" w:rsidR="00A32149" w:rsidRPr="00D06F48" w:rsidRDefault="00A32149" w:rsidP="00A32149">
            <w:pPr>
              <w:rPr>
                <w:sz w:val="18"/>
                <w:szCs w:val="18"/>
              </w:rPr>
            </w:pPr>
          </w:p>
        </w:tc>
        <w:tc>
          <w:tcPr>
            <w:tcW w:w="1134" w:type="dxa"/>
            <w:hideMark/>
          </w:tcPr>
          <w:p w14:paraId="5FDF69B8" w14:textId="77777777" w:rsidR="00A32149" w:rsidRPr="00025D30" w:rsidRDefault="00A32149" w:rsidP="00A32149"/>
        </w:tc>
        <w:tc>
          <w:tcPr>
            <w:tcW w:w="964" w:type="dxa"/>
            <w:hideMark/>
          </w:tcPr>
          <w:p w14:paraId="18E79D39" w14:textId="77777777" w:rsidR="00A32149" w:rsidRPr="00025D30" w:rsidRDefault="00A32149" w:rsidP="00A32149"/>
        </w:tc>
        <w:tc>
          <w:tcPr>
            <w:tcW w:w="907" w:type="dxa"/>
            <w:hideMark/>
          </w:tcPr>
          <w:p w14:paraId="08876455" w14:textId="77777777" w:rsidR="00A32149" w:rsidRPr="00025D30" w:rsidRDefault="00A32149" w:rsidP="00A32149"/>
        </w:tc>
        <w:tc>
          <w:tcPr>
            <w:tcW w:w="850" w:type="dxa"/>
            <w:hideMark/>
          </w:tcPr>
          <w:p w14:paraId="4D20D570" w14:textId="77777777" w:rsidR="00A32149" w:rsidRPr="00025D30" w:rsidRDefault="00A32149" w:rsidP="00A32149"/>
        </w:tc>
        <w:tc>
          <w:tcPr>
            <w:tcW w:w="850" w:type="dxa"/>
            <w:noWrap/>
            <w:hideMark/>
          </w:tcPr>
          <w:p w14:paraId="7FA90B3E" w14:textId="77777777" w:rsidR="00A32149" w:rsidRPr="00025D30" w:rsidRDefault="00A32149" w:rsidP="00A32149"/>
        </w:tc>
        <w:tc>
          <w:tcPr>
            <w:tcW w:w="1134" w:type="dxa"/>
            <w:noWrap/>
            <w:hideMark/>
          </w:tcPr>
          <w:p w14:paraId="13213666" w14:textId="77777777" w:rsidR="00A32149" w:rsidRPr="00025D30" w:rsidRDefault="00A32149" w:rsidP="00A32149"/>
        </w:tc>
        <w:tc>
          <w:tcPr>
            <w:tcW w:w="737" w:type="dxa"/>
            <w:noWrap/>
            <w:hideMark/>
          </w:tcPr>
          <w:p w14:paraId="7C3097AE" w14:textId="77777777" w:rsidR="00A32149" w:rsidRPr="00025D30" w:rsidRDefault="00A32149" w:rsidP="00A32149"/>
        </w:tc>
      </w:tr>
      <w:tr w:rsidR="00A32149" w:rsidRPr="00025D30" w14:paraId="78DF987C" w14:textId="77777777" w:rsidTr="00A32149">
        <w:trPr>
          <w:trHeight w:val="300"/>
        </w:trPr>
        <w:tc>
          <w:tcPr>
            <w:tcW w:w="3798" w:type="dxa"/>
            <w:hideMark/>
          </w:tcPr>
          <w:p w14:paraId="4F1891CF" w14:textId="77777777" w:rsidR="00A32149" w:rsidRPr="00D06F48" w:rsidRDefault="00A32149" w:rsidP="00A32149">
            <w:pPr>
              <w:rPr>
                <w:b/>
                <w:bCs/>
                <w:sz w:val="18"/>
                <w:szCs w:val="18"/>
              </w:rPr>
            </w:pPr>
            <w:r w:rsidRPr="00D06F48">
              <w:rPr>
                <w:b/>
                <w:bCs/>
                <w:sz w:val="18"/>
                <w:szCs w:val="18"/>
              </w:rPr>
              <w:t>How would you rate the quality of care you have received</w:t>
            </w:r>
          </w:p>
        </w:tc>
        <w:tc>
          <w:tcPr>
            <w:tcW w:w="1134" w:type="dxa"/>
            <w:hideMark/>
          </w:tcPr>
          <w:p w14:paraId="7C9E989F" w14:textId="77777777" w:rsidR="00A32149" w:rsidRPr="00025D30" w:rsidRDefault="00A32149" w:rsidP="00A32149">
            <w:pPr>
              <w:rPr>
                <w:b/>
                <w:bCs/>
              </w:rPr>
            </w:pPr>
            <w:r w:rsidRPr="00025D30">
              <w:rPr>
                <w:b/>
                <w:bCs/>
              </w:rPr>
              <w:t>Excellent</w:t>
            </w:r>
          </w:p>
        </w:tc>
        <w:tc>
          <w:tcPr>
            <w:tcW w:w="964" w:type="dxa"/>
            <w:hideMark/>
          </w:tcPr>
          <w:p w14:paraId="6B521793" w14:textId="77777777" w:rsidR="00A32149" w:rsidRPr="00025D30" w:rsidRDefault="00A32149" w:rsidP="00A32149">
            <w:pPr>
              <w:rPr>
                <w:b/>
                <w:bCs/>
              </w:rPr>
            </w:pPr>
            <w:r w:rsidRPr="00025D30">
              <w:rPr>
                <w:b/>
                <w:bCs/>
              </w:rPr>
              <w:t>Very good</w:t>
            </w:r>
          </w:p>
        </w:tc>
        <w:tc>
          <w:tcPr>
            <w:tcW w:w="907" w:type="dxa"/>
            <w:hideMark/>
          </w:tcPr>
          <w:p w14:paraId="475F6082" w14:textId="77777777" w:rsidR="00A32149" w:rsidRPr="00025D30" w:rsidRDefault="00A32149" w:rsidP="00A32149">
            <w:pPr>
              <w:rPr>
                <w:b/>
                <w:bCs/>
              </w:rPr>
            </w:pPr>
            <w:r w:rsidRPr="00025D30">
              <w:rPr>
                <w:b/>
                <w:bCs/>
              </w:rPr>
              <w:t>Good</w:t>
            </w:r>
          </w:p>
        </w:tc>
        <w:tc>
          <w:tcPr>
            <w:tcW w:w="850" w:type="dxa"/>
            <w:hideMark/>
          </w:tcPr>
          <w:p w14:paraId="310629AD" w14:textId="77777777" w:rsidR="00A32149" w:rsidRPr="00025D30" w:rsidRDefault="00A32149" w:rsidP="00A32149">
            <w:pPr>
              <w:rPr>
                <w:b/>
                <w:bCs/>
              </w:rPr>
            </w:pPr>
            <w:r w:rsidRPr="00025D30">
              <w:rPr>
                <w:b/>
                <w:bCs/>
              </w:rPr>
              <w:t>Fair</w:t>
            </w:r>
          </w:p>
        </w:tc>
        <w:tc>
          <w:tcPr>
            <w:tcW w:w="850" w:type="dxa"/>
            <w:hideMark/>
          </w:tcPr>
          <w:p w14:paraId="5479B281" w14:textId="77777777" w:rsidR="00A32149" w:rsidRPr="00025D30" w:rsidRDefault="00A32149" w:rsidP="00A32149">
            <w:pPr>
              <w:rPr>
                <w:b/>
                <w:bCs/>
              </w:rPr>
            </w:pPr>
            <w:r w:rsidRPr="00025D30">
              <w:rPr>
                <w:b/>
                <w:bCs/>
              </w:rPr>
              <w:t>Poor</w:t>
            </w:r>
          </w:p>
        </w:tc>
        <w:tc>
          <w:tcPr>
            <w:tcW w:w="1134" w:type="dxa"/>
            <w:noWrap/>
            <w:hideMark/>
          </w:tcPr>
          <w:p w14:paraId="5BC1E4D7" w14:textId="77777777" w:rsidR="00A32149" w:rsidRPr="00025D30" w:rsidRDefault="00A32149" w:rsidP="00A32149">
            <w:r w:rsidRPr="00025D30">
              <w:t> </w:t>
            </w:r>
          </w:p>
        </w:tc>
        <w:tc>
          <w:tcPr>
            <w:tcW w:w="737" w:type="dxa"/>
            <w:noWrap/>
            <w:hideMark/>
          </w:tcPr>
          <w:p w14:paraId="3874EE1D" w14:textId="77777777" w:rsidR="00A32149" w:rsidRPr="00025D30" w:rsidRDefault="00A32149" w:rsidP="00A32149">
            <w:r w:rsidRPr="00025D30">
              <w:t> </w:t>
            </w:r>
          </w:p>
        </w:tc>
      </w:tr>
      <w:tr w:rsidR="00A32149" w:rsidRPr="00025D30" w14:paraId="4E2767FA" w14:textId="77777777" w:rsidTr="00A32149">
        <w:trPr>
          <w:trHeight w:val="300"/>
        </w:trPr>
        <w:tc>
          <w:tcPr>
            <w:tcW w:w="3798" w:type="dxa"/>
            <w:hideMark/>
          </w:tcPr>
          <w:p w14:paraId="34E9D7F7" w14:textId="77777777" w:rsidR="00A32149" w:rsidRPr="00D06F48" w:rsidRDefault="00A32149" w:rsidP="00A32149">
            <w:pPr>
              <w:rPr>
                <w:sz w:val="18"/>
                <w:szCs w:val="18"/>
              </w:rPr>
            </w:pPr>
            <w:r w:rsidRPr="00D06F48">
              <w:rPr>
                <w:sz w:val="18"/>
                <w:szCs w:val="18"/>
              </w:rPr>
              <w:t xml:space="preserve">Programme group </w:t>
            </w:r>
          </w:p>
        </w:tc>
        <w:tc>
          <w:tcPr>
            <w:tcW w:w="1134" w:type="dxa"/>
            <w:hideMark/>
          </w:tcPr>
          <w:p w14:paraId="0A0EEF95" w14:textId="77777777" w:rsidR="00A32149" w:rsidRPr="00025D30" w:rsidRDefault="00A32149" w:rsidP="00A32149">
            <w:r w:rsidRPr="00025D30">
              <w:t>51 (23)</w:t>
            </w:r>
          </w:p>
        </w:tc>
        <w:tc>
          <w:tcPr>
            <w:tcW w:w="964" w:type="dxa"/>
            <w:hideMark/>
          </w:tcPr>
          <w:p w14:paraId="7A09DA3A" w14:textId="77777777" w:rsidR="00A32149" w:rsidRPr="00025D30" w:rsidRDefault="00A32149" w:rsidP="00A32149">
            <w:r w:rsidRPr="00025D30">
              <w:t>85 (38)</w:t>
            </w:r>
          </w:p>
        </w:tc>
        <w:tc>
          <w:tcPr>
            <w:tcW w:w="907" w:type="dxa"/>
            <w:hideMark/>
          </w:tcPr>
          <w:p w14:paraId="6705DEA0" w14:textId="77777777" w:rsidR="00A32149" w:rsidRPr="00025D30" w:rsidRDefault="00A32149" w:rsidP="00A32149">
            <w:r w:rsidRPr="00025D30">
              <w:t>74 (33)</w:t>
            </w:r>
          </w:p>
        </w:tc>
        <w:tc>
          <w:tcPr>
            <w:tcW w:w="850" w:type="dxa"/>
            <w:hideMark/>
          </w:tcPr>
          <w:p w14:paraId="673A8E31" w14:textId="77777777" w:rsidR="00A32149" w:rsidRPr="00025D30" w:rsidRDefault="00A32149" w:rsidP="00A32149">
            <w:r w:rsidRPr="00025D30">
              <w:t>10 (5)</w:t>
            </w:r>
          </w:p>
        </w:tc>
        <w:tc>
          <w:tcPr>
            <w:tcW w:w="850" w:type="dxa"/>
            <w:hideMark/>
          </w:tcPr>
          <w:p w14:paraId="4C6DE77C" w14:textId="77777777" w:rsidR="00A32149" w:rsidRPr="00025D30" w:rsidRDefault="00A32149" w:rsidP="00A32149">
            <w:r w:rsidRPr="00025D30">
              <w:t>3 (1)</w:t>
            </w:r>
          </w:p>
        </w:tc>
        <w:tc>
          <w:tcPr>
            <w:tcW w:w="1134" w:type="dxa"/>
            <w:noWrap/>
            <w:hideMark/>
          </w:tcPr>
          <w:p w14:paraId="2F56594A" w14:textId="77777777" w:rsidR="00A32149" w:rsidRPr="00025D30" w:rsidRDefault="00A32149" w:rsidP="00A32149">
            <w:r w:rsidRPr="00025D30">
              <w:t>28,942.50</w:t>
            </w:r>
          </w:p>
        </w:tc>
        <w:tc>
          <w:tcPr>
            <w:tcW w:w="737" w:type="dxa"/>
            <w:noWrap/>
            <w:hideMark/>
          </w:tcPr>
          <w:p w14:paraId="1EAC2C2C" w14:textId="77777777" w:rsidR="00A32149" w:rsidRPr="00025D30" w:rsidRDefault="00A32149" w:rsidP="00A32149">
            <w:r w:rsidRPr="00025D30">
              <w:t>0.913</w:t>
            </w:r>
          </w:p>
        </w:tc>
      </w:tr>
      <w:tr w:rsidR="00A32149" w:rsidRPr="00025D30" w14:paraId="64ECEF9F" w14:textId="77777777" w:rsidTr="00A32149">
        <w:trPr>
          <w:trHeight w:val="300"/>
        </w:trPr>
        <w:tc>
          <w:tcPr>
            <w:tcW w:w="3798" w:type="dxa"/>
            <w:hideMark/>
          </w:tcPr>
          <w:p w14:paraId="58CCD369" w14:textId="77777777" w:rsidR="00A32149" w:rsidRPr="00D06F48" w:rsidRDefault="00A32149" w:rsidP="00A32149">
            <w:pPr>
              <w:rPr>
                <w:sz w:val="18"/>
                <w:szCs w:val="18"/>
              </w:rPr>
            </w:pPr>
            <w:r w:rsidRPr="00D06F48">
              <w:rPr>
                <w:sz w:val="18"/>
                <w:szCs w:val="18"/>
              </w:rPr>
              <w:t>Comparator group</w:t>
            </w:r>
          </w:p>
        </w:tc>
        <w:tc>
          <w:tcPr>
            <w:tcW w:w="1134" w:type="dxa"/>
            <w:hideMark/>
          </w:tcPr>
          <w:p w14:paraId="44D74B12" w14:textId="77777777" w:rsidR="00A32149" w:rsidRPr="00025D30" w:rsidRDefault="00A32149" w:rsidP="00A32149">
            <w:r w:rsidRPr="00025D30">
              <w:t>63 (24)</w:t>
            </w:r>
          </w:p>
        </w:tc>
        <w:tc>
          <w:tcPr>
            <w:tcW w:w="964" w:type="dxa"/>
            <w:hideMark/>
          </w:tcPr>
          <w:p w14:paraId="1267C8E9" w14:textId="77777777" w:rsidR="00A32149" w:rsidRPr="00025D30" w:rsidRDefault="00A32149" w:rsidP="00A32149">
            <w:r w:rsidRPr="00025D30">
              <w:t>101 (39)</w:t>
            </w:r>
          </w:p>
        </w:tc>
        <w:tc>
          <w:tcPr>
            <w:tcW w:w="907" w:type="dxa"/>
            <w:hideMark/>
          </w:tcPr>
          <w:p w14:paraId="32933E2E" w14:textId="77777777" w:rsidR="00A32149" w:rsidRPr="00025D30" w:rsidRDefault="00A32149" w:rsidP="00A32149">
            <w:r w:rsidRPr="00025D30">
              <w:t>71 (27)</w:t>
            </w:r>
          </w:p>
        </w:tc>
        <w:tc>
          <w:tcPr>
            <w:tcW w:w="850" w:type="dxa"/>
            <w:hideMark/>
          </w:tcPr>
          <w:p w14:paraId="55C532A4" w14:textId="77777777" w:rsidR="00A32149" w:rsidRPr="00025D30" w:rsidRDefault="00A32149" w:rsidP="00A32149">
            <w:r w:rsidRPr="00025D30">
              <w:t>23 (9)</w:t>
            </w:r>
          </w:p>
        </w:tc>
        <w:tc>
          <w:tcPr>
            <w:tcW w:w="850" w:type="dxa"/>
            <w:hideMark/>
          </w:tcPr>
          <w:p w14:paraId="0934A5CF" w14:textId="77777777" w:rsidR="00A32149" w:rsidRPr="00025D30" w:rsidRDefault="00A32149" w:rsidP="00A32149">
            <w:r w:rsidRPr="00025D30">
              <w:t>3 (1)</w:t>
            </w:r>
          </w:p>
        </w:tc>
        <w:tc>
          <w:tcPr>
            <w:tcW w:w="1134" w:type="dxa"/>
            <w:noWrap/>
            <w:hideMark/>
          </w:tcPr>
          <w:p w14:paraId="43C99CB6" w14:textId="77777777" w:rsidR="00A32149" w:rsidRPr="00025D30" w:rsidRDefault="00A32149" w:rsidP="00A32149"/>
        </w:tc>
        <w:tc>
          <w:tcPr>
            <w:tcW w:w="737" w:type="dxa"/>
            <w:noWrap/>
            <w:hideMark/>
          </w:tcPr>
          <w:p w14:paraId="288DD9E5" w14:textId="77777777" w:rsidR="00A32149" w:rsidRPr="00025D30" w:rsidRDefault="00A32149" w:rsidP="00A32149"/>
        </w:tc>
      </w:tr>
    </w:tbl>
    <w:p w14:paraId="70B180E6" w14:textId="77777777" w:rsidR="0030675D" w:rsidRDefault="0030675D" w:rsidP="0030675D"/>
    <w:p w14:paraId="5B5E4AE4" w14:textId="1A0FD3B3" w:rsidR="0030675D" w:rsidRDefault="0030675D" w:rsidP="00B85F6D">
      <w:pPr>
        <w:spacing w:line="480" w:lineRule="auto"/>
      </w:pPr>
    </w:p>
    <w:p w14:paraId="6C393F8F" w14:textId="77777777" w:rsidR="0030675D" w:rsidRDefault="0030675D" w:rsidP="00B85F6D">
      <w:pPr>
        <w:spacing w:line="480" w:lineRule="auto"/>
      </w:pPr>
    </w:p>
    <w:p w14:paraId="75B03313" w14:textId="77777777" w:rsidR="0030675D" w:rsidRDefault="0030675D" w:rsidP="0030675D"/>
    <w:p w14:paraId="4E2C1854" w14:textId="12B8B7CF" w:rsidR="0030675D" w:rsidRDefault="0030675D" w:rsidP="00B85F6D">
      <w:pPr>
        <w:spacing w:line="480" w:lineRule="auto"/>
      </w:pPr>
    </w:p>
    <w:p w14:paraId="77FF1F05" w14:textId="77777777" w:rsidR="00206AAD" w:rsidRDefault="00206AAD" w:rsidP="00B85F6D">
      <w:pPr>
        <w:spacing w:line="480" w:lineRule="auto"/>
      </w:pPr>
    </w:p>
    <w:tbl>
      <w:tblPr>
        <w:tblW w:w="11496" w:type="dxa"/>
        <w:tblInd w:w="93" w:type="dxa"/>
        <w:tblLook w:val="04A0" w:firstRow="1" w:lastRow="0" w:firstColumn="1" w:lastColumn="0" w:noHBand="0" w:noVBand="1"/>
      </w:tblPr>
      <w:tblGrid>
        <w:gridCol w:w="3742"/>
        <w:gridCol w:w="398"/>
        <w:gridCol w:w="552"/>
        <w:gridCol w:w="217"/>
        <w:gridCol w:w="601"/>
        <w:gridCol w:w="38"/>
        <w:gridCol w:w="634"/>
        <w:gridCol w:w="288"/>
        <w:gridCol w:w="515"/>
        <w:gridCol w:w="169"/>
        <w:gridCol w:w="818"/>
        <w:gridCol w:w="891"/>
        <w:gridCol w:w="571"/>
        <w:gridCol w:w="875"/>
        <w:gridCol w:w="116"/>
        <w:gridCol w:w="613"/>
        <w:gridCol w:w="139"/>
        <w:gridCol w:w="97"/>
        <w:gridCol w:w="222"/>
      </w:tblGrid>
      <w:tr w:rsidR="00206AAD" w:rsidRPr="00C30AEB" w14:paraId="4A68A403" w14:textId="77777777" w:rsidTr="00A32149">
        <w:trPr>
          <w:gridAfter w:val="18"/>
          <w:wAfter w:w="7754" w:type="dxa"/>
          <w:trHeight w:val="289"/>
        </w:trPr>
        <w:tc>
          <w:tcPr>
            <w:tcW w:w="3742" w:type="dxa"/>
            <w:tcBorders>
              <w:top w:val="nil"/>
              <w:left w:val="nil"/>
              <w:bottom w:val="nil"/>
              <w:right w:val="nil"/>
            </w:tcBorders>
            <w:shd w:val="clear" w:color="auto" w:fill="auto"/>
            <w:noWrap/>
            <w:vAlign w:val="bottom"/>
            <w:hideMark/>
          </w:tcPr>
          <w:p w14:paraId="64812B57" w14:textId="77777777" w:rsidR="00206AAD" w:rsidRPr="00C30AEB" w:rsidRDefault="00206AAD" w:rsidP="00E65CA3">
            <w:pPr>
              <w:spacing w:after="0" w:line="240" w:lineRule="auto"/>
              <w:jc w:val="center"/>
              <w:rPr>
                <w:rFonts w:ascii="Calibri" w:eastAsia="Times New Roman" w:hAnsi="Calibri" w:cs="Times New Roman"/>
                <w:lang w:eastAsia="en-GB"/>
              </w:rPr>
            </w:pPr>
          </w:p>
        </w:tc>
      </w:tr>
      <w:tr w:rsidR="00A32149" w:rsidRPr="00C30AEB" w14:paraId="30BAE8A4" w14:textId="77777777" w:rsidTr="00445DBC">
        <w:trPr>
          <w:gridAfter w:val="2"/>
          <w:wAfter w:w="319" w:type="dxa"/>
          <w:trHeight w:val="289"/>
        </w:trPr>
        <w:tc>
          <w:tcPr>
            <w:tcW w:w="10309" w:type="dxa"/>
            <w:gridSpan w:val="14"/>
            <w:tcBorders>
              <w:top w:val="single" w:sz="4" w:space="0" w:color="auto"/>
              <w:left w:val="single" w:sz="4" w:space="0" w:color="auto"/>
              <w:bottom w:val="single" w:sz="4" w:space="0" w:color="auto"/>
              <w:right w:val="single" w:sz="4" w:space="0" w:color="auto"/>
            </w:tcBorders>
            <w:shd w:val="clear" w:color="auto" w:fill="auto"/>
            <w:noWrap/>
            <w:vAlign w:val="bottom"/>
          </w:tcPr>
          <w:p w14:paraId="69A8ECF9" w14:textId="3D8D88C7" w:rsidR="00A32149" w:rsidRPr="00C30AEB" w:rsidRDefault="00A32149" w:rsidP="00A32149">
            <w:pPr>
              <w:spacing w:after="0" w:line="240" w:lineRule="auto"/>
              <w:rPr>
                <w:rFonts w:ascii="Calibri" w:eastAsia="Times New Roman" w:hAnsi="Calibri" w:cs="Times New Roman"/>
                <w:b/>
                <w:bCs/>
                <w:color w:val="000000"/>
                <w:sz w:val="20"/>
                <w:szCs w:val="20"/>
                <w:lang w:eastAsia="en-GB"/>
              </w:rPr>
            </w:pPr>
            <w:r w:rsidRPr="000D0574">
              <w:rPr>
                <w:rFonts w:ascii="Calibri" w:eastAsia="Times New Roman" w:hAnsi="Calibri" w:cs="Times New Roman"/>
                <w:b/>
                <w:bCs/>
                <w:color w:val="000000"/>
                <w:sz w:val="20"/>
                <w:szCs w:val="20"/>
                <w:lang w:eastAsia="en-GB"/>
              </w:rPr>
              <w:t xml:space="preserve">Table </w:t>
            </w:r>
            <w:r>
              <w:rPr>
                <w:rFonts w:ascii="Calibri" w:eastAsia="Times New Roman" w:hAnsi="Calibri" w:cs="Times New Roman"/>
                <w:b/>
                <w:bCs/>
                <w:color w:val="000000"/>
                <w:sz w:val="20"/>
                <w:szCs w:val="20"/>
                <w:lang w:eastAsia="en-GB"/>
              </w:rPr>
              <w:t>4</w:t>
            </w:r>
            <w:r w:rsidRPr="000D0574">
              <w:rPr>
                <w:rFonts w:ascii="Calibri" w:eastAsia="Times New Roman" w:hAnsi="Calibri" w:cs="Times New Roman"/>
                <w:b/>
                <w:bCs/>
                <w:color w:val="000000"/>
                <w:sz w:val="20"/>
                <w:szCs w:val="20"/>
                <w:lang w:eastAsia="en-GB"/>
              </w:rPr>
              <w:t>: Costs of service provision and service utilisation by group</w:t>
            </w:r>
            <w:r>
              <w:rPr>
                <w:rFonts w:ascii="Calibri" w:eastAsia="Times New Roman" w:hAnsi="Calibri" w:cs="Times New Roman"/>
                <w:b/>
                <w:bCs/>
                <w:color w:val="000000"/>
                <w:sz w:val="20"/>
                <w:szCs w:val="20"/>
                <w:lang w:eastAsia="en-GB"/>
              </w:rPr>
              <w:t xml:space="preserve"> (£ stirling)</w:t>
            </w:r>
          </w:p>
        </w:tc>
        <w:tc>
          <w:tcPr>
            <w:tcW w:w="868" w:type="dxa"/>
            <w:gridSpan w:val="3"/>
            <w:tcBorders>
              <w:top w:val="nil"/>
              <w:left w:val="nil"/>
              <w:bottom w:val="nil"/>
              <w:right w:val="nil"/>
            </w:tcBorders>
            <w:shd w:val="clear" w:color="auto" w:fill="auto"/>
            <w:vAlign w:val="center"/>
          </w:tcPr>
          <w:p w14:paraId="1097F5BC"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1A8AB894" w14:textId="77777777" w:rsidTr="00445DBC">
        <w:trPr>
          <w:gridAfter w:val="2"/>
          <w:wAfter w:w="319" w:type="dxa"/>
          <w:trHeight w:val="289"/>
        </w:trPr>
        <w:tc>
          <w:tcPr>
            <w:tcW w:w="37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14E1BA" w14:textId="77777777" w:rsidR="00A32149" w:rsidRPr="00C30AEB" w:rsidRDefault="00A32149" w:rsidP="00A32149">
            <w:pPr>
              <w:spacing w:after="0" w:line="240" w:lineRule="auto"/>
              <w:rPr>
                <w:rFonts w:ascii="Calibri" w:eastAsia="Times New Roman" w:hAnsi="Calibri" w:cs="Times New Roman"/>
                <w:color w:val="000000"/>
                <w:lang w:eastAsia="en-GB"/>
              </w:rPr>
            </w:pPr>
          </w:p>
        </w:tc>
        <w:tc>
          <w:tcPr>
            <w:tcW w:w="3412" w:type="dxa"/>
            <w:gridSpan w:val="9"/>
            <w:tcBorders>
              <w:top w:val="nil"/>
              <w:left w:val="nil"/>
              <w:bottom w:val="single" w:sz="4" w:space="0" w:color="auto"/>
              <w:right w:val="single" w:sz="4" w:space="0" w:color="auto"/>
            </w:tcBorders>
            <w:shd w:val="clear" w:color="auto" w:fill="auto"/>
            <w:noWrap/>
            <w:vAlign w:val="center"/>
          </w:tcPr>
          <w:p w14:paraId="73FEDE8D" w14:textId="7002405A"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Programme group</w:t>
            </w:r>
            <w:r>
              <w:rPr>
                <w:rFonts w:ascii="Calibri" w:eastAsia="Times New Roman" w:hAnsi="Calibri" w:cs="Times New Roman"/>
                <w:b/>
                <w:bCs/>
                <w:color w:val="000000"/>
                <w:sz w:val="20"/>
                <w:szCs w:val="20"/>
                <w:lang w:eastAsia="en-GB"/>
              </w:rPr>
              <w:t xml:space="preserve"> (N = 206)</w:t>
            </w:r>
          </w:p>
        </w:tc>
        <w:tc>
          <w:tcPr>
            <w:tcW w:w="3155" w:type="dxa"/>
            <w:gridSpan w:val="4"/>
            <w:tcBorders>
              <w:top w:val="nil"/>
              <w:left w:val="nil"/>
              <w:bottom w:val="single" w:sz="4" w:space="0" w:color="auto"/>
              <w:right w:val="single" w:sz="4" w:space="0" w:color="auto"/>
            </w:tcBorders>
            <w:shd w:val="clear" w:color="auto" w:fill="auto"/>
            <w:noWrap/>
            <w:vAlign w:val="center"/>
          </w:tcPr>
          <w:p w14:paraId="32AD3C51" w14:textId="381FDBDC"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Comparator group</w:t>
            </w:r>
            <w:r>
              <w:rPr>
                <w:rFonts w:ascii="Calibri" w:eastAsia="Times New Roman" w:hAnsi="Calibri" w:cs="Times New Roman"/>
                <w:b/>
                <w:bCs/>
                <w:color w:val="000000"/>
                <w:sz w:val="20"/>
                <w:szCs w:val="20"/>
                <w:lang w:eastAsia="en-GB"/>
              </w:rPr>
              <w:t xml:space="preserve"> (N = 265) </w:t>
            </w:r>
          </w:p>
        </w:tc>
        <w:tc>
          <w:tcPr>
            <w:tcW w:w="868" w:type="dxa"/>
            <w:gridSpan w:val="3"/>
            <w:tcBorders>
              <w:top w:val="nil"/>
              <w:left w:val="nil"/>
              <w:bottom w:val="nil"/>
              <w:right w:val="nil"/>
            </w:tcBorders>
            <w:shd w:val="clear" w:color="auto" w:fill="auto"/>
            <w:vAlign w:val="center"/>
          </w:tcPr>
          <w:p w14:paraId="3AEFBF4D"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6D4C39D7" w14:textId="77777777" w:rsidTr="00A32149">
        <w:trPr>
          <w:gridAfter w:val="2"/>
          <w:wAfter w:w="319" w:type="dxa"/>
          <w:trHeight w:val="289"/>
        </w:trPr>
        <w:tc>
          <w:tcPr>
            <w:tcW w:w="37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587B00" w14:textId="77777777" w:rsidR="00A32149" w:rsidRPr="00C30AEB" w:rsidRDefault="00A32149" w:rsidP="00A32149">
            <w:pPr>
              <w:spacing w:after="0" w:line="240" w:lineRule="auto"/>
              <w:rPr>
                <w:rFonts w:ascii="Calibri" w:eastAsia="Times New Roman" w:hAnsi="Calibri" w:cs="Times New Roman"/>
                <w:color w:val="000000"/>
                <w:lang w:eastAsia="en-GB"/>
              </w:rPr>
            </w:pPr>
          </w:p>
        </w:tc>
        <w:tc>
          <w:tcPr>
            <w:tcW w:w="950" w:type="dxa"/>
            <w:gridSpan w:val="2"/>
            <w:tcBorders>
              <w:top w:val="nil"/>
              <w:left w:val="nil"/>
              <w:bottom w:val="single" w:sz="4" w:space="0" w:color="auto"/>
              <w:right w:val="single" w:sz="4" w:space="0" w:color="auto"/>
            </w:tcBorders>
            <w:shd w:val="clear" w:color="auto" w:fill="auto"/>
            <w:noWrap/>
            <w:vAlign w:val="center"/>
          </w:tcPr>
          <w:p w14:paraId="66736120"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p>
        </w:tc>
        <w:tc>
          <w:tcPr>
            <w:tcW w:w="818" w:type="dxa"/>
            <w:gridSpan w:val="2"/>
            <w:tcBorders>
              <w:top w:val="nil"/>
              <w:left w:val="nil"/>
              <w:bottom w:val="single" w:sz="4" w:space="0" w:color="auto"/>
              <w:right w:val="single" w:sz="4" w:space="0" w:color="auto"/>
            </w:tcBorders>
            <w:shd w:val="clear" w:color="auto" w:fill="auto"/>
            <w:noWrap/>
            <w:vAlign w:val="center"/>
          </w:tcPr>
          <w:p w14:paraId="7361F651"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p>
        </w:tc>
        <w:tc>
          <w:tcPr>
            <w:tcW w:w="672" w:type="dxa"/>
            <w:gridSpan w:val="2"/>
            <w:tcBorders>
              <w:top w:val="nil"/>
              <w:left w:val="nil"/>
              <w:bottom w:val="single" w:sz="4" w:space="0" w:color="auto"/>
              <w:right w:val="single" w:sz="4" w:space="0" w:color="auto"/>
            </w:tcBorders>
            <w:shd w:val="clear" w:color="auto" w:fill="auto"/>
            <w:noWrap/>
            <w:vAlign w:val="center"/>
          </w:tcPr>
          <w:p w14:paraId="10337EA2"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p>
        </w:tc>
        <w:tc>
          <w:tcPr>
            <w:tcW w:w="972" w:type="dxa"/>
            <w:gridSpan w:val="3"/>
            <w:tcBorders>
              <w:top w:val="nil"/>
              <w:left w:val="nil"/>
              <w:bottom w:val="single" w:sz="4" w:space="0" w:color="auto"/>
              <w:right w:val="single" w:sz="4" w:space="0" w:color="auto"/>
            </w:tcBorders>
            <w:shd w:val="clear" w:color="auto" w:fill="auto"/>
            <w:noWrap/>
            <w:vAlign w:val="center"/>
          </w:tcPr>
          <w:p w14:paraId="228DD469"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p>
        </w:tc>
        <w:tc>
          <w:tcPr>
            <w:tcW w:w="818" w:type="dxa"/>
            <w:tcBorders>
              <w:top w:val="nil"/>
              <w:left w:val="nil"/>
              <w:bottom w:val="single" w:sz="4" w:space="0" w:color="auto"/>
              <w:right w:val="single" w:sz="4" w:space="0" w:color="auto"/>
            </w:tcBorders>
            <w:shd w:val="clear" w:color="auto" w:fill="auto"/>
            <w:noWrap/>
            <w:vAlign w:val="center"/>
          </w:tcPr>
          <w:p w14:paraId="361A8587"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p>
        </w:tc>
        <w:tc>
          <w:tcPr>
            <w:tcW w:w="891" w:type="dxa"/>
            <w:tcBorders>
              <w:top w:val="nil"/>
              <w:left w:val="nil"/>
              <w:bottom w:val="single" w:sz="4" w:space="0" w:color="auto"/>
              <w:right w:val="single" w:sz="4" w:space="0" w:color="auto"/>
            </w:tcBorders>
            <w:shd w:val="clear" w:color="auto" w:fill="auto"/>
            <w:noWrap/>
            <w:vAlign w:val="center"/>
          </w:tcPr>
          <w:p w14:paraId="32816D87"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p>
        </w:tc>
        <w:tc>
          <w:tcPr>
            <w:tcW w:w="571" w:type="dxa"/>
            <w:tcBorders>
              <w:top w:val="nil"/>
              <w:left w:val="nil"/>
              <w:bottom w:val="single" w:sz="4" w:space="0" w:color="auto"/>
              <w:right w:val="single" w:sz="4" w:space="0" w:color="auto"/>
            </w:tcBorders>
            <w:shd w:val="clear" w:color="auto" w:fill="auto"/>
            <w:noWrap/>
            <w:vAlign w:val="center"/>
          </w:tcPr>
          <w:p w14:paraId="2A539395"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p>
        </w:tc>
        <w:tc>
          <w:tcPr>
            <w:tcW w:w="875" w:type="dxa"/>
            <w:tcBorders>
              <w:top w:val="nil"/>
              <w:left w:val="nil"/>
              <w:bottom w:val="single" w:sz="4" w:space="0" w:color="auto"/>
              <w:right w:val="single" w:sz="4" w:space="0" w:color="auto"/>
            </w:tcBorders>
            <w:shd w:val="clear" w:color="auto" w:fill="auto"/>
            <w:noWrap/>
            <w:vAlign w:val="center"/>
          </w:tcPr>
          <w:p w14:paraId="6351962A"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p>
        </w:tc>
        <w:tc>
          <w:tcPr>
            <w:tcW w:w="868" w:type="dxa"/>
            <w:gridSpan w:val="3"/>
            <w:tcBorders>
              <w:top w:val="nil"/>
              <w:left w:val="nil"/>
              <w:bottom w:val="nil"/>
              <w:right w:val="nil"/>
            </w:tcBorders>
            <w:shd w:val="clear" w:color="auto" w:fill="auto"/>
            <w:vAlign w:val="center"/>
          </w:tcPr>
          <w:p w14:paraId="4BFABDB2"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30B22D1E" w14:textId="77777777" w:rsidTr="00A32149">
        <w:trPr>
          <w:gridAfter w:val="2"/>
          <w:wAfter w:w="319" w:type="dxa"/>
          <w:trHeight w:val="289"/>
        </w:trPr>
        <w:tc>
          <w:tcPr>
            <w:tcW w:w="37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A58B53" w14:textId="77777777" w:rsidR="00A32149" w:rsidRPr="00C30AEB" w:rsidRDefault="00A32149" w:rsidP="00A32149">
            <w:pPr>
              <w:spacing w:after="0" w:line="240" w:lineRule="auto"/>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20DEC459"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mean</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1D1F51F7"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sd</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55983D15"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min</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4C6C2BFD"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max</w:t>
            </w:r>
          </w:p>
        </w:tc>
        <w:tc>
          <w:tcPr>
            <w:tcW w:w="818" w:type="dxa"/>
            <w:tcBorders>
              <w:top w:val="nil"/>
              <w:left w:val="nil"/>
              <w:bottom w:val="single" w:sz="4" w:space="0" w:color="auto"/>
              <w:right w:val="single" w:sz="4" w:space="0" w:color="auto"/>
            </w:tcBorders>
            <w:shd w:val="clear" w:color="auto" w:fill="auto"/>
            <w:noWrap/>
            <w:vAlign w:val="center"/>
            <w:hideMark/>
          </w:tcPr>
          <w:p w14:paraId="6CE06F2F"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mean</w:t>
            </w:r>
          </w:p>
        </w:tc>
        <w:tc>
          <w:tcPr>
            <w:tcW w:w="891" w:type="dxa"/>
            <w:tcBorders>
              <w:top w:val="nil"/>
              <w:left w:val="nil"/>
              <w:bottom w:val="single" w:sz="4" w:space="0" w:color="auto"/>
              <w:right w:val="single" w:sz="4" w:space="0" w:color="auto"/>
            </w:tcBorders>
            <w:shd w:val="clear" w:color="auto" w:fill="auto"/>
            <w:noWrap/>
            <w:vAlign w:val="center"/>
            <w:hideMark/>
          </w:tcPr>
          <w:p w14:paraId="79165BF3"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sd</w:t>
            </w:r>
          </w:p>
        </w:tc>
        <w:tc>
          <w:tcPr>
            <w:tcW w:w="571" w:type="dxa"/>
            <w:tcBorders>
              <w:top w:val="nil"/>
              <w:left w:val="nil"/>
              <w:bottom w:val="single" w:sz="4" w:space="0" w:color="auto"/>
              <w:right w:val="single" w:sz="4" w:space="0" w:color="auto"/>
            </w:tcBorders>
            <w:shd w:val="clear" w:color="auto" w:fill="auto"/>
            <w:noWrap/>
            <w:vAlign w:val="center"/>
            <w:hideMark/>
          </w:tcPr>
          <w:p w14:paraId="69D27F79"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min</w:t>
            </w:r>
          </w:p>
        </w:tc>
        <w:tc>
          <w:tcPr>
            <w:tcW w:w="875" w:type="dxa"/>
            <w:tcBorders>
              <w:top w:val="nil"/>
              <w:left w:val="nil"/>
              <w:bottom w:val="single" w:sz="4" w:space="0" w:color="auto"/>
              <w:right w:val="single" w:sz="4" w:space="0" w:color="auto"/>
            </w:tcBorders>
            <w:shd w:val="clear" w:color="auto" w:fill="auto"/>
            <w:noWrap/>
            <w:vAlign w:val="center"/>
            <w:hideMark/>
          </w:tcPr>
          <w:p w14:paraId="4B712B15" w14:textId="77777777" w:rsidR="00A32149" w:rsidRPr="00C30AEB" w:rsidRDefault="00A32149" w:rsidP="00A32149">
            <w:pPr>
              <w:spacing w:after="0" w:line="240" w:lineRule="auto"/>
              <w:jc w:val="center"/>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max</w:t>
            </w:r>
          </w:p>
        </w:tc>
        <w:tc>
          <w:tcPr>
            <w:tcW w:w="868" w:type="dxa"/>
            <w:gridSpan w:val="3"/>
            <w:tcBorders>
              <w:top w:val="nil"/>
              <w:left w:val="nil"/>
              <w:bottom w:val="nil"/>
              <w:right w:val="nil"/>
            </w:tcBorders>
            <w:shd w:val="clear" w:color="auto" w:fill="auto"/>
            <w:vAlign w:val="center"/>
            <w:hideMark/>
          </w:tcPr>
          <w:p w14:paraId="4F8EB492"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18C0310B" w14:textId="77777777" w:rsidTr="00A32149">
        <w:trPr>
          <w:gridAfter w:val="2"/>
          <w:wAfter w:w="319" w:type="dxa"/>
          <w:trHeight w:val="289"/>
        </w:trPr>
        <w:tc>
          <w:tcPr>
            <w:tcW w:w="3742" w:type="dxa"/>
            <w:tcBorders>
              <w:top w:val="nil"/>
              <w:left w:val="single" w:sz="4" w:space="0" w:color="auto"/>
              <w:bottom w:val="single" w:sz="4" w:space="0" w:color="auto"/>
              <w:right w:val="nil"/>
            </w:tcBorders>
            <w:shd w:val="clear" w:color="auto" w:fill="auto"/>
            <w:noWrap/>
            <w:vAlign w:val="center"/>
            <w:hideMark/>
          </w:tcPr>
          <w:p w14:paraId="3E7996D7" w14:textId="77777777" w:rsidR="00A32149" w:rsidRPr="00C30AEB" w:rsidRDefault="00A32149" w:rsidP="00A32149">
            <w:pPr>
              <w:spacing w:after="0" w:line="240" w:lineRule="auto"/>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Total Cost</w:t>
            </w:r>
          </w:p>
        </w:tc>
        <w:tc>
          <w:tcPr>
            <w:tcW w:w="950" w:type="dxa"/>
            <w:gridSpan w:val="2"/>
            <w:tcBorders>
              <w:top w:val="nil"/>
              <w:left w:val="nil"/>
              <w:bottom w:val="nil"/>
              <w:right w:val="nil"/>
            </w:tcBorders>
            <w:shd w:val="clear" w:color="auto" w:fill="auto"/>
            <w:noWrap/>
            <w:vAlign w:val="bottom"/>
            <w:hideMark/>
          </w:tcPr>
          <w:p w14:paraId="599C7FC2"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818" w:type="dxa"/>
            <w:gridSpan w:val="2"/>
            <w:tcBorders>
              <w:top w:val="nil"/>
              <w:left w:val="nil"/>
              <w:bottom w:val="nil"/>
              <w:right w:val="nil"/>
            </w:tcBorders>
            <w:shd w:val="clear" w:color="auto" w:fill="auto"/>
            <w:noWrap/>
            <w:vAlign w:val="bottom"/>
            <w:hideMark/>
          </w:tcPr>
          <w:p w14:paraId="63DE2485"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672" w:type="dxa"/>
            <w:gridSpan w:val="2"/>
            <w:tcBorders>
              <w:top w:val="nil"/>
              <w:left w:val="nil"/>
              <w:bottom w:val="nil"/>
              <w:right w:val="nil"/>
            </w:tcBorders>
            <w:shd w:val="clear" w:color="auto" w:fill="auto"/>
            <w:noWrap/>
            <w:vAlign w:val="bottom"/>
            <w:hideMark/>
          </w:tcPr>
          <w:p w14:paraId="5C2BE37F"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972" w:type="dxa"/>
            <w:gridSpan w:val="3"/>
            <w:tcBorders>
              <w:top w:val="nil"/>
              <w:left w:val="nil"/>
              <w:bottom w:val="nil"/>
              <w:right w:val="nil"/>
            </w:tcBorders>
            <w:shd w:val="clear" w:color="auto" w:fill="auto"/>
            <w:noWrap/>
            <w:vAlign w:val="bottom"/>
            <w:hideMark/>
          </w:tcPr>
          <w:p w14:paraId="1AC36F88"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818" w:type="dxa"/>
            <w:tcBorders>
              <w:top w:val="nil"/>
              <w:left w:val="nil"/>
              <w:bottom w:val="nil"/>
              <w:right w:val="nil"/>
            </w:tcBorders>
            <w:shd w:val="clear" w:color="auto" w:fill="auto"/>
            <w:noWrap/>
            <w:vAlign w:val="bottom"/>
            <w:hideMark/>
          </w:tcPr>
          <w:p w14:paraId="569A7990"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891" w:type="dxa"/>
            <w:tcBorders>
              <w:top w:val="nil"/>
              <w:left w:val="nil"/>
              <w:bottom w:val="nil"/>
              <w:right w:val="nil"/>
            </w:tcBorders>
            <w:shd w:val="clear" w:color="auto" w:fill="auto"/>
            <w:noWrap/>
            <w:vAlign w:val="bottom"/>
            <w:hideMark/>
          </w:tcPr>
          <w:p w14:paraId="7F367C40"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571" w:type="dxa"/>
            <w:tcBorders>
              <w:top w:val="nil"/>
              <w:left w:val="nil"/>
              <w:bottom w:val="nil"/>
              <w:right w:val="nil"/>
            </w:tcBorders>
            <w:shd w:val="clear" w:color="auto" w:fill="auto"/>
            <w:noWrap/>
            <w:vAlign w:val="bottom"/>
            <w:hideMark/>
          </w:tcPr>
          <w:p w14:paraId="68499583"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875" w:type="dxa"/>
            <w:tcBorders>
              <w:top w:val="single" w:sz="4" w:space="0" w:color="auto"/>
              <w:left w:val="nil"/>
              <w:bottom w:val="single" w:sz="4" w:space="0" w:color="auto"/>
              <w:right w:val="single" w:sz="4" w:space="0" w:color="auto"/>
            </w:tcBorders>
            <w:shd w:val="clear" w:color="auto" w:fill="auto"/>
            <w:noWrap/>
            <w:vAlign w:val="bottom"/>
            <w:hideMark/>
          </w:tcPr>
          <w:p w14:paraId="69F9C2F1"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868" w:type="dxa"/>
            <w:gridSpan w:val="3"/>
            <w:tcBorders>
              <w:top w:val="nil"/>
              <w:left w:val="single" w:sz="4" w:space="0" w:color="auto"/>
              <w:bottom w:val="nil"/>
              <w:right w:val="nil"/>
            </w:tcBorders>
            <w:shd w:val="clear" w:color="auto" w:fill="auto"/>
            <w:noWrap/>
            <w:vAlign w:val="bottom"/>
            <w:hideMark/>
          </w:tcPr>
          <w:p w14:paraId="2DB87729"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4C4286B8" w14:textId="77777777" w:rsidTr="00A32149">
        <w:trPr>
          <w:gridAfter w:val="2"/>
          <w:wAfter w:w="319" w:type="dxa"/>
          <w:trHeight w:val="283"/>
        </w:trPr>
        <w:tc>
          <w:tcPr>
            <w:tcW w:w="3742" w:type="dxa"/>
            <w:tcBorders>
              <w:top w:val="nil"/>
              <w:left w:val="single" w:sz="4" w:space="0" w:color="auto"/>
              <w:bottom w:val="single" w:sz="4" w:space="0" w:color="auto"/>
              <w:right w:val="single" w:sz="4" w:space="0" w:color="auto"/>
            </w:tcBorders>
            <w:shd w:val="clear" w:color="auto" w:fill="auto"/>
            <w:noWrap/>
            <w:vAlign w:val="bottom"/>
            <w:hideMark/>
          </w:tcPr>
          <w:p w14:paraId="202641F9" w14:textId="77777777" w:rsidR="00A32149" w:rsidRPr="00C30AEB" w:rsidRDefault="00A32149" w:rsidP="00A32149">
            <w:pPr>
              <w:spacing w:after="0" w:line="240" w:lineRule="auto"/>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9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6BDB22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88.7</w:t>
            </w:r>
          </w:p>
        </w:tc>
        <w:tc>
          <w:tcPr>
            <w:tcW w:w="818" w:type="dxa"/>
            <w:gridSpan w:val="2"/>
            <w:tcBorders>
              <w:top w:val="single" w:sz="4" w:space="0" w:color="auto"/>
              <w:left w:val="nil"/>
              <w:bottom w:val="single" w:sz="4" w:space="0" w:color="auto"/>
              <w:right w:val="single" w:sz="4" w:space="0" w:color="auto"/>
            </w:tcBorders>
            <w:shd w:val="clear" w:color="auto" w:fill="auto"/>
            <w:noWrap/>
            <w:vAlign w:val="center"/>
            <w:hideMark/>
          </w:tcPr>
          <w:p w14:paraId="6668E4C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13.5</w:t>
            </w:r>
          </w:p>
        </w:tc>
        <w:tc>
          <w:tcPr>
            <w:tcW w:w="67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11C7E6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3.7</w:t>
            </w:r>
          </w:p>
        </w:tc>
        <w:tc>
          <w:tcPr>
            <w:tcW w:w="972" w:type="dxa"/>
            <w:gridSpan w:val="3"/>
            <w:tcBorders>
              <w:top w:val="single" w:sz="4" w:space="0" w:color="auto"/>
              <w:left w:val="nil"/>
              <w:bottom w:val="single" w:sz="4" w:space="0" w:color="auto"/>
              <w:right w:val="single" w:sz="4" w:space="0" w:color="auto"/>
            </w:tcBorders>
            <w:shd w:val="clear" w:color="auto" w:fill="auto"/>
            <w:noWrap/>
            <w:vAlign w:val="center"/>
            <w:hideMark/>
          </w:tcPr>
          <w:p w14:paraId="1D2926E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185.0</w:t>
            </w:r>
          </w:p>
        </w:tc>
        <w:tc>
          <w:tcPr>
            <w:tcW w:w="818" w:type="dxa"/>
            <w:tcBorders>
              <w:top w:val="single" w:sz="4" w:space="0" w:color="auto"/>
              <w:left w:val="nil"/>
              <w:bottom w:val="single" w:sz="4" w:space="0" w:color="auto"/>
              <w:right w:val="single" w:sz="4" w:space="0" w:color="auto"/>
            </w:tcBorders>
            <w:shd w:val="clear" w:color="auto" w:fill="auto"/>
            <w:noWrap/>
            <w:vAlign w:val="center"/>
            <w:hideMark/>
          </w:tcPr>
          <w:p w14:paraId="4EC659B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27.3</w:t>
            </w:r>
          </w:p>
        </w:tc>
        <w:tc>
          <w:tcPr>
            <w:tcW w:w="891" w:type="dxa"/>
            <w:tcBorders>
              <w:top w:val="single" w:sz="4" w:space="0" w:color="auto"/>
              <w:left w:val="nil"/>
              <w:bottom w:val="single" w:sz="4" w:space="0" w:color="auto"/>
              <w:right w:val="single" w:sz="4" w:space="0" w:color="auto"/>
            </w:tcBorders>
            <w:shd w:val="clear" w:color="auto" w:fill="auto"/>
            <w:noWrap/>
            <w:vAlign w:val="center"/>
            <w:hideMark/>
          </w:tcPr>
          <w:p w14:paraId="2A6B92C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37.2</w:t>
            </w:r>
          </w:p>
        </w:tc>
        <w:tc>
          <w:tcPr>
            <w:tcW w:w="571" w:type="dxa"/>
            <w:tcBorders>
              <w:top w:val="single" w:sz="4" w:space="0" w:color="auto"/>
              <w:left w:val="nil"/>
              <w:bottom w:val="single" w:sz="4" w:space="0" w:color="auto"/>
              <w:right w:val="single" w:sz="4" w:space="0" w:color="auto"/>
            </w:tcBorders>
            <w:shd w:val="clear" w:color="auto" w:fill="auto"/>
            <w:noWrap/>
            <w:vAlign w:val="center"/>
            <w:hideMark/>
          </w:tcPr>
          <w:p w14:paraId="7BE9931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single" w:sz="4" w:space="0" w:color="auto"/>
              <w:left w:val="nil"/>
              <w:bottom w:val="single" w:sz="4" w:space="0" w:color="auto"/>
              <w:right w:val="single" w:sz="4" w:space="0" w:color="auto"/>
            </w:tcBorders>
            <w:shd w:val="clear" w:color="auto" w:fill="auto"/>
            <w:noWrap/>
            <w:vAlign w:val="center"/>
            <w:hideMark/>
          </w:tcPr>
          <w:p w14:paraId="4ABD7E5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2632.8</w:t>
            </w:r>
          </w:p>
        </w:tc>
        <w:tc>
          <w:tcPr>
            <w:tcW w:w="868" w:type="dxa"/>
            <w:gridSpan w:val="3"/>
            <w:tcBorders>
              <w:top w:val="nil"/>
              <w:left w:val="nil"/>
              <w:bottom w:val="nil"/>
              <w:right w:val="nil"/>
            </w:tcBorders>
            <w:shd w:val="clear" w:color="auto" w:fill="auto"/>
            <w:noWrap/>
            <w:vAlign w:val="bottom"/>
            <w:hideMark/>
          </w:tcPr>
          <w:p w14:paraId="62A4183B"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3E2F9F14"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2F372147" w14:textId="77777777" w:rsidR="00A32149" w:rsidRPr="00C30AEB" w:rsidRDefault="00A32149" w:rsidP="00A32149">
            <w:pPr>
              <w:spacing w:after="0" w:line="240" w:lineRule="auto"/>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Subtotal</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710471D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529119A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3920AF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34BA68E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6E5796A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single" w:sz="4" w:space="0" w:color="auto"/>
            </w:tcBorders>
            <w:shd w:val="clear" w:color="auto" w:fill="auto"/>
            <w:noWrap/>
            <w:vAlign w:val="center"/>
            <w:hideMark/>
          </w:tcPr>
          <w:p w14:paraId="313C312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single" w:sz="4" w:space="0" w:color="auto"/>
            </w:tcBorders>
            <w:shd w:val="clear" w:color="auto" w:fill="auto"/>
            <w:noWrap/>
            <w:vAlign w:val="center"/>
            <w:hideMark/>
          </w:tcPr>
          <w:p w14:paraId="6D35A75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3E62759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noWrap/>
            <w:vAlign w:val="bottom"/>
            <w:hideMark/>
          </w:tcPr>
          <w:p w14:paraId="62464E1D"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07F1A85D"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43F6955C"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Direct cost of Intervention</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65CCD51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2.3</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7E18D2E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1.0</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19602DE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8.8</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19CCE68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00.9</w:t>
            </w:r>
          </w:p>
        </w:tc>
        <w:tc>
          <w:tcPr>
            <w:tcW w:w="818" w:type="dxa"/>
            <w:tcBorders>
              <w:top w:val="nil"/>
              <w:left w:val="nil"/>
              <w:bottom w:val="single" w:sz="4" w:space="0" w:color="auto"/>
              <w:right w:val="single" w:sz="4" w:space="0" w:color="auto"/>
            </w:tcBorders>
            <w:shd w:val="clear" w:color="auto" w:fill="auto"/>
            <w:noWrap/>
            <w:vAlign w:val="center"/>
            <w:hideMark/>
          </w:tcPr>
          <w:p w14:paraId="64B4C86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8.6</w:t>
            </w:r>
          </w:p>
        </w:tc>
        <w:tc>
          <w:tcPr>
            <w:tcW w:w="891" w:type="dxa"/>
            <w:tcBorders>
              <w:top w:val="nil"/>
              <w:left w:val="nil"/>
              <w:bottom w:val="single" w:sz="4" w:space="0" w:color="auto"/>
              <w:right w:val="single" w:sz="4" w:space="0" w:color="auto"/>
            </w:tcBorders>
            <w:shd w:val="clear" w:color="auto" w:fill="auto"/>
            <w:noWrap/>
            <w:vAlign w:val="center"/>
            <w:hideMark/>
          </w:tcPr>
          <w:p w14:paraId="0679A8F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90.5</w:t>
            </w:r>
          </w:p>
        </w:tc>
        <w:tc>
          <w:tcPr>
            <w:tcW w:w="571" w:type="dxa"/>
            <w:tcBorders>
              <w:top w:val="nil"/>
              <w:left w:val="nil"/>
              <w:bottom w:val="single" w:sz="4" w:space="0" w:color="auto"/>
              <w:right w:val="single" w:sz="4" w:space="0" w:color="auto"/>
            </w:tcBorders>
            <w:shd w:val="clear" w:color="auto" w:fill="auto"/>
            <w:noWrap/>
            <w:vAlign w:val="center"/>
            <w:hideMark/>
          </w:tcPr>
          <w:p w14:paraId="0454858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3993EF9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39.0</w:t>
            </w:r>
          </w:p>
        </w:tc>
        <w:tc>
          <w:tcPr>
            <w:tcW w:w="868" w:type="dxa"/>
            <w:gridSpan w:val="3"/>
            <w:tcBorders>
              <w:top w:val="nil"/>
              <w:left w:val="nil"/>
              <w:bottom w:val="nil"/>
              <w:right w:val="nil"/>
            </w:tcBorders>
            <w:shd w:val="clear" w:color="auto" w:fill="auto"/>
            <w:noWrap/>
            <w:vAlign w:val="bottom"/>
            <w:hideMark/>
          </w:tcPr>
          <w:p w14:paraId="7B5BB312"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5667DD6A"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5CD49DC6"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Total cost of Service use</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63B5924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86.3</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47BA072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11.4</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46B1876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23A4A6F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069.3</w:t>
            </w:r>
          </w:p>
        </w:tc>
        <w:tc>
          <w:tcPr>
            <w:tcW w:w="818" w:type="dxa"/>
            <w:tcBorders>
              <w:top w:val="nil"/>
              <w:left w:val="nil"/>
              <w:bottom w:val="single" w:sz="4" w:space="0" w:color="auto"/>
              <w:right w:val="single" w:sz="4" w:space="0" w:color="auto"/>
            </w:tcBorders>
            <w:shd w:val="clear" w:color="auto" w:fill="auto"/>
            <w:noWrap/>
            <w:vAlign w:val="center"/>
            <w:hideMark/>
          </w:tcPr>
          <w:p w14:paraId="7EA6AAD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68.6</w:t>
            </w:r>
          </w:p>
        </w:tc>
        <w:tc>
          <w:tcPr>
            <w:tcW w:w="891" w:type="dxa"/>
            <w:tcBorders>
              <w:top w:val="nil"/>
              <w:left w:val="nil"/>
              <w:bottom w:val="single" w:sz="4" w:space="0" w:color="auto"/>
              <w:right w:val="single" w:sz="4" w:space="0" w:color="auto"/>
            </w:tcBorders>
            <w:shd w:val="clear" w:color="auto" w:fill="auto"/>
            <w:noWrap/>
            <w:vAlign w:val="center"/>
            <w:hideMark/>
          </w:tcPr>
          <w:p w14:paraId="5AF615F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20.7</w:t>
            </w:r>
          </w:p>
        </w:tc>
        <w:tc>
          <w:tcPr>
            <w:tcW w:w="571" w:type="dxa"/>
            <w:tcBorders>
              <w:top w:val="nil"/>
              <w:left w:val="nil"/>
              <w:bottom w:val="single" w:sz="4" w:space="0" w:color="auto"/>
              <w:right w:val="single" w:sz="4" w:space="0" w:color="auto"/>
            </w:tcBorders>
            <w:shd w:val="clear" w:color="auto" w:fill="auto"/>
            <w:noWrap/>
            <w:vAlign w:val="center"/>
            <w:hideMark/>
          </w:tcPr>
          <w:p w14:paraId="2DB650D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46474DD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2499.4</w:t>
            </w:r>
          </w:p>
        </w:tc>
        <w:tc>
          <w:tcPr>
            <w:tcW w:w="868" w:type="dxa"/>
            <w:gridSpan w:val="3"/>
            <w:tcBorders>
              <w:top w:val="nil"/>
              <w:left w:val="nil"/>
              <w:bottom w:val="nil"/>
              <w:right w:val="nil"/>
            </w:tcBorders>
            <w:shd w:val="clear" w:color="auto" w:fill="auto"/>
            <w:vAlign w:val="center"/>
            <w:hideMark/>
          </w:tcPr>
          <w:p w14:paraId="388160B5"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0FDE0181" w14:textId="77777777" w:rsidTr="00A32149">
        <w:trPr>
          <w:gridAfter w:val="2"/>
          <w:wAfter w:w="319" w:type="dxa"/>
          <w:trHeight w:val="289"/>
        </w:trPr>
        <w:tc>
          <w:tcPr>
            <w:tcW w:w="3742" w:type="dxa"/>
            <w:tcBorders>
              <w:top w:val="nil"/>
              <w:left w:val="single" w:sz="4" w:space="0" w:color="auto"/>
              <w:bottom w:val="single" w:sz="4" w:space="0" w:color="auto"/>
              <w:right w:val="nil"/>
            </w:tcBorders>
            <w:shd w:val="clear" w:color="auto" w:fill="auto"/>
            <w:noWrap/>
            <w:vAlign w:val="center"/>
            <w:hideMark/>
          </w:tcPr>
          <w:p w14:paraId="69A6074B" w14:textId="77777777" w:rsidR="00A32149" w:rsidRPr="00C30AEB" w:rsidRDefault="00A32149" w:rsidP="00A32149">
            <w:pPr>
              <w:spacing w:after="0" w:line="240" w:lineRule="auto"/>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 xml:space="preserve">Programme group follow up care costs </w:t>
            </w:r>
          </w:p>
        </w:tc>
        <w:tc>
          <w:tcPr>
            <w:tcW w:w="950" w:type="dxa"/>
            <w:gridSpan w:val="2"/>
            <w:tcBorders>
              <w:top w:val="nil"/>
              <w:left w:val="nil"/>
              <w:bottom w:val="single" w:sz="4" w:space="0" w:color="auto"/>
              <w:right w:val="nil"/>
            </w:tcBorders>
            <w:shd w:val="clear" w:color="auto" w:fill="auto"/>
            <w:noWrap/>
            <w:vAlign w:val="center"/>
            <w:hideMark/>
          </w:tcPr>
          <w:p w14:paraId="2172B5A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nil"/>
            </w:tcBorders>
            <w:shd w:val="clear" w:color="auto" w:fill="auto"/>
            <w:noWrap/>
            <w:vAlign w:val="center"/>
            <w:hideMark/>
          </w:tcPr>
          <w:p w14:paraId="48AF35E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nil"/>
            </w:tcBorders>
            <w:shd w:val="clear" w:color="auto" w:fill="auto"/>
            <w:noWrap/>
            <w:vAlign w:val="center"/>
            <w:hideMark/>
          </w:tcPr>
          <w:p w14:paraId="04B4039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nil"/>
            </w:tcBorders>
            <w:shd w:val="clear" w:color="auto" w:fill="auto"/>
            <w:noWrap/>
            <w:vAlign w:val="center"/>
            <w:hideMark/>
          </w:tcPr>
          <w:p w14:paraId="08FB5AF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nil"/>
            </w:tcBorders>
            <w:shd w:val="clear" w:color="auto" w:fill="auto"/>
            <w:noWrap/>
            <w:vAlign w:val="center"/>
            <w:hideMark/>
          </w:tcPr>
          <w:p w14:paraId="2DDD0FF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nil"/>
            </w:tcBorders>
            <w:shd w:val="clear" w:color="auto" w:fill="auto"/>
            <w:noWrap/>
            <w:vAlign w:val="center"/>
            <w:hideMark/>
          </w:tcPr>
          <w:p w14:paraId="14BA61F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nil"/>
            </w:tcBorders>
            <w:shd w:val="clear" w:color="auto" w:fill="auto"/>
            <w:noWrap/>
            <w:vAlign w:val="center"/>
            <w:hideMark/>
          </w:tcPr>
          <w:p w14:paraId="4D4CA4B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1057902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0A418D7F"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6C74A79C"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hideMark/>
          </w:tcPr>
          <w:p w14:paraId="52EC6676"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Screening Cost</w:t>
            </w:r>
          </w:p>
        </w:tc>
        <w:tc>
          <w:tcPr>
            <w:tcW w:w="950" w:type="dxa"/>
            <w:gridSpan w:val="2"/>
            <w:tcBorders>
              <w:top w:val="nil"/>
              <w:left w:val="nil"/>
              <w:bottom w:val="single" w:sz="4" w:space="0" w:color="auto"/>
              <w:right w:val="single" w:sz="4" w:space="0" w:color="auto"/>
            </w:tcBorders>
            <w:shd w:val="clear" w:color="auto" w:fill="auto"/>
            <w:noWrap/>
            <w:hideMark/>
          </w:tcPr>
          <w:p w14:paraId="5223AA5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1</w:t>
            </w:r>
          </w:p>
        </w:tc>
        <w:tc>
          <w:tcPr>
            <w:tcW w:w="818" w:type="dxa"/>
            <w:gridSpan w:val="2"/>
            <w:tcBorders>
              <w:top w:val="nil"/>
              <w:left w:val="nil"/>
              <w:bottom w:val="single" w:sz="4" w:space="0" w:color="auto"/>
              <w:right w:val="single" w:sz="4" w:space="0" w:color="auto"/>
            </w:tcBorders>
            <w:shd w:val="clear" w:color="auto" w:fill="auto"/>
            <w:noWrap/>
            <w:hideMark/>
          </w:tcPr>
          <w:p w14:paraId="3D4A8D8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672" w:type="dxa"/>
            <w:gridSpan w:val="2"/>
            <w:tcBorders>
              <w:top w:val="nil"/>
              <w:left w:val="nil"/>
              <w:bottom w:val="single" w:sz="4" w:space="0" w:color="auto"/>
              <w:right w:val="single" w:sz="4" w:space="0" w:color="auto"/>
            </w:tcBorders>
            <w:shd w:val="clear" w:color="auto" w:fill="auto"/>
            <w:noWrap/>
            <w:hideMark/>
          </w:tcPr>
          <w:p w14:paraId="7024E15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1</w:t>
            </w:r>
          </w:p>
        </w:tc>
        <w:tc>
          <w:tcPr>
            <w:tcW w:w="972" w:type="dxa"/>
            <w:gridSpan w:val="3"/>
            <w:tcBorders>
              <w:top w:val="nil"/>
              <w:left w:val="nil"/>
              <w:bottom w:val="single" w:sz="4" w:space="0" w:color="auto"/>
              <w:right w:val="single" w:sz="4" w:space="0" w:color="auto"/>
            </w:tcBorders>
            <w:shd w:val="clear" w:color="auto" w:fill="auto"/>
            <w:noWrap/>
            <w:hideMark/>
          </w:tcPr>
          <w:p w14:paraId="51E5AA4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1</w:t>
            </w:r>
          </w:p>
        </w:tc>
        <w:tc>
          <w:tcPr>
            <w:tcW w:w="818" w:type="dxa"/>
            <w:tcBorders>
              <w:top w:val="nil"/>
              <w:left w:val="nil"/>
              <w:bottom w:val="single" w:sz="4" w:space="0" w:color="auto"/>
              <w:right w:val="single" w:sz="4" w:space="0" w:color="auto"/>
            </w:tcBorders>
            <w:shd w:val="clear" w:color="auto" w:fill="auto"/>
            <w:noWrap/>
            <w:vAlign w:val="bottom"/>
            <w:hideMark/>
          </w:tcPr>
          <w:p w14:paraId="72C19624"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891" w:type="dxa"/>
            <w:tcBorders>
              <w:top w:val="nil"/>
              <w:left w:val="nil"/>
              <w:bottom w:val="single" w:sz="4" w:space="0" w:color="auto"/>
              <w:right w:val="single" w:sz="4" w:space="0" w:color="auto"/>
            </w:tcBorders>
            <w:shd w:val="clear" w:color="auto" w:fill="auto"/>
            <w:noWrap/>
            <w:vAlign w:val="bottom"/>
            <w:hideMark/>
          </w:tcPr>
          <w:p w14:paraId="07A9E010"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571" w:type="dxa"/>
            <w:tcBorders>
              <w:top w:val="nil"/>
              <w:left w:val="nil"/>
              <w:bottom w:val="single" w:sz="4" w:space="0" w:color="auto"/>
              <w:right w:val="single" w:sz="4" w:space="0" w:color="auto"/>
            </w:tcBorders>
            <w:shd w:val="clear" w:color="auto" w:fill="auto"/>
            <w:noWrap/>
            <w:vAlign w:val="bottom"/>
            <w:hideMark/>
          </w:tcPr>
          <w:p w14:paraId="1B057864"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875" w:type="dxa"/>
            <w:tcBorders>
              <w:top w:val="nil"/>
              <w:left w:val="nil"/>
              <w:bottom w:val="single" w:sz="4" w:space="0" w:color="auto"/>
              <w:right w:val="single" w:sz="4" w:space="0" w:color="auto"/>
            </w:tcBorders>
            <w:shd w:val="clear" w:color="auto" w:fill="auto"/>
            <w:noWrap/>
            <w:vAlign w:val="bottom"/>
            <w:hideMark/>
          </w:tcPr>
          <w:p w14:paraId="3BE85F1B"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r w:rsidRPr="00C30AEB">
              <w:rPr>
                <w:rFonts w:ascii="Calibri" w:eastAsia="Times New Roman" w:hAnsi="Calibri" w:cs="Times New Roman"/>
                <w:color w:val="000000"/>
                <w:lang w:eastAsia="en-GB"/>
              </w:rPr>
              <w:t> </w:t>
            </w:r>
          </w:p>
        </w:tc>
        <w:tc>
          <w:tcPr>
            <w:tcW w:w="868" w:type="dxa"/>
            <w:gridSpan w:val="3"/>
            <w:tcBorders>
              <w:top w:val="nil"/>
              <w:left w:val="nil"/>
              <w:bottom w:val="nil"/>
              <w:right w:val="nil"/>
            </w:tcBorders>
            <w:shd w:val="clear" w:color="auto" w:fill="auto"/>
            <w:vAlign w:val="center"/>
            <w:hideMark/>
          </w:tcPr>
          <w:p w14:paraId="5C957349"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2000ED61"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524F01AF"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Introduction to support worker</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3C0073B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2</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7863DE7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A5B454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2</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0A7E06A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2</w:t>
            </w:r>
          </w:p>
        </w:tc>
        <w:tc>
          <w:tcPr>
            <w:tcW w:w="818" w:type="dxa"/>
            <w:tcBorders>
              <w:top w:val="nil"/>
              <w:left w:val="nil"/>
              <w:bottom w:val="single" w:sz="4" w:space="0" w:color="auto"/>
              <w:right w:val="single" w:sz="4" w:space="0" w:color="auto"/>
            </w:tcBorders>
            <w:shd w:val="clear" w:color="auto" w:fill="auto"/>
            <w:noWrap/>
            <w:vAlign w:val="center"/>
            <w:hideMark/>
          </w:tcPr>
          <w:p w14:paraId="1FD29F5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single" w:sz="4" w:space="0" w:color="auto"/>
            </w:tcBorders>
            <w:shd w:val="clear" w:color="auto" w:fill="auto"/>
            <w:noWrap/>
            <w:vAlign w:val="center"/>
            <w:hideMark/>
          </w:tcPr>
          <w:p w14:paraId="6E37C8E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single" w:sz="4" w:space="0" w:color="auto"/>
            </w:tcBorders>
            <w:shd w:val="clear" w:color="auto" w:fill="auto"/>
            <w:noWrap/>
            <w:vAlign w:val="center"/>
            <w:hideMark/>
          </w:tcPr>
          <w:p w14:paraId="6D23799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04FCAC1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6C62A92C"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0BBE7841"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5E9F6765"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lastRenderedPageBreak/>
              <w:t>Set up on PSA tracker system</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244E80A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0</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72A992C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6E6FD00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528C752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0</w:t>
            </w:r>
          </w:p>
        </w:tc>
        <w:tc>
          <w:tcPr>
            <w:tcW w:w="818" w:type="dxa"/>
            <w:tcBorders>
              <w:top w:val="nil"/>
              <w:left w:val="nil"/>
              <w:bottom w:val="single" w:sz="4" w:space="0" w:color="auto"/>
              <w:right w:val="single" w:sz="4" w:space="0" w:color="auto"/>
            </w:tcBorders>
            <w:shd w:val="clear" w:color="auto" w:fill="auto"/>
            <w:noWrap/>
            <w:vAlign w:val="center"/>
            <w:hideMark/>
          </w:tcPr>
          <w:p w14:paraId="7178616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single" w:sz="4" w:space="0" w:color="auto"/>
            </w:tcBorders>
            <w:shd w:val="clear" w:color="auto" w:fill="auto"/>
            <w:noWrap/>
            <w:vAlign w:val="center"/>
            <w:hideMark/>
          </w:tcPr>
          <w:p w14:paraId="323E1B7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single" w:sz="4" w:space="0" w:color="auto"/>
            </w:tcBorders>
            <w:shd w:val="clear" w:color="auto" w:fill="auto"/>
            <w:noWrap/>
            <w:vAlign w:val="center"/>
            <w:hideMark/>
          </w:tcPr>
          <w:p w14:paraId="13AF822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4F213D0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492E2E99"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22DB0D12"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251812D5"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PSA Reviews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2797383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2</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6F5470B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9</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15751B6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48A9597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4.7</w:t>
            </w:r>
          </w:p>
        </w:tc>
        <w:tc>
          <w:tcPr>
            <w:tcW w:w="818" w:type="dxa"/>
            <w:tcBorders>
              <w:top w:val="nil"/>
              <w:left w:val="nil"/>
              <w:bottom w:val="single" w:sz="4" w:space="0" w:color="auto"/>
              <w:right w:val="single" w:sz="4" w:space="0" w:color="auto"/>
            </w:tcBorders>
            <w:shd w:val="clear" w:color="auto" w:fill="auto"/>
            <w:noWrap/>
            <w:vAlign w:val="center"/>
            <w:hideMark/>
          </w:tcPr>
          <w:p w14:paraId="23D93D2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single" w:sz="4" w:space="0" w:color="auto"/>
            </w:tcBorders>
            <w:shd w:val="clear" w:color="auto" w:fill="auto"/>
            <w:noWrap/>
            <w:vAlign w:val="center"/>
            <w:hideMark/>
          </w:tcPr>
          <w:p w14:paraId="600B2F9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single" w:sz="4" w:space="0" w:color="auto"/>
            </w:tcBorders>
            <w:shd w:val="clear" w:color="auto" w:fill="auto"/>
            <w:noWrap/>
            <w:vAlign w:val="center"/>
            <w:hideMark/>
          </w:tcPr>
          <w:p w14:paraId="282CD54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5AFF959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1A1B42B6"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5FEFD030"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489133EB"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Signed up to Online Portal</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0581AA0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1</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5A65428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7</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79B55F3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3E13F4E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0</w:t>
            </w:r>
          </w:p>
        </w:tc>
        <w:tc>
          <w:tcPr>
            <w:tcW w:w="818" w:type="dxa"/>
            <w:tcBorders>
              <w:top w:val="nil"/>
              <w:left w:val="nil"/>
              <w:bottom w:val="single" w:sz="4" w:space="0" w:color="auto"/>
              <w:right w:val="single" w:sz="4" w:space="0" w:color="auto"/>
            </w:tcBorders>
            <w:shd w:val="clear" w:color="auto" w:fill="auto"/>
            <w:noWrap/>
            <w:vAlign w:val="center"/>
            <w:hideMark/>
          </w:tcPr>
          <w:p w14:paraId="1EA7869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single" w:sz="4" w:space="0" w:color="auto"/>
            </w:tcBorders>
            <w:shd w:val="clear" w:color="auto" w:fill="auto"/>
            <w:noWrap/>
            <w:vAlign w:val="center"/>
            <w:hideMark/>
          </w:tcPr>
          <w:p w14:paraId="1BE3BAB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single" w:sz="4" w:space="0" w:color="auto"/>
            </w:tcBorders>
            <w:shd w:val="clear" w:color="auto" w:fill="auto"/>
            <w:noWrap/>
            <w:vAlign w:val="center"/>
            <w:hideMark/>
          </w:tcPr>
          <w:p w14:paraId="0A7F6A4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551D178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581CB244"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2B981954"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0E12BA73"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Conducted Electronic Health Needs Assessment (HNA)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7F878EA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8</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0E78F52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0</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5161106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13BF7E0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5.0</w:t>
            </w:r>
          </w:p>
        </w:tc>
        <w:tc>
          <w:tcPr>
            <w:tcW w:w="818" w:type="dxa"/>
            <w:tcBorders>
              <w:top w:val="nil"/>
              <w:left w:val="nil"/>
              <w:bottom w:val="single" w:sz="4" w:space="0" w:color="auto"/>
              <w:right w:val="single" w:sz="4" w:space="0" w:color="auto"/>
            </w:tcBorders>
            <w:shd w:val="clear" w:color="auto" w:fill="auto"/>
            <w:noWrap/>
            <w:vAlign w:val="center"/>
            <w:hideMark/>
          </w:tcPr>
          <w:p w14:paraId="3452FCB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single" w:sz="4" w:space="0" w:color="auto"/>
            </w:tcBorders>
            <w:shd w:val="clear" w:color="auto" w:fill="auto"/>
            <w:noWrap/>
            <w:vAlign w:val="center"/>
            <w:hideMark/>
          </w:tcPr>
          <w:p w14:paraId="6EB572A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single" w:sz="4" w:space="0" w:color="auto"/>
            </w:tcBorders>
            <w:shd w:val="clear" w:color="auto" w:fill="auto"/>
            <w:noWrap/>
            <w:vAlign w:val="center"/>
            <w:hideMark/>
          </w:tcPr>
          <w:p w14:paraId="41FBAA9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6ECD02F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49F73424"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7DC46198"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0510739A"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Conducted Paper Health Needs Assessment (HNA)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632F846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4</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30F6683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5</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7809AE5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2671688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4</w:t>
            </w:r>
          </w:p>
        </w:tc>
        <w:tc>
          <w:tcPr>
            <w:tcW w:w="818" w:type="dxa"/>
            <w:tcBorders>
              <w:top w:val="nil"/>
              <w:left w:val="nil"/>
              <w:bottom w:val="single" w:sz="4" w:space="0" w:color="auto"/>
              <w:right w:val="single" w:sz="4" w:space="0" w:color="auto"/>
            </w:tcBorders>
            <w:shd w:val="clear" w:color="auto" w:fill="auto"/>
            <w:noWrap/>
            <w:vAlign w:val="center"/>
            <w:hideMark/>
          </w:tcPr>
          <w:p w14:paraId="67C44D6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single" w:sz="4" w:space="0" w:color="auto"/>
            </w:tcBorders>
            <w:shd w:val="clear" w:color="auto" w:fill="auto"/>
            <w:noWrap/>
            <w:vAlign w:val="center"/>
            <w:hideMark/>
          </w:tcPr>
          <w:p w14:paraId="70DB198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single" w:sz="4" w:space="0" w:color="auto"/>
            </w:tcBorders>
            <w:shd w:val="clear" w:color="auto" w:fill="auto"/>
            <w:noWrap/>
            <w:vAlign w:val="center"/>
            <w:hideMark/>
          </w:tcPr>
          <w:p w14:paraId="206F1C1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6195ACA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460D0D4F"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4513AF5F"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71E0F283"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Staff Member electronic Messages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DC473D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549BE5E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4</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7BCEB11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436DB79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6.5</w:t>
            </w:r>
          </w:p>
        </w:tc>
        <w:tc>
          <w:tcPr>
            <w:tcW w:w="818" w:type="dxa"/>
            <w:tcBorders>
              <w:top w:val="nil"/>
              <w:left w:val="nil"/>
              <w:bottom w:val="single" w:sz="4" w:space="0" w:color="auto"/>
              <w:right w:val="single" w:sz="4" w:space="0" w:color="auto"/>
            </w:tcBorders>
            <w:shd w:val="clear" w:color="auto" w:fill="auto"/>
            <w:noWrap/>
            <w:vAlign w:val="center"/>
            <w:hideMark/>
          </w:tcPr>
          <w:p w14:paraId="632836A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single" w:sz="4" w:space="0" w:color="auto"/>
            </w:tcBorders>
            <w:shd w:val="clear" w:color="auto" w:fill="auto"/>
            <w:noWrap/>
            <w:vAlign w:val="center"/>
            <w:hideMark/>
          </w:tcPr>
          <w:p w14:paraId="18C4891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single" w:sz="4" w:space="0" w:color="auto"/>
            </w:tcBorders>
            <w:shd w:val="clear" w:color="auto" w:fill="auto"/>
            <w:noWrap/>
            <w:vAlign w:val="center"/>
            <w:hideMark/>
          </w:tcPr>
          <w:p w14:paraId="46CD1A7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457C330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48BE3C14"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7799C5B7"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1F3B9CC4"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Patient electronic Messages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4CF9C91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8</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25A478E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4</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31BF384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0FDF713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1.0</w:t>
            </w:r>
          </w:p>
        </w:tc>
        <w:tc>
          <w:tcPr>
            <w:tcW w:w="818" w:type="dxa"/>
            <w:tcBorders>
              <w:top w:val="nil"/>
              <w:left w:val="nil"/>
              <w:bottom w:val="single" w:sz="4" w:space="0" w:color="auto"/>
              <w:right w:val="single" w:sz="4" w:space="0" w:color="auto"/>
            </w:tcBorders>
            <w:shd w:val="clear" w:color="auto" w:fill="auto"/>
            <w:noWrap/>
            <w:vAlign w:val="center"/>
            <w:hideMark/>
          </w:tcPr>
          <w:p w14:paraId="0A05ED0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single" w:sz="4" w:space="0" w:color="auto"/>
            </w:tcBorders>
            <w:shd w:val="clear" w:color="auto" w:fill="auto"/>
            <w:noWrap/>
            <w:vAlign w:val="center"/>
            <w:hideMark/>
          </w:tcPr>
          <w:p w14:paraId="2063981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single" w:sz="4" w:space="0" w:color="auto"/>
            </w:tcBorders>
            <w:shd w:val="clear" w:color="auto" w:fill="auto"/>
            <w:noWrap/>
            <w:vAlign w:val="center"/>
            <w:hideMark/>
          </w:tcPr>
          <w:p w14:paraId="27CE5CB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32C767F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26ED45C1"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6257714F"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6142FE0E"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Cost of delivery of workshop (per patient)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6219539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2.9</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00A8FFB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1.8</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6E67790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129B086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5.1</w:t>
            </w:r>
          </w:p>
        </w:tc>
        <w:tc>
          <w:tcPr>
            <w:tcW w:w="818" w:type="dxa"/>
            <w:tcBorders>
              <w:top w:val="nil"/>
              <w:left w:val="nil"/>
              <w:bottom w:val="single" w:sz="4" w:space="0" w:color="auto"/>
              <w:right w:val="single" w:sz="4" w:space="0" w:color="auto"/>
            </w:tcBorders>
            <w:shd w:val="clear" w:color="auto" w:fill="auto"/>
            <w:noWrap/>
            <w:vAlign w:val="center"/>
            <w:hideMark/>
          </w:tcPr>
          <w:p w14:paraId="609EAE1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single" w:sz="4" w:space="0" w:color="auto"/>
            </w:tcBorders>
            <w:shd w:val="clear" w:color="auto" w:fill="auto"/>
            <w:noWrap/>
            <w:vAlign w:val="center"/>
            <w:hideMark/>
          </w:tcPr>
          <w:p w14:paraId="42896B3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single" w:sz="4" w:space="0" w:color="auto"/>
            </w:tcBorders>
            <w:shd w:val="clear" w:color="auto" w:fill="auto"/>
            <w:noWrap/>
            <w:vAlign w:val="center"/>
            <w:hideMark/>
          </w:tcPr>
          <w:p w14:paraId="2CE2118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77C7B3B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4345A854"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1B16A4EC" w14:textId="77777777" w:rsidTr="00A32149">
        <w:trPr>
          <w:gridAfter w:val="2"/>
          <w:wAfter w:w="319" w:type="dxa"/>
          <w:trHeight w:val="289"/>
        </w:trPr>
        <w:tc>
          <w:tcPr>
            <w:tcW w:w="3742" w:type="dxa"/>
            <w:tcBorders>
              <w:top w:val="nil"/>
              <w:left w:val="single" w:sz="4" w:space="0" w:color="auto"/>
              <w:bottom w:val="single" w:sz="4" w:space="0" w:color="auto"/>
              <w:right w:val="nil"/>
            </w:tcBorders>
            <w:shd w:val="clear" w:color="auto" w:fill="auto"/>
            <w:noWrap/>
            <w:vAlign w:val="center"/>
            <w:hideMark/>
          </w:tcPr>
          <w:p w14:paraId="4FA2D8E3" w14:textId="77777777" w:rsidR="00A32149" w:rsidRPr="00C30AEB" w:rsidRDefault="00A32149" w:rsidP="00A32149">
            <w:pPr>
              <w:spacing w:after="0" w:line="240" w:lineRule="auto"/>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Comparator group follow up care costs</w:t>
            </w:r>
          </w:p>
        </w:tc>
        <w:tc>
          <w:tcPr>
            <w:tcW w:w="950" w:type="dxa"/>
            <w:gridSpan w:val="2"/>
            <w:tcBorders>
              <w:top w:val="nil"/>
              <w:left w:val="nil"/>
              <w:bottom w:val="single" w:sz="4" w:space="0" w:color="auto"/>
              <w:right w:val="nil"/>
            </w:tcBorders>
            <w:shd w:val="clear" w:color="auto" w:fill="auto"/>
            <w:noWrap/>
            <w:vAlign w:val="center"/>
            <w:hideMark/>
          </w:tcPr>
          <w:p w14:paraId="3567599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nil"/>
            </w:tcBorders>
            <w:shd w:val="clear" w:color="auto" w:fill="auto"/>
            <w:noWrap/>
            <w:vAlign w:val="center"/>
            <w:hideMark/>
          </w:tcPr>
          <w:p w14:paraId="58E53A5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nil"/>
            </w:tcBorders>
            <w:shd w:val="clear" w:color="auto" w:fill="auto"/>
            <w:noWrap/>
            <w:vAlign w:val="center"/>
            <w:hideMark/>
          </w:tcPr>
          <w:p w14:paraId="6CFB194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nil"/>
            </w:tcBorders>
            <w:shd w:val="clear" w:color="auto" w:fill="auto"/>
            <w:noWrap/>
            <w:vAlign w:val="center"/>
            <w:hideMark/>
          </w:tcPr>
          <w:p w14:paraId="7806A40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nil"/>
            </w:tcBorders>
            <w:shd w:val="clear" w:color="auto" w:fill="auto"/>
            <w:noWrap/>
            <w:vAlign w:val="center"/>
            <w:hideMark/>
          </w:tcPr>
          <w:p w14:paraId="31D02A9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nil"/>
            </w:tcBorders>
            <w:shd w:val="clear" w:color="auto" w:fill="auto"/>
            <w:noWrap/>
            <w:vAlign w:val="center"/>
            <w:hideMark/>
          </w:tcPr>
          <w:p w14:paraId="19FFA32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nil"/>
            </w:tcBorders>
            <w:shd w:val="clear" w:color="auto" w:fill="auto"/>
            <w:noWrap/>
            <w:vAlign w:val="center"/>
            <w:hideMark/>
          </w:tcPr>
          <w:p w14:paraId="7F23BC8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1904765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5B3BAADC"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7A52221C"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4EC1B3E5"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Face to Face CLINIC, CNS Band6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781F40F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620B34D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62F70D7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3ACCADF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593B338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5</w:t>
            </w:r>
          </w:p>
        </w:tc>
        <w:tc>
          <w:tcPr>
            <w:tcW w:w="891" w:type="dxa"/>
            <w:tcBorders>
              <w:top w:val="nil"/>
              <w:left w:val="nil"/>
              <w:bottom w:val="single" w:sz="4" w:space="0" w:color="auto"/>
              <w:right w:val="single" w:sz="4" w:space="0" w:color="auto"/>
            </w:tcBorders>
            <w:shd w:val="clear" w:color="auto" w:fill="auto"/>
            <w:noWrap/>
            <w:vAlign w:val="center"/>
            <w:hideMark/>
          </w:tcPr>
          <w:p w14:paraId="4F3578F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8</w:t>
            </w:r>
          </w:p>
        </w:tc>
        <w:tc>
          <w:tcPr>
            <w:tcW w:w="571" w:type="dxa"/>
            <w:tcBorders>
              <w:top w:val="nil"/>
              <w:left w:val="nil"/>
              <w:bottom w:val="single" w:sz="4" w:space="0" w:color="auto"/>
              <w:right w:val="single" w:sz="4" w:space="0" w:color="auto"/>
            </w:tcBorders>
            <w:shd w:val="clear" w:color="auto" w:fill="auto"/>
            <w:noWrap/>
            <w:vAlign w:val="center"/>
            <w:hideMark/>
          </w:tcPr>
          <w:p w14:paraId="516FA12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42856EA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2.0</w:t>
            </w:r>
          </w:p>
        </w:tc>
        <w:tc>
          <w:tcPr>
            <w:tcW w:w="868" w:type="dxa"/>
            <w:gridSpan w:val="3"/>
            <w:tcBorders>
              <w:top w:val="nil"/>
              <w:left w:val="nil"/>
              <w:bottom w:val="nil"/>
              <w:right w:val="nil"/>
            </w:tcBorders>
            <w:shd w:val="clear" w:color="auto" w:fill="auto"/>
            <w:vAlign w:val="center"/>
            <w:hideMark/>
          </w:tcPr>
          <w:p w14:paraId="13F35D62"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6A01BE94"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3BF37E23"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Face to Face CLINIC, CNS Band7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073AE93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7A10ECE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765CDCD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6391013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4CE978F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6</w:t>
            </w:r>
          </w:p>
        </w:tc>
        <w:tc>
          <w:tcPr>
            <w:tcW w:w="891" w:type="dxa"/>
            <w:tcBorders>
              <w:top w:val="nil"/>
              <w:left w:val="nil"/>
              <w:bottom w:val="single" w:sz="4" w:space="0" w:color="auto"/>
              <w:right w:val="single" w:sz="4" w:space="0" w:color="auto"/>
            </w:tcBorders>
            <w:shd w:val="clear" w:color="auto" w:fill="auto"/>
            <w:noWrap/>
            <w:vAlign w:val="center"/>
            <w:hideMark/>
          </w:tcPr>
          <w:p w14:paraId="33D2ACF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9.0</w:t>
            </w:r>
          </w:p>
        </w:tc>
        <w:tc>
          <w:tcPr>
            <w:tcW w:w="571" w:type="dxa"/>
            <w:tcBorders>
              <w:top w:val="nil"/>
              <w:left w:val="nil"/>
              <w:bottom w:val="single" w:sz="4" w:space="0" w:color="auto"/>
              <w:right w:val="single" w:sz="4" w:space="0" w:color="auto"/>
            </w:tcBorders>
            <w:shd w:val="clear" w:color="auto" w:fill="auto"/>
            <w:noWrap/>
            <w:vAlign w:val="center"/>
            <w:hideMark/>
          </w:tcPr>
          <w:p w14:paraId="3441742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4E1153B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2.0</w:t>
            </w:r>
          </w:p>
        </w:tc>
        <w:tc>
          <w:tcPr>
            <w:tcW w:w="868" w:type="dxa"/>
            <w:gridSpan w:val="3"/>
            <w:tcBorders>
              <w:top w:val="nil"/>
              <w:left w:val="nil"/>
              <w:bottom w:val="nil"/>
              <w:right w:val="nil"/>
            </w:tcBorders>
            <w:shd w:val="clear" w:color="auto" w:fill="auto"/>
            <w:vAlign w:val="center"/>
            <w:hideMark/>
          </w:tcPr>
          <w:p w14:paraId="09C51D4D"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477B5779"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5FF92907"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Face to Face CLINIC, CNS Band8A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74A7D5A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65BC0E8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7A8741E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31F8902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27BF732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1</w:t>
            </w:r>
          </w:p>
        </w:tc>
        <w:tc>
          <w:tcPr>
            <w:tcW w:w="891" w:type="dxa"/>
            <w:tcBorders>
              <w:top w:val="nil"/>
              <w:left w:val="nil"/>
              <w:bottom w:val="single" w:sz="4" w:space="0" w:color="auto"/>
              <w:right w:val="single" w:sz="4" w:space="0" w:color="auto"/>
            </w:tcBorders>
            <w:shd w:val="clear" w:color="auto" w:fill="auto"/>
            <w:noWrap/>
            <w:vAlign w:val="center"/>
            <w:hideMark/>
          </w:tcPr>
          <w:p w14:paraId="76B1551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1</w:t>
            </w:r>
          </w:p>
        </w:tc>
        <w:tc>
          <w:tcPr>
            <w:tcW w:w="571" w:type="dxa"/>
            <w:tcBorders>
              <w:top w:val="nil"/>
              <w:left w:val="nil"/>
              <w:bottom w:val="single" w:sz="4" w:space="0" w:color="auto"/>
              <w:right w:val="single" w:sz="4" w:space="0" w:color="auto"/>
            </w:tcBorders>
            <w:shd w:val="clear" w:color="auto" w:fill="auto"/>
            <w:noWrap/>
            <w:vAlign w:val="center"/>
            <w:hideMark/>
          </w:tcPr>
          <w:p w14:paraId="0C1B315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0A40E7E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3</w:t>
            </w:r>
          </w:p>
        </w:tc>
        <w:tc>
          <w:tcPr>
            <w:tcW w:w="868" w:type="dxa"/>
            <w:gridSpan w:val="3"/>
            <w:tcBorders>
              <w:top w:val="nil"/>
              <w:left w:val="nil"/>
              <w:bottom w:val="nil"/>
              <w:right w:val="nil"/>
            </w:tcBorders>
            <w:shd w:val="clear" w:color="auto" w:fill="auto"/>
            <w:vAlign w:val="center"/>
            <w:hideMark/>
          </w:tcPr>
          <w:p w14:paraId="770CF762"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2DB49247"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61D793F2"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Face to Face  CLINIC, Registrar Urology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2653A6B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722ED73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0A02A5E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22A2873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502A716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7.4</w:t>
            </w:r>
          </w:p>
        </w:tc>
        <w:tc>
          <w:tcPr>
            <w:tcW w:w="891" w:type="dxa"/>
            <w:tcBorders>
              <w:top w:val="nil"/>
              <w:left w:val="nil"/>
              <w:bottom w:val="single" w:sz="4" w:space="0" w:color="auto"/>
              <w:right w:val="single" w:sz="4" w:space="0" w:color="auto"/>
            </w:tcBorders>
            <w:shd w:val="clear" w:color="auto" w:fill="auto"/>
            <w:noWrap/>
            <w:vAlign w:val="center"/>
            <w:hideMark/>
          </w:tcPr>
          <w:p w14:paraId="074DFC4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8.7</w:t>
            </w:r>
          </w:p>
        </w:tc>
        <w:tc>
          <w:tcPr>
            <w:tcW w:w="571" w:type="dxa"/>
            <w:tcBorders>
              <w:top w:val="nil"/>
              <w:left w:val="nil"/>
              <w:bottom w:val="single" w:sz="4" w:space="0" w:color="auto"/>
              <w:right w:val="single" w:sz="4" w:space="0" w:color="auto"/>
            </w:tcBorders>
            <w:shd w:val="clear" w:color="auto" w:fill="auto"/>
            <w:noWrap/>
            <w:vAlign w:val="center"/>
            <w:hideMark/>
          </w:tcPr>
          <w:p w14:paraId="55D4D51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60FE9E6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25.3</w:t>
            </w:r>
          </w:p>
        </w:tc>
        <w:tc>
          <w:tcPr>
            <w:tcW w:w="868" w:type="dxa"/>
            <w:gridSpan w:val="3"/>
            <w:tcBorders>
              <w:top w:val="nil"/>
              <w:left w:val="nil"/>
              <w:bottom w:val="nil"/>
              <w:right w:val="nil"/>
            </w:tcBorders>
            <w:shd w:val="clear" w:color="auto" w:fill="auto"/>
            <w:vAlign w:val="center"/>
            <w:hideMark/>
          </w:tcPr>
          <w:p w14:paraId="230FBC39"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3458A769" w14:textId="77777777" w:rsidTr="00A32149">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035C70C8"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Face to Face  CLINIC, Consultant Urology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0C5F6AF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43977C6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58CE3E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2910A06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7DE6C78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8</w:t>
            </w:r>
          </w:p>
        </w:tc>
        <w:tc>
          <w:tcPr>
            <w:tcW w:w="891" w:type="dxa"/>
            <w:tcBorders>
              <w:top w:val="nil"/>
              <w:left w:val="nil"/>
              <w:bottom w:val="single" w:sz="4" w:space="0" w:color="auto"/>
              <w:right w:val="single" w:sz="4" w:space="0" w:color="auto"/>
            </w:tcBorders>
            <w:shd w:val="clear" w:color="auto" w:fill="auto"/>
            <w:noWrap/>
            <w:vAlign w:val="center"/>
            <w:hideMark/>
          </w:tcPr>
          <w:p w14:paraId="1980F7F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5.0</w:t>
            </w:r>
          </w:p>
        </w:tc>
        <w:tc>
          <w:tcPr>
            <w:tcW w:w="571" w:type="dxa"/>
            <w:tcBorders>
              <w:top w:val="nil"/>
              <w:left w:val="nil"/>
              <w:bottom w:val="single" w:sz="4" w:space="0" w:color="auto"/>
              <w:right w:val="single" w:sz="4" w:space="0" w:color="auto"/>
            </w:tcBorders>
            <w:shd w:val="clear" w:color="auto" w:fill="auto"/>
            <w:noWrap/>
            <w:vAlign w:val="center"/>
            <w:hideMark/>
          </w:tcPr>
          <w:p w14:paraId="03B5462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5C50F8F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00.0</w:t>
            </w:r>
          </w:p>
        </w:tc>
        <w:tc>
          <w:tcPr>
            <w:tcW w:w="868" w:type="dxa"/>
            <w:gridSpan w:val="3"/>
            <w:tcBorders>
              <w:top w:val="nil"/>
              <w:left w:val="nil"/>
              <w:bottom w:val="nil"/>
              <w:right w:val="nil"/>
            </w:tcBorders>
            <w:shd w:val="clear" w:color="auto" w:fill="auto"/>
            <w:vAlign w:val="center"/>
            <w:hideMark/>
          </w:tcPr>
          <w:p w14:paraId="296C21C7"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68029CF7" w14:textId="77777777" w:rsidTr="001518C5">
        <w:trPr>
          <w:gridAfter w:val="2"/>
          <w:wAfter w:w="319" w:type="dxa"/>
          <w:trHeight w:val="289"/>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481B31FF"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Face to Face  CLINIC, Registrar Oncology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659EF1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5335E49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558FB7F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05917EA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39B3E90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1</w:t>
            </w:r>
          </w:p>
        </w:tc>
        <w:tc>
          <w:tcPr>
            <w:tcW w:w="891" w:type="dxa"/>
            <w:tcBorders>
              <w:top w:val="nil"/>
              <w:left w:val="nil"/>
              <w:bottom w:val="single" w:sz="4" w:space="0" w:color="auto"/>
              <w:right w:val="single" w:sz="4" w:space="0" w:color="auto"/>
            </w:tcBorders>
            <w:shd w:val="clear" w:color="auto" w:fill="auto"/>
            <w:noWrap/>
            <w:vAlign w:val="center"/>
            <w:hideMark/>
          </w:tcPr>
          <w:p w14:paraId="45FF01F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9</w:t>
            </w:r>
          </w:p>
        </w:tc>
        <w:tc>
          <w:tcPr>
            <w:tcW w:w="571" w:type="dxa"/>
            <w:tcBorders>
              <w:top w:val="nil"/>
              <w:left w:val="nil"/>
              <w:bottom w:val="single" w:sz="4" w:space="0" w:color="auto"/>
              <w:right w:val="single" w:sz="4" w:space="0" w:color="auto"/>
            </w:tcBorders>
            <w:shd w:val="clear" w:color="auto" w:fill="auto"/>
            <w:noWrap/>
            <w:vAlign w:val="center"/>
            <w:hideMark/>
          </w:tcPr>
          <w:p w14:paraId="62FB2D7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590BBB5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1.3</w:t>
            </w:r>
          </w:p>
        </w:tc>
        <w:tc>
          <w:tcPr>
            <w:tcW w:w="868" w:type="dxa"/>
            <w:gridSpan w:val="3"/>
            <w:tcBorders>
              <w:top w:val="nil"/>
              <w:left w:val="nil"/>
              <w:bottom w:val="nil"/>
              <w:right w:val="nil"/>
            </w:tcBorders>
            <w:shd w:val="clear" w:color="auto" w:fill="auto"/>
            <w:vAlign w:val="center"/>
            <w:hideMark/>
          </w:tcPr>
          <w:p w14:paraId="321EF0A4"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78E86CE9" w14:textId="77777777" w:rsidTr="001518C5">
        <w:trPr>
          <w:gridAfter w:val="2"/>
          <w:wAfter w:w="319" w:type="dxa"/>
          <w:trHeight w:val="289"/>
        </w:trPr>
        <w:tc>
          <w:tcPr>
            <w:tcW w:w="37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CA452"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Face to Face  CLINIC, Consultant Oncology </w:t>
            </w:r>
          </w:p>
        </w:tc>
        <w:tc>
          <w:tcPr>
            <w:tcW w:w="95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248A98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single" w:sz="4" w:space="0" w:color="auto"/>
              <w:left w:val="nil"/>
              <w:bottom w:val="single" w:sz="4" w:space="0" w:color="auto"/>
              <w:right w:val="single" w:sz="4" w:space="0" w:color="auto"/>
            </w:tcBorders>
            <w:shd w:val="clear" w:color="auto" w:fill="auto"/>
            <w:noWrap/>
            <w:vAlign w:val="center"/>
            <w:hideMark/>
          </w:tcPr>
          <w:p w14:paraId="189D057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AE7D3D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single" w:sz="4" w:space="0" w:color="auto"/>
              <w:left w:val="nil"/>
              <w:bottom w:val="single" w:sz="4" w:space="0" w:color="auto"/>
              <w:right w:val="single" w:sz="4" w:space="0" w:color="auto"/>
            </w:tcBorders>
            <w:shd w:val="clear" w:color="auto" w:fill="auto"/>
            <w:noWrap/>
            <w:vAlign w:val="center"/>
            <w:hideMark/>
          </w:tcPr>
          <w:p w14:paraId="0AB6B3A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single" w:sz="4" w:space="0" w:color="auto"/>
              <w:left w:val="nil"/>
              <w:bottom w:val="single" w:sz="4" w:space="0" w:color="auto"/>
              <w:right w:val="single" w:sz="4" w:space="0" w:color="auto"/>
            </w:tcBorders>
            <w:shd w:val="clear" w:color="auto" w:fill="auto"/>
            <w:noWrap/>
            <w:vAlign w:val="center"/>
            <w:hideMark/>
          </w:tcPr>
          <w:p w14:paraId="1E15D6C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9.6</w:t>
            </w:r>
          </w:p>
        </w:tc>
        <w:tc>
          <w:tcPr>
            <w:tcW w:w="891" w:type="dxa"/>
            <w:tcBorders>
              <w:top w:val="single" w:sz="4" w:space="0" w:color="auto"/>
              <w:left w:val="nil"/>
              <w:bottom w:val="single" w:sz="4" w:space="0" w:color="auto"/>
              <w:right w:val="single" w:sz="4" w:space="0" w:color="auto"/>
            </w:tcBorders>
            <w:shd w:val="clear" w:color="auto" w:fill="auto"/>
            <w:noWrap/>
            <w:vAlign w:val="center"/>
            <w:hideMark/>
          </w:tcPr>
          <w:p w14:paraId="46DD0EA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81.4</w:t>
            </w:r>
          </w:p>
        </w:tc>
        <w:tc>
          <w:tcPr>
            <w:tcW w:w="571" w:type="dxa"/>
            <w:tcBorders>
              <w:top w:val="single" w:sz="4" w:space="0" w:color="auto"/>
              <w:left w:val="nil"/>
              <w:bottom w:val="single" w:sz="4" w:space="0" w:color="auto"/>
              <w:right w:val="single" w:sz="4" w:space="0" w:color="auto"/>
            </w:tcBorders>
            <w:shd w:val="clear" w:color="auto" w:fill="auto"/>
            <w:noWrap/>
            <w:vAlign w:val="center"/>
            <w:hideMark/>
          </w:tcPr>
          <w:p w14:paraId="2987A9E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single" w:sz="4" w:space="0" w:color="auto"/>
              <w:left w:val="nil"/>
              <w:bottom w:val="single" w:sz="4" w:space="0" w:color="auto"/>
              <w:right w:val="single" w:sz="4" w:space="0" w:color="auto"/>
            </w:tcBorders>
            <w:shd w:val="clear" w:color="auto" w:fill="auto"/>
            <w:noWrap/>
            <w:vAlign w:val="center"/>
            <w:hideMark/>
          </w:tcPr>
          <w:p w14:paraId="548EEF1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00.0</w:t>
            </w:r>
          </w:p>
        </w:tc>
        <w:tc>
          <w:tcPr>
            <w:tcW w:w="868" w:type="dxa"/>
            <w:gridSpan w:val="3"/>
            <w:tcBorders>
              <w:top w:val="nil"/>
              <w:left w:val="nil"/>
              <w:bottom w:val="nil"/>
              <w:right w:val="nil"/>
            </w:tcBorders>
            <w:shd w:val="clear" w:color="auto" w:fill="auto"/>
            <w:vAlign w:val="center"/>
            <w:hideMark/>
          </w:tcPr>
          <w:p w14:paraId="0A7656B1"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3BDD6FD5"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07A711B9"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LINIC, CNS Band6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2F5F890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7F197CF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0FDB968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762B671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7A1E4B8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891" w:type="dxa"/>
            <w:tcBorders>
              <w:top w:val="nil"/>
              <w:left w:val="nil"/>
              <w:bottom w:val="single" w:sz="4" w:space="0" w:color="auto"/>
              <w:right w:val="single" w:sz="4" w:space="0" w:color="auto"/>
            </w:tcBorders>
            <w:shd w:val="clear" w:color="auto" w:fill="auto"/>
            <w:noWrap/>
            <w:vAlign w:val="center"/>
            <w:hideMark/>
          </w:tcPr>
          <w:p w14:paraId="774424A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571" w:type="dxa"/>
            <w:tcBorders>
              <w:top w:val="nil"/>
              <w:left w:val="nil"/>
              <w:bottom w:val="single" w:sz="4" w:space="0" w:color="auto"/>
              <w:right w:val="single" w:sz="4" w:space="0" w:color="auto"/>
            </w:tcBorders>
            <w:shd w:val="clear" w:color="auto" w:fill="auto"/>
            <w:noWrap/>
            <w:vAlign w:val="center"/>
            <w:hideMark/>
          </w:tcPr>
          <w:p w14:paraId="0C3FE85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0AC08C2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68" w:type="dxa"/>
            <w:gridSpan w:val="3"/>
            <w:tcBorders>
              <w:top w:val="nil"/>
              <w:left w:val="nil"/>
              <w:bottom w:val="nil"/>
              <w:right w:val="nil"/>
            </w:tcBorders>
            <w:shd w:val="clear" w:color="auto" w:fill="auto"/>
            <w:vAlign w:val="center"/>
            <w:hideMark/>
          </w:tcPr>
          <w:p w14:paraId="17CD5909"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08C4BFFA"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391815BF"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LINIC, CNS Band7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6C07124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6655427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6FE31E0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7702D93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4354E0F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0</w:t>
            </w:r>
          </w:p>
        </w:tc>
        <w:tc>
          <w:tcPr>
            <w:tcW w:w="891" w:type="dxa"/>
            <w:tcBorders>
              <w:top w:val="nil"/>
              <w:left w:val="nil"/>
              <w:bottom w:val="single" w:sz="4" w:space="0" w:color="auto"/>
              <w:right w:val="single" w:sz="4" w:space="0" w:color="auto"/>
            </w:tcBorders>
            <w:shd w:val="clear" w:color="auto" w:fill="auto"/>
            <w:noWrap/>
            <w:vAlign w:val="center"/>
            <w:hideMark/>
          </w:tcPr>
          <w:p w14:paraId="2A4620B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7.9</w:t>
            </w:r>
          </w:p>
        </w:tc>
        <w:tc>
          <w:tcPr>
            <w:tcW w:w="571" w:type="dxa"/>
            <w:tcBorders>
              <w:top w:val="nil"/>
              <w:left w:val="nil"/>
              <w:bottom w:val="single" w:sz="4" w:space="0" w:color="auto"/>
              <w:right w:val="single" w:sz="4" w:space="0" w:color="auto"/>
            </w:tcBorders>
            <w:shd w:val="clear" w:color="auto" w:fill="auto"/>
            <w:noWrap/>
            <w:vAlign w:val="center"/>
            <w:hideMark/>
          </w:tcPr>
          <w:p w14:paraId="5F61076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28660A3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9.0</w:t>
            </w:r>
          </w:p>
        </w:tc>
        <w:tc>
          <w:tcPr>
            <w:tcW w:w="868" w:type="dxa"/>
            <w:gridSpan w:val="3"/>
            <w:tcBorders>
              <w:top w:val="nil"/>
              <w:left w:val="nil"/>
              <w:bottom w:val="nil"/>
              <w:right w:val="nil"/>
            </w:tcBorders>
            <w:shd w:val="clear" w:color="auto" w:fill="auto"/>
            <w:vAlign w:val="center"/>
            <w:hideMark/>
          </w:tcPr>
          <w:p w14:paraId="6DA25C88"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527B6829"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7F0582F4"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LINIC, CNS Band8A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117DC02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204084A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662D221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6C8224D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57CB834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8</w:t>
            </w:r>
          </w:p>
        </w:tc>
        <w:tc>
          <w:tcPr>
            <w:tcW w:w="891" w:type="dxa"/>
            <w:tcBorders>
              <w:top w:val="nil"/>
              <w:left w:val="nil"/>
              <w:bottom w:val="single" w:sz="4" w:space="0" w:color="auto"/>
              <w:right w:val="single" w:sz="4" w:space="0" w:color="auto"/>
            </w:tcBorders>
            <w:shd w:val="clear" w:color="auto" w:fill="auto"/>
            <w:noWrap/>
            <w:vAlign w:val="center"/>
            <w:hideMark/>
          </w:tcPr>
          <w:p w14:paraId="3577FF5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2</w:t>
            </w:r>
          </w:p>
        </w:tc>
        <w:tc>
          <w:tcPr>
            <w:tcW w:w="571" w:type="dxa"/>
            <w:tcBorders>
              <w:top w:val="nil"/>
              <w:left w:val="nil"/>
              <w:bottom w:val="single" w:sz="4" w:space="0" w:color="auto"/>
              <w:right w:val="single" w:sz="4" w:space="0" w:color="auto"/>
            </w:tcBorders>
            <w:shd w:val="clear" w:color="auto" w:fill="auto"/>
            <w:noWrap/>
            <w:vAlign w:val="center"/>
            <w:hideMark/>
          </w:tcPr>
          <w:p w14:paraId="578C014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3118E11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0.6</w:t>
            </w:r>
          </w:p>
        </w:tc>
        <w:tc>
          <w:tcPr>
            <w:tcW w:w="868" w:type="dxa"/>
            <w:gridSpan w:val="3"/>
            <w:tcBorders>
              <w:top w:val="nil"/>
              <w:left w:val="nil"/>
              <w:bottom w:val="nil"/>
              <w:right w:val="nil"/>
            </w:tcBorders>
            <w:shd w:val="clear" w:color="auto" w:fill="auto"/>
            <w:vAlign w:val="center"/>
            <w:hideMark/>
          </w:tcPr>
          <w:p w14:paraId="2281392E"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41E0B1B8"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6357CD8D"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LINIC, Consultant Oncology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3A75803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48C4068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33B7FB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3C9FC0C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single" w:sz="4" w:space="0" w:color="auto"/>
            </w:tcBorders>
            <w:shd w:val="clear" w:color="auto" w:fill="auto"/>
            <w:noWrap/>
            <w:vAlign w:val="center"/>
            <w:hideMark/>
          </w:tcPr>
          <w:p w14:paraId="57B2C98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6</w:t>
            </w:r>
          </w:p>
        </w:tc>
        <w:tc>
          <w:tcPr>
            <w:tcW w:w="891" w:type="dxa"/>
            <w:tcBorders>
              <w:top w:val="nil"/>
              <w:left w:val="nil"/>
              <w:bottom w:val="single" w:sz="4" w:space="0" w:color="auto"/>
              <w:right w:val="single" w:sz="4" w:space="0" w:color="auto"/>
            </w:tcBorders>
            <w:shd w:val="clear" w:color="auto" w:fill="auto"/>
            <w:noWrap/>
            <w:vAlign w:val="center"/>
            <w:hideMark/>
          </w:tcPr>
          <w:p w14:paraId="00EA7EA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7.3</w:t>
            </w:r>
          </w:p>
        </w:tc>
        <w:tc>
          <w:tcPr>
            <w:tcW w:w="571" w:type="dxa"/>
            <w:tcBorders>
              <w:top w:val="nil"/>
              <w:left w:val="nil"/>
              <w:bottom w:val="single" w:sz="4" w:space="0" w:color="auto"/>
              <w:right w:val="single" w:sz="4" w:space="0" w:color="auto"/>
            </w:tcBorders>
            <w:shd w:val="clear" w:color="auto" w:fill="auto"/>
            <w:noWrap/>
            <w:vAlign w:val="center"/>
            <w:hideMark/>
          </w:tcPr>
          <w:p w14:paraId="3F09F6D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7C4F104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0.0</w:t>
            </w:r>
          </w:p>
        </w:tc>
        <w:tc>
          <w:tcPr>
            <w:tcW w:w="868" w:type="dxa"/>
            <w:gridSpan w:val="3"/>
            <w:tcBorders>
              <w:top w:val="nil"/>
              <w:left w:val="nil"/>
              <w:bottom w:val="nil"/>
              <w:right w:val="nil"/>
            </w:tcBorders>
            <w:shd w:val="clear" w:color="auto" w:fill="auto"/>
            <w:vAlign w:val="center"/>
            <w:hideMark/>
          </w:tcPr>
          <w:p w14:paraId="002FB934"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3C39B83C" w14:textId="77777777" w:rsidTr="00A32149">
        <w:trPr>
          <w:gridAfter w:val="2"/>
          <w:wAfter w:w="319" w:type="dxa"/>
          <w:trHeight w:val="300"/>
        </w:trPr>
        <w:tc>
          <w:tcPr>
            <w:tcW w:w="3742" w:type="dxa"/>
            <w:tcBorders>
              <w:top w:val="nil"/>
              <w:left w:val="single" w:sz="4" w:space="0" w:color="auto"/>
              <w:bottom w:val="single" w:sz="4" w:space="0" w:color="auto"/>
              <w:right w:val="nil"/>
            </w:tcBorders>
            <w:shd w:val="clear" w:color="auto" w:fill="auto"/>
            <w:noWrap/>
            <w:vAlign w:val="center"/>
            <w:hideMark/>
          </w:tcPr>
          <w:p w14:paraId="640EB1AA" w14:textId="77777777" w:rsidR="00A32149" w:rsidRPr="00C30AEB" w:rsidRDefault="00A32149" w:rsidP="00A32149">
            <w:pPr>
              <w:spacing w:after="0" w:line="240" w:lineRule="auto"/>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Unplanned Clinical calls cost</w:t>
            </w:r>
          </w:p>
        </w:tc>
        <w:tc>
          <w:tcPr>
            <w:tcW w:w="950" w:type="dxa"/>
            <w:gridSpan w:val="2"/>
            <w:tcBorders>
              <w:top w:val="nil"/>
              <w:left w:val="nil"/>
              <w:bottom w:val="single" w:sz="4" w:space="0" w:color="auto"/>
              <w:right w:val="nil"/>
            </w:tcBorders>
            <w:shd w:val="clear" w:color="auto" w:fill="auto"/>
            <w:noWrap/>
            <w:vAlign w:val="center"/>
            <w:hideMark/>
          </w:tcPr>
          <w:p w14:paraId="22C2BC7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nil"/>
            </w:tcBorders>
            <w:shd w:val="clear" w:color="auto" w:fill="auto"/>
            <w:noWrap/>
            <w:vAlign w:val="center"/>
            <w:hideMark/>
          </w:tcPr>
          <w:p w14:paraId="23C52F2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nil"/>
            </w:tcBorders>
            <w:shd w:val="clear" w:color="auto" w:fill="auto"/>
            <w:noWrap/>
            <w:vAlign w:val="center"/>
            <w:hideMark/>
          </w:tcPr>
          <w:p w14:paraId="5EAE795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nil"/>
            </w:tcBorders>
            <w:shd w:val="clear" w:color="auto" w:fill="auto"/>
            <w:noWrap/>
            <w:vAlign w:val="center"/>
            <w:hideMark/>
          </w:tcPr>
          <w:p w14:paraId="6671720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nil"/>
            </w:tcBorders>
            <w:shd w:val="clear" w:color="auto" w:fill="auto"/>
            <w:noWrap/>
            <w:vAlign w:val="center"/>
            <w:hideMark/>
          </w:tcPr>
          <w:p w14:paraId="292FEFE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nil"/>
            </w:tcBorders>
            <w:shd w:val="clear" w:color="auto" w:fill="auto"/>
            <w:noWrap/>
            <w:vAlign w:val="center"/>
            <w:hideMark/>
          </w:tcPr>
          <w:p w14:paraId="2F1237D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nil"/>
            </w:tcBorders>
            <w:shd w:val="clear" w:color="auto" w:fill="auto"/>
            <w:noWrap/>
            <w:vAlign w:val="center"/>
            <w:hideMark/>
          </w:tcPr>
          <w:p w14:paraId="68F540A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23BDD85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4521C970"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0BA6349E"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0D5DBAE1"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ontact, Support worker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FD6FE7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4</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55EDD67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7.2</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049003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2B99791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6.5</w:t>
            </w:r>
          </w:p>
        </w:tc>
        <w:tc>
          <w:tcPr>
            <w:tcW w:w="818" w:type="dxa"/>
            <w:tcBorders>
              <w:top w:val="nil"/>
              <w:left w:val="nil"/>
              <w:bottom w:val="single" w:sz="4" w:space="0" w:color="auto"/>
              <w:right w:val="single" w:sz="4" w:space="0" w:color="auto"/>
            </w:tcBorders>
            <w:shd w:val="clear" w:color="auto" w:fill="auto"/>
            <w:noWrap/>
            <w:vAlign w:val="center"/>
            <w:hideMark/>
          </w:tcPr>
          <w:p w14:paraId="39C876E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4</w:t>
            </w:r>
          </w:p>
        </w:tc>
        <w:tc>
          <w:tcPr>
            <w:tcW w:w="891" w:type="dxa"/>
            <w:tcBorders>
              <w:top w:val="nil"/>
              <w:left w:val="nil"/>
              <w:bottom w:val="single" w:sz="4" w:space="0" w:color="auto"/>
              <w:right w:val="single" w:sz="4" w:space="0" w:color="auto"/>
            </w:tcBorders>
            <w:shd w:val="clear" w:color="auto" w:fill="auto"/>
            <w:noWrap/>
            <w:vAlign w:val="center"/>
            <w:hideMark/>
          </w:tcPr>
          <w:p w14:paraId="5A85365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4</w:t>
            </w:r>
          </w:p>
        </w:tc>
        <w:tc>
          <w:tcPr>
            <w:tcW w:w="571" w:type="dxa"/>
            <w:tcBorders>
              <w:top w:val="nil"/>
              <w:left w:val="nil"/>
              <w:bottom w:val="single" w:sz="4" w:space="0" w:color="auto"/>
              <w:right w:val="single" w:sz="4" w:space="0" w:color="auto"/>
            </w:tcBorders>
            <w:shd w:val="clear" w:color="auto" w:fill="auto"/>
            <w:noWrap/>
            <w:vAlign w:val="center"/>
            <w:hideMark/>
          </w:tcPr>
          <w:p w14:paraId="4382353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7541679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0</w:t>
            </w:r>
          </w:p>
        </w:tc>
        <w:tc>
          <w:tcPr>
            <w:tcW w:w="868" w:type="dxa"/>
            <w:gridSpan w:val="3"/>
            <w:tcBorders>
              <w:top w:val="nil"/>
              <w:left w:val="nil"/>
              <w:bottom w:val="nil"/>
              <w:right w:val="nil"/>
            </w:tcBorders>
            <w:shd w:val="clear" w:color="auto" w:fill="auto"/>
            <w:vAlign w:val="center"/>
            <w:hideMark/>
          </w:tcPr>
          <w:p w14:paraId="6930AE93"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49923125"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023D4481"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ontact, CNS Band6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0379B7B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7</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6F88EF4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6</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735119F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095DBF0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7.0</w:t>
            </w:r>
          </w:p>
        </w:tc>
        <w:tc>
          <w:tcPr>
            <w:tcW w:w="818" w:type="dxa"/>
            <w:tcBorders>
              <w:top w:val="nil"/>
              <w:left w:val="nil"/>
              <w:bottom w:val="single" w:sz="4" w:space="0" w:color="auto"/>
              <w:right w:val="single" w:sz="4" w:space="0" w:color="auto"/>
            </w:tcBorders>
            <w:shd w:val="clear" w:color="auto" w:fill="auto"/>
            <w:noWrap/>
            <w:vAlign w:val="center"/>
            <w:hideMark/>
          </w:tcPr>
          <w:p w14:paraId="6C75F5C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891" w:type="dxa"/>
            <w:tcBorders>
              <w:top w:val="nil"/>
              <w:left w:val="nil"/>
              <w:bottom w:val="single" w:sz="4" w:space="0" w:color="auto"/>
              <w:right w:val="single" w:sz="4" w:space="0" w:color="auto"/>
            </w:tcBorders>
            <w:shd w:val="clear" w:color="auto" w:fill="auto"/>
            <w:noWrap/>
            <w:vAlign w:val="center"/>
            <w:hideMark/>
          </w:tcPr>
          <w:p w14:paraId="0462169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571" w:type="dxa"/>
            <w:tcBorders>
              <w:top w:val="nil"/>
              <w:left w:val="nil"/>
              <w:bottom w:val="single" w:sz="4" w:space="0" w:color="auto"/>
              <w:right w:val="single" w:sz="4" w:space="0" w:color="auto"/>
            </w:tcBorders>
            <w:shd w:val="clear" w:color="auto" w:fill="auto"/>
            <w:noWrap/>
            <w:vAlign w:val="center"/>
            <w:hideMark/>
          </w:tcPr>
          <w:p w14:paraId="4209E6D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10E9983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68" w:type="dxa"/>
            <w:gridSpan w:val="3"/>
            <w:tcBorders>
              <w:top w:val="nil"/>
              <w:left w:val="nil"/>
              <w:bottom w:val="nil"/>
              <w:right w:val="nil"/>
            </w:tcBorders>
            <w:shd w:val="clear" w:color="auto" w:fill="auto"/>
            <w:vAlign w:val="center"/>
            <w:hideMark/>
          </w:tcPr>
          <w:p w14:paraId="6C81C5E7"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7A6B6A35"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08742672"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ontact, CNS Band7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6AF39A4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9</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1E71D4A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6</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0FF8F70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5D2A470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6.0</w:t>
            </w:r>
          </w:p>
        </w:tc>
        <w:tc>
          <w:tcPr>
            <w:tcW w:w="818" w:type="dxa"/>
            <w:tcBorders>
              <w:top w:val="nil"/>
              <w:left w:val="nil"/>
              <w:bottom w:val="single" w:sz="4" w:space="0" w:color="auto"/>
              <w:right w:val="single" w:sz="4" w:space="0" w:color="auto"/>
            </w:tcBorders>
            <w:shd w:val="clear" w:color="auto" w:fill="auto"/>
            <w:noWrap/>
            <w:vAlign w:val="center"/>
            <w:hideMark/>
          </w:tcPr>
          <w:p w14:paraId="39F4805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4</w:t>
            </w:r>
          </w:p>
        </w:tc>
        <w:tc>
          <w:tcPr>
            <w:tcW w:w="891" w:type="dxa"/>
            <w:tcBorders>
              <w:top w:val="nil"/>
              <w:left w:val="nil"/>
              <w:bottom w:val="single" w:sz="4" w:space="0" w:color="auto"/>
              <w:right w:val="single" w:sz="4" w:space="0" w:color="auto"/>
            </w:tcBorders>
            <w:shd w:val="clear" w:color="auto" w:fill="auto"/>
            <w:noWrap/>
            <w:vAlign w:val="center"/>
            <w:hideMark/>
          </w:tcPr>
          <w:p w14:paraId="73EC291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8</w:t>
            </w:r>
          </w:p>
        </w:tc>
        <w:tc>
          <w:tcPr>
            <w:tcW w:w="571" w:type="dxa"/>
            <w:tcBorders>
              <w:top w:val="nil"/>
              <w:left w:val="nil"/>
              <w:bottom w:val="single" w:sz="4" w:space="0" w:color="auto"/>
              <w:right w:val="single" w:sz="4" w:space="0" w:color="auto"/>
            </w:tcBorders>
            <w:shd w:val="clear" w:color="auto" w:fill="auto"/>
            <w:noWrap/>
            <w:vAlign w:val="center"/>
            <w:hideMark/>
          </w:tcPr>
          <w:p w14:paraId="45F0A2D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3BA392A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0.6</w:t>
            </w:r>
          </w:p>
        </w:tc>
        <w:tc>
          <w:tcPr>
            <w:tcW w:w="868" w:type="dxa"/>
            <w:gridSpan w:val="3"/>
            <w:tcBorders>
              <w:top w:val="nil"/>
              <w:left w:val="nil"/>
              <w:bottom w:val="nil"/>
              <w:right w:val="nil"/>
            </w:tcBorders>
            <w:shd w:val="clear" w:color="auto" w:fill="auto"/>
            <w:vAlign w:val="center"/>
            <w:hideMark/>
          </w:tcPr>
          <w:p w14:paraId="0D3D0EBF"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655EF027"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05D675A2"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ontact, CNS Band8A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0F6B7D6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29B7939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02A4FAC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0E3509E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18" w:type="dxa"/>
            <w:tcBorders>
              <w:top w:val="nil"/>
              <w:left w:val="nil"/>
              <w:bottom w:val="single" w:sz="4" w:space="0" w:color="auto"/>
              <w:right w:val="single" w:sz="4" w:space="0" w:color="auto"/>
            </w:tcBorders>
            <w:shd w:val="clear" w:color="auto" w:fill="auto"/>
            <w:noWrap/>
            <w:vAlign w:val="center"/>
            <w:hideMark/>
          </w:tcPr>
          <w:p w14:paraId="23CA589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1</w:t>
            </w:r>
          </w:p>
        </w:tc>
        <w:tc>
          <w:tcPr>
            <w:tcW w:w="891" w:type="dxa"/>
            <w:tcBorders>
              <w:top w:val="nil"/>
              <w:left w:val="nil"/>
              <w:bottom w:val="single" w:sz="4" w:space="0" w:color="auto"/>
              <w:right w:val="single" w:sz="4" w:space="0" w:color="auto"/>
            </w:tcBorders>
            <w:shd w:val="clear" w:color="auto" w:fill="auto"/>
            <w:noWrap/>
            <w:vAlign w:val="center"/>
            <w:hideMark/>
          </w:tcPr>
          <w:p w14:paraId="24B63A2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1</w:t>
            </w:r>
          </w:p>
        </w:tc>
        <w:tc>
          <w:tcPr>
            <w:tcW w:w="571" w:type="dxa"/>
            <w:tcBorders>
              <w:top w:val="nil"/>
              <w:left w:val="nil"/>
              <w:bottom w:val="single" w:sz="4" w:space="0" w:color="auto"/>
              <w:right w:val="single" w:sz="4" w:space="0" w:color="auto"/>
            </w:tcBorders>
            <w:shd w:val="clear" w:color="auto" w:fill="auto"/>
            <w:noWrap/>
            <w:vAlign w:val="center"/>
            <w:hideMark/>
          </w:tcPr>
          <w:p w14:paraId="7DE1D01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5AF81D9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5.5</w:t>
            </w:r>
          </w:p>
        </w:tc>
        <w:tc>
          <w:tcPr>
            <w:tcW w:w="868" w:type="dxa"/>
            <w:gridSpan w:val="3"/>
            <w:tcBorders>
              <w:top w:val="nil"/>
              <w:left w:val="nil"/>
              <w:bottom w:val="nil"/>
              <w:right w:val="nil"/>
            </w:tcBorders>
            <w:shd w:val="clear" w:color="auto" w:fill="auto"/>
            <w:vAlign w:val="center"/>
            <w:hideMark/>
          </w:tcPr>
          <w:p w14:paraId="7B9384EA"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42AD60ED"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062FFEA2"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ontact, Registrar Urology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7A4846F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41D87CA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4</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933E32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469EDF2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2.6</w:t>
            </w:r>
          </w:p>
        </w:tc>
        <w:tc>
          <w:tcPr>
            <w:tcW w:w="818" w:type="dxa"/>
            <w:tcBorders>
              <w:top w:val="nil"/>
              <w:left w:val="nil"/>
              <w:bottom w:val="single" w:sz="4" w:space="0" w:color="auto"/>
              <w:right w:val="single" w:sz="4" w:space="0" w:color="auto"/>
            </w:tcBorders>
            <w:shd w:val="clear" w:color="auto" w:fill="auto"/>
            <w:noWrap/>
            <w:vAlign w:val="center"/>
            <w:hideMark/>
          </w:tcPr>
          <w:p w14:paraId="57E3E90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891" w:type="dxa"/>
            <w:tcBorders>
              <w:top w:val="nil"/>
              <w:left w:val="nil"/>
              <w:bottom w:val="single" w:sz="4" w:space="0" w:color="auto"/>
              <w:right w:val="single" w:sz="4" w:space="0" w:color="auto"/>
            </w:tcBorders>
            <w:shd w:val="clear" w:color="auto" w:fill="auto"/>
            <w:noWrap/>
            <w:vAlign w:val="center"/>
            <w:hideMark/>
          </w:tcPr>
          <w:p w14:paraId="5D6EC5A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571" w:type="dxa"/>
            <w:tcBorders>
              <w:top w:val="nil"/>
              <w:left w:val="nil"/>
              <w:bottom w:val="single" w:sz="4" w:space="0" w:color="auto"/>
              <w:right w:val="single" w:sz="4" w:space="0" w:color="auto"/>
            </w:tcBorders>
            <w:shd w:val="clear" w:color="auto" w:fill="auto"/>
            <w:noWrap/>
            <w:vAlign w:val="center"/>
            <w:hideMark/>
          </w:tcPr>
          <w:p w14:paraId="7DA1359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2C90C15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68" w:type="dxa"/>
            <w:gridSpan w:val="3"/>
            <w:tcBorders>
              <w:top w:val="nil"/>
              <w:left w:val="nil"/>
              <w:bottom w:val="nil"/>
              <w:right w:val="nil"/>
            </w:tcBorders>
            <w:shd w:val="clear" w:color="auto" w:fill="auto"/>
            <w:vAlign w:val="center"/>
            <w:hideMark/>
          </w:tcPr>
          <w:p w14:paraId="4856BD6A"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683B9329"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106C40A3"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ontact, Consultant Urology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23F86D3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1</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0C82426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3</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7C39389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3A3CB8E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3.3</w:t>
            </w:r>
          </w:p>
        </w:tc>
        <w:tc>
          <w:tcPr>
            <w:tcW w:w="818" w:type="dxa"/>
            <w:tcBorders>
              <w:top w:val="nil"/>
              <w:left w:val="nil"/>
              <w:bottom w:val="single" w:sz="4" w:space="0" w:color="auto"/>
              <w:right w:val="single" w:sz="4" w:space="0" w:color="auto"/>
            </w:tcBorders>
            <w:shd w:val="clear" w:color="auto" w:fill="auto"/>
            <w:noWrap/>
            <w:vAlign w:val="center"/>
            <w:hideMark/>
          </w:tcPr>
          <w:p w14:paraId="468EF4E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891" w:type="dxa"/>
            <w:tcBorders>
              <w:top w:val="nil"/>
              <w:left w:val="nil"/>
              <w:bottom w:val="single" w:sz="4" w:space="0" w:color="auto"/>
              <w:right w:val="single" w:sz="4" w:space="0" w:color="auto"/>
            </w:tcBorders>
            <w:shd w:val="clear" w:color="auto" w:fill="auto"/>
            <w:noWrap/>
            <w:vAlign w:val="center"/>
            <w:hideMark/>
          </w:tcPr>
          <w:p w14:paraId="7555FA1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571" w:type="dxa"/>
            <w:tcBorders>
              <w:top w:val="nil"/>
              <w:left w:val="nil"/>
              <w:bottom w:val="single" w:sz="4" w:space="0" w:color="auto"/>
              <w:right w:val="single" w:sz="4" w:space="0" w:color="auto"/>
            </w:tcBorders>
            <w:shd w:val="clear" w:color="auto" w:fill="auto"/>
            <w:noWrap/>
            <w:vAlign w:val="center"/>
            <w:hideMark/>
          </w:tcPr>
          <w:p w14:paraId="7E690D3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1F2CD95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68" w:type="dxa"/>
            <w:gridSpan w:val="3"/>
            <w:tcBorders>
              <w:top w:val="nil"/>
              <w:left w:val="nil"/>
              <w:bottom w:val="nil"/>
              <w:right w:val="nil"/>
            </w:tcBorders>
            <w:shd w:val="clear" w:color="auto" w:fill="auto"/>
            <w:vAlign w:val="center"/>
            <w:hideMark/>
          </w:tcPr>
          <w:p w14:paraId="169B8B4C"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3C64A328"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508980B5"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Telephone Contact, Consultant Oncology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461B806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8</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281A222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1</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0D9BE14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301DDE0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6.6</w:t>
            </w:r>
          </w:p>
        </w:tc>
        <w:tc>
          <w:tcPr>
            <w:tcW w:w="818" w:type="dxa"/>
            <w:tcBorders>
              <w:top w:val="nil"/>
              <w:left w:val="nil"/>
              <w:bottom w:val="single" w:sz="4" w:space="0" w:color="auto"/>
              <w:right w:val="single" w:sz="4" w:space="0" w:color="auto"/>
            </w:tcBorders>
            <w:shd w:val="clear" w:color="auto" w:fill="auto"/>
            <w:noWrap/>
            <w:vAlign w:val="center"/>
            <w:hideMark/>
          </w:tcPr>
          <w:p w14:paraId="04DB4A6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891" w:type="dxa"/>
            <w:tcBorders>
              <w:top w:val="nil"/>
              <w:left w:val="nil"/>
              <w:bottom w:val="single" w:sz="4" w:space="0" w:color="auto"/>
              <w:right w:val="single" w:sz="4" w:space="0" w:color="auto"/>
            </w:tcBorders>
            <w:shd w:val="clear" w:color="auto" w:fill="auto"/>
            <w:noWrap/>
            <w:vAlign w:val="center"/>
            <w:hideMark/>
          </w:tcPr>
          <w:p w14:paraId="6BC0EF3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571" w:type="dxa"/>
            <w:tcBorders>
              <w:top w:val="nil"/>
              <w:left w:val="nil"/>
              <w:bottom w:val="single" w:sz="4" w:space="0" w:color="auto"/>
              <w:right w:val="single" w:sz="4" w:space="0" w:color="auto"/>
            </w:tcBorders>
            <w:shd w:val="clear" w:color="auto" w:fill="auto"/>
            <w:noWrap/>
            <w:vAlign w:val="center"/>
            <w:hideMark/>
          </w:tcPr>
          <w:p w14:paraId="63A5B62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674986E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68" w:type="dxa"/>
            <w:gridSpan w:val="3"/>
            <w:tcBorders>
              <w:top w:val="nil"/>
              <w:left w:val="nil"/>
              <w:bottom w:val="nil"/>
              <w:right w:val="nil"/>
            </w:tcBorders>
            <w:shd w:val="clear" w:color="auto" w:fill="auto"/>
            <w:vAlign w:val="center"/>
            <w:hideMark/>
          </w:tcPr>
          <w:p w14:paraId="0AC82CA0"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17063920" w14:textId="77777777" w:rsidTr="00A32149">
        <w:trPr>
          <w:gridAfter w:val="2"/>
          <w:wAfter w:w="319" w:type="dxa"/>
          <w:trHeight w:val="300"/>
        </w:trPr>
        <w:tc>
          <w:tcPr>
            <w:tcW w:w="3742" w:type="dxa"/>
            <w:tcBorders>
              <w:top w:val="nil"/>
              <w:left w:val="single" w:sz="4" w:space="0" w:color="auto"/>
              <w:bottom w:val="single" w:sz="4" w:space="0" w:color="auto"/>
              <w:right w:val="nil"/>
            </w:tcBorders>
            <w:shd w:val="clear" w:color="auto" w:fill="auto"/>
            <w:noWrap/>
            <w:vAlign w:val="center"/>
            <w:hideMark/>
          </w:tcPr>
          <w:p w14:paraId="7BD415BC" w14:textId="77777777" w:rsidR="00A32149" w:rsidRPr="00C30AEB" w:rsidRDefault="00A32149" w:rsidP="00A32149">
            <w:pPr>
              <w:spacing w:after="0" w:line="240" w:lineRule="auto"/>
              <w:rPr>
                <w:rFonts w:ascii="Calibri" w:eastAsia="Times New Roman" w:hAnsi="Calibri" w:cs="Times New Roman"/>
                <w:b/>
                <w:bCs/>
                <w:color w:val="000000"/>
                <w:sz w:val="20"/>
                <w:szCs w:val="20"/>
                <w:lang w:eastAsia="en-GB"/>
              </w:rPr>
            </w:pPr>
            <w:r w:rsidRPr="00C30AEB">
              <w:rPr>
                <w:rFonts w:ascii="Calibri" w:eastAsia="Times New Roman" w:hAnsi="Calibri" w:cs="Times New Roman"/>
                <w:b/>
                <w:bCs/>
                <w:color w:val="000000"/>
                <w:sz w:val="20"/>
                <w:szCs w:val="20"/>
                <w:lang w:eastAsia="en-GB"/>
              </w:rPr>
              <w:t>Other prostate related service use</w:t>
            </w:r>
          </w:p>
        </w:tc>
        <w:tc>
          <w:tcPr>
            <w:tcW w:w="950" w:type="dxa"/>
            <w:gridSpan w:val="2"/>
            <w:tcBorders>
              <w:top w:val="nil"/>
              <w:left w:val="nil"/>
              <w:bottom w:val="single" w:sz="4" w:space="0" w:color="auto"/>
              <w:right w:val="nil"/>
            </w:tcBorders>
            <w:shd w:val="clear" w:color="auto" w:fill="auto"/>
            <w:noWrap/>
            <w:vAlign w:val="center"/>
            <w:hideMark/>
          </w:tcPr>
          <w:p w14:paraId="1252D63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gridSpan w:val="2"/>
            <w:tcBorders>
              <w:top w:val="nil"/>
              <w:left w:val="nil"/>
              <w:bottom w:val="single" w:sz="4" w:space="0" w:color="auto"/>
              <w:right w:val="nil"/>
            </w:tcBorders>
            <w:shd w:val="clear" w:color="auto" w:fill="auto"/>
            <w:noWrap/>
            <w:vAlign w:val="center"/>
            <w:hideMark/>
          </w:tcPr>
          <w:p w14:paraId="0EEFEA4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672" w:type="dxa"/>
            <w:gridSpan w:val="2"/>
            <w:tcBorders>
              <w:top w:val="nil"/>
              <w:left w:val="nil"/>
              <w:bottom w:val="single" w:sz="4" w:space="0" w:color="auto"/>
              <w:right w:val="nil"/>
            </w:tcBorders>
            <w:shd w:val="clear" w:color="auto" w:fill="auto"/>
            <w:noWrap/>
            <w:vAlign w:val="center"/>
            <w:hideMark/>
          </w:tcPr>
          <w:p w14:paraId="24FA419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972" w:type="dxa"/>
            <w:gridSpan w:val="3"/>
            <w:tcBorders>
              <w:top w:val="nil"/>
              <w:left w:val="nil"/>
              <w:bottom w:val="single" w:sz="4" w:space="0" w:color="auto"/>
              <w:right w:val="nil"/>
            </w:tcBorders>
            <w:shd w:val="clear" w:color="auto" w:fill="auto"/>
            <w:noWrap/>
            <w:vAlign w:val="center"/>
            <w:hideMark/>
          </w:tcPr>
          <w:p w14:paraId="2FB2008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18" w:type="dxa"/>
            <w:tcBorders>
              <w:top w:val="nil"/>
              <w:left w:val="nil"/>
              <w:bottom w:val="single" w:sz="4" w:space="0" w:color="auto"/>
              <w:right w:val="nil"/>
            </w:tcBorders>
            <w:shd w:val="clear" w:color="auto" w:fill="auto"/>
            <w:noWrap/>
            <w:vAlign w:val="center"/>
            <w:hideMark/>
          </w:tcPr>
          <w:p w14:paraId="5ACA7B3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91" w:type="dxa"/>
            <w:tcBorders>
              <w:top w:val="nil"/>
              <w:left w:val="nil"/>
              <w:bottom w:val="single" w:sz="4" w:space="0" w:color="auto"/>
              <w:right w:val="nil"/>
            </w:tcBorders>
            <w:shd w:val="clear" w:color="auto" w:fill="auto"/>
            <w:noWrap/>
            <w:vAlign w:val="center"/>
            <w:hideMark/>
          </w:tcPr>
          <w:p w14:paraId="24E55D0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571" w:type="dxa"/>
            <w:tcBorders>
              <w:top w:val="nil"/>
              <w:left w:val="nil"/>
              <w:bottom w:val="single" w:sz="4" w:space="0" w:color="auto"/>
              <w:right w:val="nil"/>
            </w:tcBorders>
            <w:shd w:val="clear" w:color="auto" w:fill="auto"/>
            <w:noWrap/>
            <w:vAlign w:val="center"/>
            <w:hideMark/>
          </w:tcPr>
          <w:p w14:paraId="0E2E6E9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75" w:type="dxa"/>
            <w:tcBorders>
              <w:top w:val="nil"/>
              <w:left w:val="nil"/>
              <w:bottom w:val="single" w:sz="4" w:space="0" w:color="auto"/>
              <w:right w:val="single" w:sz="4" w:space="0" w:color="auto"/>
            </w:tcBorders>
            <w:shd w:val="clear" w:color="auto" w:fill="auto"/>
            <w:noWrap/>
            <w:vAlign w:val="center"/>
            <w:hideMark/>
          </w:tcPr>
          <w:p w14:paraId="2654A42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w:t>
            </w:r>
          </w:p>
        </w:tc>
        <w:tc>
          <w:tcPr>
            <w:tcW w:w="868" w:type="dxa"/>
            <w:gridSpan w:val="3"/>
            <w:tcBorders>
              <w:top w:val="nil"/>
              <w:left w:val="nil"/>
              <w:bottom w:val="nil"/>
              <w:right w:val="nil"/>
            </w:tcBorders>
            <w:shd w:val="clear" w:color="auto" w:fill="auto"/>
            <w:vAlign w:val="center"/>
            <w:hideMark/>
          </w:tcPr>
          <w:p w14:paraId="1829CF66"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1146F2B2"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64CA3586"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GP Visit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3C7438A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8.2</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51AE833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3.1</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EEC83F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428F49E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96.0</w:t>
            </w:r>
          </w:p>
        </w:tc>
        <w:tc>
          <w:tcPr>
            <w:tcW w:w="818" w:type="dxa"/>
            <w:tcBorders>
              <w:top w:val="nil"/>
              <w:left w:val="nil"/>
              <w:bottom w:val="single" w:sz="4" w:space="0" w:color="auto"/>
              <w:right w:val="single" w:sz="4" w:space="0" w:color="auto"/>
            </w:tcBorders>
            <w:shd w:val="clear" w:color="auto" w:fill="auto"/>
            <w:noWrap/>
            <w:vAlign w:val="center"/>
            <w:hideMark/>
          </w:tcPr>
          <w:p w14:paraId="0E14404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3.1</w:t>
            </w:r>
          </w:p>
        </w:tc>
        <w:tc>
          <w:tcPr>
            <w:tcW w:w="891" w:type="dxa"/>
            <w:tcBorders>
              <w:top w:val="nil"/>
              <w:left w:val="nil"/>
              <w:bottom w:val="single" w:sz="4" w:space="0" w:color="auto"/>
              <w:right w:val="single" w:sz="4" w:space="0" w:color="auto"/>
            </w:tcBorders>
            <w:shd w:val="clear" w:color="auto" w:fill="auto"/>
            <w:noWrap/>
            <w:vAlign w:val="center"/>
            <w:hideMark/>
          </w:tcPr>
          <w:p w14:paraId="39F381B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72.5</w:t>
            </w:r>
          </w:p>
        </w:tc>
        <w:tc>
          <w:tcPr>
            <w:tcW w:w="571" w:type="dxa"/>
            <w:tcBorders>
              <w:top w:val="nil"/>
              <w:left w:val="nil"/>
              <w:bottom w:val="single" w:sz="4" w:space="0" w:color="auto"/>
              <w:right w:val="single" w:sz="4" w:space="0" w:color="auto"/>
            </w:tcBorders>
            <w:shd w:val="clear" w:color="auto" w:fill="auto"/>
            <w:noWrap/>
            <w:vAlign w:val="center"/>
            <w:hideMark/>
          </w:tcPr>
          <w:p w14:paraId="4DC44F1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7F1A86E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96.0</w:t>
            </w:r>
          </w:p>
        </w:tc>
        <w:tc>
          <w:tcPr>
            <w:tcW w:w="868" w:type="dxa"/>
            <w:gridSpan w:val="3"/>
            <w:tcBorders>
              <w:top w:val="nil"/>
              <w:left w:val="nil"/>
              <w:bottom w:val="nil"/>
              <w:right w:val="nil"/>
            </w:tcBorders>
            <w:shd w:val="clear" w:color="auto" w:fill="auto"/>
            <w:vAlign w:val="center"/>
            <w:hideMark/>
          </w:tcPr>
          <w:p w14:paraId="37B76268"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5D926152"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69D95201"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GP Tel Advice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12BEB2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1CE9C5A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4</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4F50B39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6606A7D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8.4</w:t>
            </w:r>
          </w:p>
        </w:tc>
        <w:tc>
          <w:tcPr>
            <w:tcW w:w="818" w:type="dxa"/>
            <w:tcBorders>
              <w:top w:val="nil"/>
              <w:left w:val="nil"/>
              <w:bottom w:val="single" w:sz="4" w:space="0" w:color="auto"/>
              <w:right w:val="single" w:sz="4" w:space="0" w:color="auto"/>
            </w:tcBorders>
            <w:shd w:val="clear" w:color="auto" w:fill="auto"/>
            <w:noWrap/>
            <w:vAlign w:val="center"/>
            <w:hideMark/>
          </w:tcPr>
          <w:p w14:paraId="2861798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2</w:t>
            </w:r>
          </w:p>
        </w:tc>
        <w:tc>
          <w:tcPr>
            <w:tcW w:w="891" w:type="dxa"/>
            <w:tcBorders>
              <w:top w:val="nil"/>
              <w:left w:val="nil"/>
              <w:bottom w:val="single" w:sz="4" w:space="0" w:color="auto"/>
              <w:right w:val="single" w:sz="4" w:space="0" w:color="auto"/>
            </w:tcBorders>
            <w:shd w:val="clear" w:color="auto" w:fill="auto"/>
            <w:noWrap/>
            <w:vAlign w:val="center"/>
            <w:hideMark/>
          </w:tcPr>
          <w:p w14:paraId="3E7F55F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2</w:t>
            </w:r>
          </w:p>
        </w:tc>
        <w:tc>
          <w:tcPr>
            <w:tcW w:w="571" w:type="dxa"/>
            <w:tcBorders>
              <w:top w:val="nil"/>
              <w:left w:val="nil"/>
              <w:bottom w:val="single" w:sz="4" w:space="0" w:color="auto"/>
              <w:right w:val="single" w:sz="4" w:space="0" w:color="auto"/>
            </w:tcBorders>
            <w:shd w:val="clear" w:color="auto" w:fill="auto"/>
            <w:noWrap/>
            <w:vAlign w:val="center"/>
            <w:hideMark/>
          </w:tcPr>
          <w:p w14:paraId="36124B4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76DF05D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3.0</w:t>
            </w:r>
          </w:p>
        </w:tc>
        <w:tc>
          <w:tcPr>
            <w:tcW w:w="868" w:type="dxa"/>
            <w:gridSpan w:val="3"/>
            <w:tcBorders>
              <w:top w:val="nil"/>
              <w:left w:val="nil"/>
              <w:bottom w:val="nil"/>
              <w:right w:val="nil"/>
            </w:tcBorders>
            <w:shd w:val="clear" w:color="auto" w:fill="auto"/>
            <w:vAlign w:val="center"/>
            <w:hideMark/>
          </w:tcPr>
          <w:p w14:paraId="64EFC62C"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30C78032"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53AC70BD"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GP Home Visit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196DD65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7</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25C536C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2.7</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19D3425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58A4D97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92.0</w:t>
            </w:r>
          </w:p>
        </w:tc>
        <w:tc>
          <w:tcPr>
            <w:tcW w:w="818" w:type="dxa"/>
            <w:tcBorders>
              <w:top w:val="nil"/>
              <w:left w:val="nil"/>
              <w:bottom w:val="single" w:sz="4" w:space="0" w:color="auto"/>
              <w:right w:val="single" w:sz="4" w:space="0" w:color="auto"/>
            </w:tcBorders>
            <w:shd w:val="clear" w:color="auto" w:fill="auto"/>
            <w:noWrap/>
            <w:vAlign w:val="center"/>
            <w:hideMark/>
          </w:tcPr>
          <w:p w14:paraId="4737D6F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3</w:t>
            </w:r>
          </w:p>
        </w:tc>
        <w:tc>
          <w:tcPr>
            <w:tcW w:w="891" w:type="dxa"/>
            <w:tcBorders>
              <w:top w:val="nil"/>
              <w:left w:val="nil"/>
              <w:bottom w:val="single" w:sz="4" w:space="0" w:color="auto"/>
              <w:right w:val="single" w:sz="4" w:space="0" w:color="auto"/>
            </w:tcBorders>
            <w:shd w:val="clear" w:color="auto" w:fill="auto"/>
            <w:noWrap/>
            <w:vAlign w:val="center"/>
            <w:hideMark/>
          </w:tcPr>
          <w:p w14:paraId="443DA92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1.2</w:t>
            </w:r>
          </w:p>
        </w:tc>
        <w:tc>
          <w:tcPr>
            <w:tcW w:w="571" w:type="dxa"/>
            <w:tcBorders>
              <w:top w:val="nil"/>
              <w:left w:val="nil"/>
              <w:bottom w:val="single" w:sz="4" w:space="0" w:color="auto"/>
              <w:right w:val="single" w:sz="4" w:space="0" w:color="auto"/>
            </w:tcBorders>
            <w:shd w:val="clear" w:color="auto" w:fill="auto"/>
            <w:noWrap/>
            <w:vAlign w:val="center"/>
            <w:hideMark/>
          </w:tcPr>
          <w:p w14:paraId="0C90041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0BF9603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92.0</w:t>
            </w:r>
          </w:p>
        </w:tc>
        <w:tc>
          <w:tcPr>
            <w:tcW w:w="868" w:type="dxa"/>
            <w:gridSpan w:val="3"/>
            <w:tcBorders>
              <w:top w:val="nil"/>
              <w:left w:val="nil"/>
              <w:bottom w:val="nil"/>
              <w:right w:val="nil"/>
            </w:tcBorders>
            <w:shd w:val="clear" w:color="auto" w:fill="auto"/>
            <w:vAlign w:val="center"/>
            <w:hideMark/>
          </w:tcPr>
          <w:p w14:paraId="78ECD580"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6F0133B0"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708DB8D5"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GP Nurse Visit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07F8A5D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6.7</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68FED02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8.1</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1283E74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694C150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11.4</w:t>
            </w:r>
          </w:p>
        </w:tc>
        <w:tc>
          <w:tcPr>
            <w:tcW w:w="818" w:type="dxa"/>
            <w:tcBorders>
              <w:top w:val="nil"/>
              <w:left w:val="nil"/>
              <w:bottom w:val="single" w:sz="4" w:space="0" w:color="auto"/>
              <w:right w:val="single" w:sz="4" w:space="0" w:color="auto"/>
            </w:tcBorders>
            <w:shd w:val="clear" w:color="auto" w:fill="auto"/>
            <w:noWrap/>
            <w:vAlign w:val="center"/>
            <w:hideMark/>
          </w:tcPr>
          <w:p w14:paraId="26CEF0D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5.5</w:t>
            </w:r>
          </w:p>
        </w:tc>
        <w:tc>
          <w:tcPr>
            <w:tcW w:w="891" w:type="dxa"/>
            <w:tcBorders>
              <w:top w:val="nil"/>
              <w:left w:val="nil"/>
              <w:bottom w:val="single" w:sz="4" w:space="0" w:color="auto"/>
              <w:right w:val="single" w:sz="4" w:space="0" w:color="auto"/>
            </w:tcBorders>
            <w:shd w:val="clear" w:color="auto" w:fill="auto"/>
            <w:noWrap/>
            <w:vAlign w:val="center"/>
            <w:hideMark/>
          </w:tcPr>
          <w:p w14:paraId="6BFAB01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8.3</w:t>
            </w:r>
          </w:p>
        </w:tc>
        <w:tc>
          <w:tcPr>
            <w:tcW w:w="571" w:type="dxa"/>
            <w:tcBorders>
              <w:top w:val="nil"/>
              <w:left w:val="nil"/>
              <w:bottom w:val="single" w:sz="4" w:space="0" w:color="auto"/>
              <w:right w:val="single" w:sz="4" w:space="0" w:color="auto"/>
            </w:tcBorders>
            <w:shd w:val="clear" w:color="auto" w:fill="auto"/>
            <w:noWrap/>
            <w:vAlign w:val="center"/>
            <w:hideMark/>
          </w:tcPr>
          <w:p w14:paraId="0B42347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05E4092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89.1</w:t>
            </w:r>
          </w:p>
        </w:tc>
        <w:tc>
          <w:tcPr>
            <w:tcW w:w="868" w:type="dxa"/>
            <w:gridSpan w:val="3"/>
            <w:tcBorders>
              <w:top w:val="nil"/>
              <w:left w:val="nil"/>
              <w:bottom w:val="nil"/>
              <w:right w:val="nil"/>
            </w:tcBorders>
            <w:shd w:val="clear" w:color="auto" w:fill="auto"/>
            <w:vAlign w:val="center"/>
            <w:hideMark/>
          </w:tcPr>
          <w:p w14:paraId="18401F65"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1A37E9E2"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1C28EA84"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GP Nurse Tel advice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68B97BE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4</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2ED4393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4</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1EA3F86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137E5AB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1.6</w:t>
            </w:r>
          </w:p>
        </w:tc>
        <w:tc>
          <w:tcPr>
            <w:tcW w:w="818" w:type="dxa"/>
            <w:tcBorders>
              <w:top w:val="nil"/>
              <w:left w:val="nil"/>
              <w:bottom w:val="single" w:sz="4" w:space="0" w:color="auto"/>
              <w:right w:val="single" w:sz="4" w:space="0" w:color="auto"/>
            </w:tcBorders>
            <w:shd w:val="clear" w:color="auto" w:fill="auto"/>
            <w:noWrap/>
            <w:vAlign w:val="center"/>
            <w:hideMark/>
          </w:tcPr>
          <w:p w14:paraId="716A241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1</w:t>
            </w:r>
          </w:p>
        </w:tc>
        <w:tc>
          <w:tcPr>
            <w:tcW w:w="891" w:type="dxa"/>
            <w:tcBorders>
              <w:top w:val="nil"/>
              <w:left w:val="nil"/>
              <w:bottom w:val="single" w:sz="4" w:space="0" w:color="auto"/>
              <w:right w:val="single" w:sz="4" w:space="0" w:color="auto"/>
            </w:tcBorders>
            <w:shd w:val="clear" w:color="auto" w:fill="auto"/>
            <w:noWrap/>
            <w:vAlign w:val="center"/>
            <w:hideMark/>
          </w:tcPr>
          <w:p w14:paraId="0FF8A1B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8</w:t>
            </w:r>
          </w:p>
        </w:tc>
        <w:tc>
          <w:tcPr>
            <w:tcW w:w="571" w:type="dxa"/>
            <w:tcBorders>
              <w:top w:val="nil"/>
              <w:left w:val="nil"/>
              <w:bottom w:val="single" w:sz="4" w:space="0" w:color="auto"/>
              <w:right w:val="single" w:sz="4" w:space="0" w:color="auto"/>
            </w:tcBorders>
            <w:shd w:val="clear" w:color="auto" w:fill="auto"/>
            <w:noWrap/>
            <w:vAlign w:val="center"/>
            <w:hideMark/>
          </w:tcPr>
          <w:p w14:paraId="5060A4E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26A2E6F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3.7</w:t>
            </w:r>
          </w:p>
        </w:tc>
        <w:tc>
          <w:tcPr>
            <w:tcW w:w="868" w:type="dxa"/>
            <w:gridSpan w:val="3"/>
            <w:tcBorders>
              <w:top w:val="nil"/>
              <w:left w:val="nil"/>
              <w:bottom w:val="nil"/>
              <w:right w:val="nil"/>
            </w:tcBorders>
            <w:shd w:val="clear" w:color="auto" w:fill="auto"/>
            <w:vAlign w:val="center"/>
            <w:hideMark/>
          </w:tcPr>
          <w:p w14:paraId="528382A6"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3E97A71B"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6E1432D4"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GP Nurse home visit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17EEE3E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8</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42A9FC8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2.1</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0E4A425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51E0591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15.8</w:t>
            </w:r>
          </w:p>
        </w:tc>
        <w:tc>
          <w:tcPr>
            <w:tcW w:w="818" w:type="dxa"/>
            <w:tcBorders>
              <w:top w:val="nil"/>
              <w:left w:val="nil"/>
              <w:bottom w:val="single" w:sz="4" w:space="0" w:color="auto"/>
              <w:right w:val="single" w:sz="4" w:space="0" w:color="auto"/>
            </w:tcBorders>
            <w:shd w:val="clear" w:color="auto" w:fill="auto"/>
            <w:noWrap/>
            <w:vAlign w:val="center"/>
            <w:hideMark/>
          </w:tcPr>
          <w:p w14:paraId="26C61AB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2</w:t>
            </w:r>
          </w:p>
        </w:tc>
        <w:tc>
          <w:tcPr>
            <w:tcW w:w="891" w:type="dxa"/>
            <w:tcBorders>
              <w:top w:val="nil"/>
              <w:left w:val="nil"/>
              <w:bottom w:val="single" w:sz="4" w:space="0" w:color="auto"/>
              <w:right w:val="single" w:sz="4" w:space="0" w:color="auto"/>
            </w:tcBorders>
            <w:shd w:val="clear" w:color="auto" w:fill="auto"/>
            <w:noWrap/>
            <w:vAlign w:val="center"/>
            <w:hideMark/>
          </w:tcPr>
          <w:p w14:paraId="18FB14F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8.9</w:t>
            </w:r>
          </w:p>
        </w:tc>
        <w:tc>
          <w:tcPr>
            <w:tcW w:w="571" w:type="dxa"/>
            <w:tcBorders>
              <w:top w:val="nil"/>
              <w:left w:val="nil"/>
              <w:bottom w:val="single" w:sz="4" w:space="0" w:color="auto"/>
              <w:right w:val="single" w:sz="4" w:space="0" w:color="auto"/>
            </w:tcBorders>
            <w:shd w:val="clear" w:color="auto" w:fill="auto"/>
            <w:noWrap/>
            <w:vAlign w:val="center"/>
            <w:hideMark/>
          </w:tcPr>
          <w:p w14:paraId="73608D6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5A1D159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98.7</w:t>
            </w:r>
          </w:p>
        </w:tc>
        <w:tc>
          <w:tcPr>
            <w:tcW w:w="868" w:type="dxa"/>
            <w:gridSpan w:val="3"/>
            <w:tcBorders>
              <w:top w:val="nil"/>
              <w:left w:val="nil"/>
              <w:bottom w:val="nil"/>
              <w:right w:val="nil"/>
            </w:tcBorders>
            <w:shd w:val="clear" w:color="auto" w:fill="auto"/>
            <w:vAlign w:val="center"/>
            <w:hideMark/>
          </w:tcPr>
          <w:p w14:paraId="28D2EB3F"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3F6F8B00"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5AF27AC4"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Social worker visit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235CA7BE"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7</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349BE52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7.7</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5BB243A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60D9887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79.0</w:t>
            </w:r>
          </w:p>
        </w:tc>
        <w:tc>
          <w:tcPr>
            <w:tcW w:w="818" w:type="dxa"/>
            <w:tcBorders>
              <w:top w:val="nil"/>
              <w:left w:val="nil"/>
              <w:bottom w:val="single" w:sz="4" w:space="0" w:color="auto"/>
              <w:right w:val="single" w:sz="4" w:space="0" w:color="auto"/>
            </w:tcBorders>
            <w:shd w:val="clear" w:color="auto" w:fill="auto"/>
            <w:noWrap/>
            <w:vAlign w:val="center"/>
            <w:hideMark/>
          </w:tcPr>
          <w:p w14:paraId="1455760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7</w:t>
            </w:r>
          </w:p>
        </w:tc>
        <w:tc>
          <w:tcPr>
            <w:tcW w:w="891" w:type="dxa"/>
            <w:tcBorders>
              <w:top w:val="nil"/>
              <w:left w:val="nil"/>
              <w:bottom w:val="single" w:sz="4" w:space="0" w:color="auto"/>
              <w:right w:val="single" w:sz="4" w:space="0" w:color="auto"/>
            </w:tcBorders>
            <w:shd w:val="clear" w:color="auto" w:fill="auto"/>
            <w:noWrap/>
            <w:vAlign w:val="center"/>
            <w:hideMark/>
          </w:tcPr>
          <w:p w14:paraId="2D9CDB5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3.6</w:t>
            </w:r>
          </w:p>
        </w:tc>
        <w:tc>
          <w:tcPr>
            <w:tcW w:w="571" w:type="dxa"/>
            <w:tcBorders>
              <w:top w:val="nil"/>
              <w:left w:val="nil"/>
              <w:bottom w:val="single" w:sz="4" w:space="0" w:color="auto"/>
              <w:right w:val="single" w:sz="4" w:space="0" w:color="auto"/>
            </w:tcBorders>
            <w:shd w:val="clear" w:color="auto" w:fill="auto"/>
            <w:noWrap/>
            <w:vAlign w:val="center"/>
            <w:hideMark/>
          </w:tcPr>
          <w:p w14:paraId="7598077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6463AFD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58.0</w:t>
            </w:r>
          </w:p>
        </w:tc>
        <w:tc>
          <w:tcPr>
            <w:tcW w:w="868" w:type="dxa"/>
            <w:gridSpan w:val="3"/>
            <w:tcBorders>
              <w:top w:val="nil"/>
              <w:left w:val="nil"/>
              <w:bottom w:val="nil"/>
              <w:right w:val="nil"/>
            </w:tcBorders>
            <w:shd w:val="clear" w:color="auto" w:fill="auto"/>
            <w:vAlign w:val="center"/>
            <w:hideMark/>
          </w:tcPr>
          <w:p w14:paraId="5F5E4AFC"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381641B5"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35345698"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Physiotherapist visit NHS</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33EAC5A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8</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50AD9FF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6.7</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FDE89B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07561A2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92.0</w:t>
            </w:r>
          </w:p>
        </w:tc>
        <w:tc>
          <w:tcPr>
            <w:tcW w:w="818" w:type="dxa"/>
            <w:tcBorders>
              <w:top w:val="nil"/>
              <w:left w:val="nil"/>
              <w:bottom w:val="single" w:sz="4" w:space="0" w:color="auto"/>
              <w:right w:val="single" w:sz="4" w:space="0" w:color="auto"/>
            </w:tcBorders>
            <w:shd w:val="clear" w:color="auto" w:fill="auto"/>
            <w:noWrap/>
            <w:vAlign w:val="center"/>
            <w:hideMark/>
          </w:tcPr>
          <w:p w14:paraId="0D3640D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6</w:t>
            </w:r>
          </w:p>
        </w:tc>
        <w:tc>
          <w:tcPr>
            <w:tcW w:w="891" w:type="dxa"/>
            <w:tcBorders>
              <w:top w:val="nil"/>
              <w:left w:val="nil"/>
              <w:bottom w:val="single" w:sz="4" w:space="0" w:color="auto"/>
              <w:right w:val="single" w:sz="4" w:space="0" w:color="auto"/>
            </w:tcBorders>
            <w:shd w:val="clear" w:color="auto" w:fill="auto"/>
            <w:noWrap/>
            <w:vAlign w:val="center"/>
            <w:hideMark/>
          </w:tcPr>
          <w:p w14:paraId="7562E09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2.1</w:t>
            </w:r>
          </w:p>
        </w:tc>
        <w:tc>
          <w:tcPr>
            <w:tcW w:w="571" w:type="dxa"/>
            <w:tcBorders>
              <w:top w:val="nil"/>
              <w:left w:val="nil"/>
              <w:bottom w:val="single" w:sz="4" w:space="0" w:color="auto"/>
              <w:right w:val="single" w:sz="4" w:space="0" w:color="auto"/>
            </w:tcBorders>
            <w:shd w:val="clear" w:color="auto" w:fill="auto"/>
            <w:noWrap/>
            <w:vAlign w:val="center"/>
            <w:hideMark/>
          </w:tcPr>
          <w:p w14:paraId="6D4F8C5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1FC81DB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12.0</w:t>
            </w:r>
          </w:p>
        </w:tc>
        <w:tc>
          <w:tcPr>
            <w:tcW w:w="868" w:type="dxa"/>
            <w:gridSpan w:val="3"/>
            <w:tcBorders>
              <w:top w:val="nil"/>
              <w:left w:val="nil"/>
              <w:bottom w:val="nil"/>
              <w:right w:val="nil"/>
            </w:tcBorders>
            <w:shd w:val="clear" w:color="auto" w:fill="auto"/>
            <w:vAlign w:val="center"/>
            <w:hideMark/>
          </w:tcPr>
          <w:p w14:paraId="5B286778"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57BE59C4"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48E391CC"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Dietician visit  NHS</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D5D1F2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4</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5881893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7.9</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7C79DF9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6A83912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4.0</w:t>
            </w:r>
          </w:p>
        </w:tc>
        <w:tc>
          <w:tcPr>
            <w:tcW w:w="818" w:type="dxa"/>
            <w:tcBorders>
              <w:top w:val="nil"/>
              <w:left w:val="nil"/>
              <w:bottom w:val="single" w:sz="4" w:space="0" w:color="auto"/>
              <w:right w:val="single" w:sz="4" w:space="0" w:color="auto"/>
            </w:tcBorders>
            <w:shd w:val="clear" w:color="auto" w:fill="auto"/>
            <w:noWrap/>
            <w:vAlign w:val="center"/>
            <w:hideMark/>
          </w:tcPr>
          <w:p w14:paraId="546545C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8</w:t>
            </w:r>
          </w:p>
        </w:tc>
        <w:tc>
          <w:tcPr>
            <w:tcW w:w="891" w:type="dxa"/>
            <w:tcBorders>
              <w:top w:val="nil"/>
              <w:left w:val="nil"/>
              <w:bottom w:val="single" w:sz="4" w:space="0" w:color="auto"/>
              <w:right w:val="single" w:sz="4" w:space="0" w:color="auto"/>
            </w:tcBorders>
            <w:shd w:val="clear" w:color="auto" w:fill="auto"/>
            <w:noWrap/>
            <w:vAlign w:val="center"/>
            <w:hideMark/>
          </w:tcPr>
          <w:p w14:paraId="4C33131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1.9</w:t>
            </w:r>
          </w:p>
        </w:tc>
        <w:tc>
          <w:tcPr>
            <w:tcW w:w="571" w:type="dxa"/>
            <w:tcBorders>
              <w:top w:val="nil"/>
              <w:left w:val="nil"/>
              <w:bottom w:val="single" w:sz="4" w:space="0" w:color="auto"/>
              <w:right w:val="single" w:sz="4" w:space="0" w:color="auto"/>
            </w:tcBorders>
            <w:shd w:val="clear" w:color="auto" w:fill="auto"/>
            <w:noWrap/>
            <w:vAlign w:val="center"/>
            <w:hideMark/>
          </w:tcPr>
          <w:p w14:paraId="5E6F9EA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7B27972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52.0</w:t>
            </w:r>
          </w:p>
        </w:tc>
        <w:tc>
          <w:tcPr>
            <w:tcW w:w="868" w:type="dxa"/>
            <w:gridSpan w:val="3"/>
            <w:tcBorders>
              <w:top w:val="nil"/>
              <w:left w:val="nil"/>
              <w:bottom w:val="nil"/>
              <w:right w:val="nil"/>
            </w:tcBorders>
            <w:shd w:val="clear" w:color="auto" w:fill="auto"/>
            <w:vAlign w:val="center"/>
            <w:hideMark/>
          </w:tcPr>
          <w:p w14:paraId="38DED5D7"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5AB7CAF3"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3C86AB0A"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Counsellor Visit  NHS</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155C7B9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6</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17FF463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0</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3734D84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015A467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2.0</w:t>
            </w:r>
          </w:p>
        </w:tc>
        <w:tc>
          <w:tcPr>
            <w:tcW w:w="818" w:type="dxa"/>
            <w:tcBorders>
              <w:top w:val="nil"/>
              <w:left w:val="nil"/>
              <w:bottom w:val="single" w:sz="4" w:space="0" w:color="auto"/>
              <w:right w:val="single" w:sz="4" w:space="0" w:color="auto"/>
            </w:tcBorders>
            <w:shd w:val="clear" w:color="auto" w:fill="auto"/>
            <w:noWrap/>
            <w:vAlign w:val="center"/>
            <w:hideMark/>
          </w:tcPr>
          <w:p w14:paraId="7F4EADFA"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4</w:t>
            </w:r>
          </w:p>
        </w:tc>
        <w:tc>
          <w:tcPr>
            <w:tcW w:w="891" w:type="dxa"/>
            <w:tcBorders>
              <w:top w:val="nil"/>
              <w:left w:val="nil"/>
              <w:bottom w:val="single" w:sz="4" w:space="0" w:color="auto"/>
              <w:right w:val="single" w:sz="4" w:space="0" w:color="auto"/>
            </w:tcBorders>
            <w:shd w:val="clear" w:color="auto" w:fill="auto"/>
            <w:noWrap/>
            <w:vAlign w:val="center"/>
            <w:hideMark/>
          </w:tcPr>
          <w:p w14:paraId="0875531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3.2</w:t>
            </w:r>
          </w:p>
        </w:tc>
        <w:tc>
          <w:tcPr>
            <w:tcW w:w="571" w:type="dxa"/>
            <w:tcBorders>
              <w:top w:val="nil"/>
              <w:left w:val="nil"/>
              <w:bottom w:val="single" w:sz="4" w:space="0" w:color="auto"/>
              <w:right w:val="single" w:sz="4" w:space="0" w:color="auto"/>
            </w:tcBorders>
            <w:shd w:val="clear" w:color="auto" w:fill="auto"/>
            <w:noWrap/>
            <w:vAlign w:val="center"/>
            <w:hideMark/>
          </w:tcPr>
          <w:p w14:paraId="1801AE1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1380713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72.0</w:t>
            </w:r>
          </w:p>
        </w:tc>
        <w:tc>
          <w:tcPr>
            <w:tcW w:w="868" w:type="dxa"/>
            <w:gridSpan w:val="3"/>
            <w:tcBorders>
              <w:top w:val="nil"/>
              <w:left w:val="nil"/>
              <w:bottom w:val="nil"/>
              <w:right w:val="nil"/>
            </w:tcBorders>
            <w:shd w:val="clear" w:color="auto" w:fill="auto"/>
            <w:vAlign w:val="center"/>
            <w:hideMark/>
          </w:tcPr>
          <w:p w14:paraId="41830731"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59A61B93"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57F1B88C"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Psychiatrist/psychologist Visit NHS</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6F41BEC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4</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483FE18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1</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55BBFC2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27C4D3D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2.0</w:t>
            </w:r>
          </w:p>
        </w:tc>
        <w:tc>
          <w:tcPr>
            <w:tcW w:w="818" w:type="dxa"/>
            <w:tcBorders>
              <w:top w:val="nil"/>
              <w:left w:val="nil"/>
              <w:bottom w:val="single" w:sz="4" w:space="0" w:color="auto"/>
              <w:right w:val="single" w:sz="4" w:space="0" w:color="auto"/>
            </w:tcBorders>
            <w:shd w:val="clear" w:color="auto" w:fill="auto"/>
            <w:noWrap/>
            <w:vAlign w:val="center"/>
            <w:hideMark/>
          </w:tcPr>
          <w:p w14:paraId="44FF7BA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1</w:t>
            </w:r>
          </w:p>
        </w:tc>
        <w:tc>
          <w:tcPr>
            <w:tcW w:w="891" w:type="dxa"/>
            <w:tcBorders>
              <w:top w:val="nil"/>
              <w:left w:val="nil"/>
              <w:bottom w:val="single" w:sz="4" w:space="0" w:color="auto"/>
              <w:right w:val="single" w:sz="4" w:space="0" w:color="auto"/>
            </w:tcBorders>
            <w:shd w:val="clear" w:color="auto" w:fill="auto"/>
            <w:noWrap/>
            <w:vAlign w:val="center"/>
            <w:hideMark/>
          </w:tcPr>
          <w:p w14:paraId="1837976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5</w:t>
            </w:r>
          </w:p>
        </w:tc>
        <w:tc>
          <w:tcPr>
            <w:tcW w:w="571" w:type="dxa"/>
            <w:tcBorders>
              <w:top w:val="nil"/>
              <w:left w:val="nil"/>
              <w:bottom w:val="single" w:sz="4" w:space="0" w:color="auto"/>
              <w:right w:val="single" w:sz="4" w:space="0" w:color="auto"/>
            </w:tcBorders>
            <w:shd w:val="clear" w:color="auto" w:fill="auto"/>
            <w:noWrap/>
            <w:vAlign w:val="center"/>
            <w:hideMark/>
          </w:tcPr>
          <w:p w14:paraId="27B7125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3546A27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2.0</w:t>
            </w:r>
          </w:p>
        </w:tc>
        <w:tc>
          <w:tcPr>
            <w:tcW w:w="868" w:type="dxa"/>
            <w:gridSpan w:val="3"/>
            <w:tcBorders>
              <w:top w:val="nil"/>
              <w:left w:val="nil"/>
              <w:bottom w:val="nil"/>
              <w:right w:val="nil"/>
            </w:tcBorders>
            <w:shd w:val="clear" w:color="auto" w:fill="auto"/>
            <w:vAlign w:val="center"/>
            <w:hideMark/>
          </w:tcPr>
          <w:p w14:paraId="71D37E6D"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52C18B07"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547CB988"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Complementary Therapist Visit NHS</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4FE67C2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1</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5835FDF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8.4</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A5DF5F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71B1751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80.0</w:t>
            </w:r>
          </w:p>
        </w:tc>
        <w:tc>
          <w:tcPr>
            <w:tcW w:w="818" w:type="dxa"/>
            <w:tcBorders>
              <w:top w:val="nil"/>
              <w:left w:val="nil"/>
              <w:bottom w:val="single" w:sz="4" w:space="0" w:color="auto"/>
              <w:right w:val="single" w:sz="4" w:space="0" w:color="auto"/>
            </w:tcBorders>
            <w:shd w:val="clear" w:color="auto" w:fill="auto"/>
            <w:noWrap/>
            <w:vAlign w:val="center"/>
            <w:hideMark/>
          </w:tcPr>
          <w:p w14:paraId="3FE50EC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1</w:t>
            </w:r>
          </w:p>
        </w:tc>
        <w:tc>
          <w:tcPr>
            <w:tcW w:w="891" w:type="dxa"/>
            <w:tcBorders>
              <w:top w:val="nil"/>
              <w:left w:val="nil"/>
              <w:bottom w:val="single" w:sz="4" w:space="0" w:color="auto"/>
              <w:right w:val="single" w:sz="4" w:space="0" w:color="auto"/>
            </w:tcBorders>
            <w:shd w:val="clear" w:color="auto" w:fill="auto"/>
            <w:noWrap/>
            <w:vAlign w:val="center"/>
            <w:hideMark/>
          </w:tcPr>
          <w:p w14:paraId="5175B17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3</w:t>
            </w:r>
          </w:p>
        </w:tc>
        <w:tc>
          <w:tcPr>
            <w:tcW w:w="571" w:type="dxa"/>
            <w:tcBorders>
              <w:top w:val="nil"/>
              <w:left w:val="nil"/>
              <w:bottom w:val="single" w:sz="4" w:space="0" w:color="auto"/>
              <w:right w:val="single" w:sz="4" w:space="0" w:color="auto"/>
            </w:tcBorders>
            <w:shd w:val="clear" w:color="auto" w:fill="auto"/>
            <w:noWrap/>
            <w:vAlign w:val="center"/>
            <w:hideMark/>
          </w:tcPr>
          <w:p w14:paraId="2B2586F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59B73A5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6.0</w:t>
            </w:r>
          </w:p>
        </w:tc>
        <w:tc>
          <w:tcPr>
            <w:tcW w:w="868" w:type="dxa"/>
            <w:gridSpan w:val="3"/>
            <w:tcBorders>
              <w:top w:val="nil"/>
              <w:left w:val="nil"/>
              <w:bottom w:val="nil"/>
              <w:right w:val="nil"/>
            </w:tcBorders>
            <w:shd w:val="clear" w:color="auto" w:fill="auto"/>
            <w:vAlign w:val="center"/>
            <w:hideMark/>
          </w:tcPr>
          <w:p w14:paraId="65463DE6"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1A3EB762"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65FF69A7"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Services Helpline call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12850AE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1</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1500149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3F22A21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2EB075B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0.5</w:t>
            </w:r>
          </w:p>
        </w:tc>
        <w:tc>
          <w:tcPr>
            <w:tcW w:w="818" w:type="dxa"/>
            <w:tcBorders>
              <w:top w:val="nil"/>
              <w:left w:val="nil"/>
              <w:bottom w:val="single" w:sz="4" w:space="0" w:color="auto"/>
              <w:right w:val="single" w:sz="4" w:space="0" w:color="auto"/>
            </w:tcBorders>
            <w:shd w:val="clear" w:color="auto" w:fill="auto"/>
            <w:noWrap/>
            <w:vAlign w:val="center"/>
            <w:hideMark/>
          </w:tcPr>
          <w:p w14:paraId="42A1AE6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4</w:t>
            </w:r>
          </w:p>
        </w:tc>
        <w:tc>
          <w:tcPr>
            <w:tcW w:w="891" w:type="dxa"/>
            <w:tcBorders>
              <w:top w:val="nil"/>
              <w:left w:val="nil"/>
              <w:bottom w:val="single" w:sz="4" w:space="0" w:color="auto"/>
              <w:right w:val="single" w:sz="4" w:space="0" w:color="auto"/>
            </w:tcBorders>
            <w:shd w:val="clear" w:color="auto" w:fill="auto"/>
            <w:noWrap/>
            <w:vAlign w:val="center"/>
            <w:hideMark/>
          </w:tcPr>
          <w:p w14:paraId="4FAC579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7</w:t>
            </w:r>
          </w:p>
        </w:tc>
        <w:tc>
          <w:tcPr>
            <w:tcW w:w="571" w:type="dxa"/>
            <w:tcBorders>
              <w:top w:val="nil"/>
              <w:left w:val="nil"/>
              <w:bottom w:val="single" w:sz="4" w:space="0" w:color="auto"/>
              <w:right w:val="single" w:sz="4" w:space="0" w:color="auto"/>
            </w:tcBorders>
            <w:shd w:val="clear" w:color="auto" w:fill="auto"/>
            <w:noWrap/>
            <w:vAlign w:val="center"/>
            <w:hideMark/>
          </w:tcPr>
          <w:p w14:paraId="21AA3D1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1AF5618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1.5</w:t>
            </w:r>
          </w:p>
        </w:tc>
        <w:tc>
          <w:tcPr>
            <w:tcW w:w="868" w:type="dxa"/>
            <w:gridSpan w:val="3"/>
            <w:tcBorders>
              <w:top w:val="nil"/>
              <w:left w:val="nil"/>
              <w:bottom w:val="nil"/>
              <w:right w:val="nil"/>
            </w:tcBorders>
            <w:shd w:val="clear" w:color="auto" w:fill="auto"/>
            <w:vAlign w:val="center"/>
            <w:hideMark/>
          </w:tcPr>
          <w:p w14:paraId="52AB8CA0"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5E954E51"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730DFB99"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 xml:space="preserve">Attended Urology Clinic </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7A7A03F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7.8</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35F7A78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86.0</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78E1A1F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030F004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64.9</w:t>
            </w:r>
          </w:p>
        </w:tc>
        <w:tc>
          <w:tcPr>
            <w:tcW w:w="818" w:type="dxa"/>
            <w:tcBorders>
              <w:top w:val="nil"/>
              <w:left w:val="nil"/>
              <w:bottom w:val="single" w:sz="4" w:space="0" w:color="auto"/>
              <w:right w:val="single" w:sz="4" w:space="0" w:color="auto"/>
            </w:tcBorders>
            <w:shd w:val="clear" w:color="auto" w:fill="auto"/>
            <w:noWrap/>
            <w:vAlign w:val="center"/>
            <w:hideMark/>
          </w:tcPr>
          <w:p w14:paraId="718AA08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891" w:type="dxa"/>
            <w:tcBorders>
              <w:top w:val="nil"/>
              <w:left w:val="nil"/>
              <w:bottom w:val="single" w:sz="4" w:space="0" w:color="auto"/>
              <w:right w:val="single" w:sz="4" w:space="0" w:color="auto"/>
            </w:tcBorders>
            <w:shd w:val="clear" w:color="auto" w:fill="auto"/>
            <w:noWrap/>
            <w:vAlign w:val="center"/>
            <w:hideMark/>
          </w:tcPr>
          <w:p w14:paraId="6E3E054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571" w:type="dxa"/>
            <w:tcBorders>
              <w:top w:val="nil"/>
              <w:left w:val="nil"/>
              <w:bottom w:val="single" w:sz="4" w:space="0" w:color="auto"/>
              <w:right w:val="single" w:sz="4" w:space="0" w:color="auto"/>
            </w:tcBorders>
            <w:shd w:val="clear" w:color="auto" w:fill="auto"/>
            <w:noWrap/>
            <w:vAlign w:val="center"/>
            <w:hideMark/>
          </w:tcPr>
          <w:p w14:paraId="5C5CA30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68E7D6C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68" w:type="dxa"/>
            <w:gridSpan w:val="3"/>
            <w:tcBorders>
              <w:top w:val="nil"/>
              <w:left w:val="nil"/>
              <w:bottom w:val="nil"/>
              <w:right w:val="nil"/>
            </w:tcBorders>
            <w:shd w:val="clear" w:color="auto" w:fill="auto"/>
            <w:vAlign w:val="center"/>
            <w:hideMark/>
          </w:tcPr>
          <w:p w14:paraId="21268A53"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0F369F6D"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20EA7429"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Other Clinic Cost</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D771099"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0.4</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3BC4B74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70.1</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04B784F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0F73F835"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468.0</w:t>
            </w:r>
          </w:p>
        </w:tc>
        <w:tc>
          <w:tcPr>
            <w:tcW w:w="818" w:type="dxa"/>
            <w:tcBorders>
              <w:top w:val="nil"/>
              <w:left w:val="nil"/>
              <w:bottom w:val="single" w:sz="4" w:space="0" w:color="auto"/>
              <w:right w:val="single" w:sz="4" w:space="0" w:color="auto"/>
            </w:tcBorders>
            <w:shd w:val="clear" w:color="auto" w:fill="auto"/>
            <w:noWrap/>
            <w:vAlign w:val="center"/>
            <w:hideMark/>
          </w:tcPr>
          <w:p w14:paraId="6F05B6E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0.7</w:t>
            </w:r>
          </w:p>
        </w:tc>
        <w:tc>
          <w:tcPr>
            <w:tcW w:w="891" w:type="dxa"/>
            <w:tcBorders>
              <w:top w:val="nil"/>
              <w:left w:val="nil"/>
              <w:bottom w:val="single" w:sz="4" w:space="0" w:color="auto"/>
              <w:right w:val="single" w:sz="4" w:space="0" w:color="auto"/>
            </w:tcBorders>
            <w:shd w:val="clear" w:color="auto" w:fill="auto"/>
            <w:noWrap/>
            <w:vAlign w:val="center"/>
            <w:hideMark/>
          </w:tcPr>
          <w:p w14:paraId="4945EDB1"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30.5</w:t>
            </w:r>
          </w:p>
        </w:tc>
        <w:tc>
          <w:tcPr>
            <w:tcW w:w="571" w:type="dxa"/>
            <w:tcBorders>
              <w:top w:val="nil"/>
              <w:left w:val="nil"/>
              <w:bottom w:val="single" w:sz="4" w:space="0" w:color="auto"/>
              <w:right w:val="single" w:sz="4" w:space="0" w:color="auto"/>
            </w:tcBorders>
            <w:shd w:val="clear" w:color="auto" w:fill="auto"/>
            <w:noWrap/>
            <w:vAlign w:val="center"/>
            <w:hideMark/>
          </w:tcPr>
          <w:p w14:paraId="1ABC873B"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4D9C937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560.0</w:t>
            </w:r>
          </w:p>
        </w:tc>
        <w:tc>
          <w:tcPr>
            <w:tcW w:w="868" w:type="dxa"/>
            <w:gridSpan w:val="3"/>
            <w:tcBorders>
              <w:top w:val="nil"/>
              <w:left w:val="nil"/>
              <w:bottom w:val="nil"/>
              <w:right w:val="nil"/>
            </w:tcBorders>
            <w:shd w:val="clear" w:color="auto" w:fill="auto"/>
            <w:vAlign w:val="center"/>
            <w:hideMark/>
          </w:tcPr>
          <w:p w14:paraId="0AD10196"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4EB5C8CF"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3D8EDA76"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A&amp;E</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2C5FADB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9.5</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6D9939C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37.6</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A4B36E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2286160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976.0</w:t>
            </w:r>
          </w:p>
        </w:tc>
        <w:tc>
          <w:tcPr>
            <w:tcW w:w="818" w:type="dxa"/>
            <w:tcBorders>
              <w:top w:val="nil"/>
              <w:left w:val="nil"/>
              <w:bottom w:val="single" w:sz="4" w:space="0" w:color="auto"/>
              <w:right w:val="single" w:sz="4" w:space="0" w:color="auto"/>
            </w:tcBorders>
            <w:shd w:val="clear" w:color="auto" w:fill="auto"/>
            <w:noWrap/>
            <w:vAlign w:val="center"/>
            <w:hideMark/>
          </w:tcPr>
          <w:p w14:paraId="0D0904A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6.1</w:t>
            </w:r>
          </w:p>
        </w:tc>
        <w:tc>
          <w:tcPr>
            <w:tcW w:w="891" w:type="dxa"/>
            <w:tcBorders>
              <w:top w:val="nil"/>
              <w:left w:val="nil"/>
              <w:bottom w:val="single" w:sz="4" w:space="0" w:color="auto"/>
              <w:right w:val="single" w:sz="4" w:space="0" w:color="auto"/>
            </w:tcBorders>
            <w:shd w:val="clear" w:color="auto" w:fill="auto"/>
            <w:noWrap/>
            <w:vAlign w:val="center"/>
            <w:hideMark/>
          </w:tcPr>
          <w:p w14:paraId="2E0383C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99.9</w:t>
            </w:r>
          </w:p>
        </w:tc>
        <w:tc>
          <w:tcPr>
            <w:tcW w:w="571" w:type="dxa"/>
            <w:tcBorders>
              <w:top w:val="nil"/>
              <w:left w:val="nil"/>
              <w:bottom w:val="single" w:sz="4" w:space="0" w:color="auto"/>
              <w:right w:val="single" w:sz="4" w:space="0" w:color="auto"/>
            </w:tcBorders>
            <w:shd w:val="clear" w:color="auto" w:fill="auto"/>
            <w:noWrap/>
            <w:vAlign w:val="center"/>
            <w:hideMark/>
          </w:tcPr>
          <w:p w14:paraId="57E2793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26507D8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976.0</w:t>
            </w:r>
          </w:p>
        </w:tc>
        <w:tc>
          <w:tcPr>
            <w:tcW w:w="868" w:type="dxa"/>
            <w:gridSpan w:val="3"/>
            <w:tcBorders>
              <w:top w:val="nil"/>
              <w:left w:val="nil"/>
              <w:bottom w:val="nil"/>
              <w:right w:val="nil"/>
            </w:tcBorders>
            <w:shd w:val="clear" w:color="auto" w:fill="auto"/>
            <w:vAlign w:val="center"/>
            <w:hideMark/>
          </w:tcPr>
          <w:p w14:paraId="78ED9D3B"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70B50A05"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2EE58817"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Hospital Day Case</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36A29A7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1.1</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170DC03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62.1</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059311A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76185B0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426.0</w:t>
            </w:r>
          </w:p>
        </w:tc>
        <w:tc>
          <w:tcPr>
            <w:tcW w:w="818" w:type="dxa"/>
            <w:tcBorders>
              <w:top w:val="nil"/>
              <w:left w:val="nil"/>
              <w:bottom w:val="single" w:sz="4" w:space="0" w:color="auto"/>
              <w:right w:val="single" w:sz="4" w:space="0" w:color="auto"/>
            </w:tcBorders>
            <w:shd w:val="clear" w:color="auto" w:fill="auto"/>
            <w:noWrap/>
            <w:vAlign w:val="center"/>
            <w:hideMark/>
          </w:tcPr>
          <w:p w14:paraId="1F68F9F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64.5</w:t>
            </w:r>
          </w:p>
        </w:tc>
        <w:tc>
          <w:tcPr>
            <w:tcW w:w="891" w:type="dxa"/>
            <w:tcBorders>
              <w:top w:val="nil"/>
              <w:left w:val="nil"/>
              <w:bottom w:val="single" w:sz="4" w:space="0" w:color="auto"/>
              <w:right w:val="single" w:sz="4" w:space="0" w:color="auto"/>
            </w:tcBorders>
            <w:shd w:val="clear" w:color="auto" w:fill="auto"/>
            <w:noWrap/>
            <w:vAlign w:val="center"/>
            <w:hideMark/>
          </w:tcPr>
          <w:p w14:paraId="1949DA6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340.8</w:t>
            </w:r>
          </w:p>
        </w:tc>
        <w:tc>
          <w:tcPr>
            <w:tcW w:w="571" w:type="dxa"/>
            <w:tcBorders>
              <w:top w:val="nil"/>
              <w:left w:val="nil"/>
              <w:bottom w:val="single" w:sz="4" w:space="0" w:color="auto"/>
              <w:right w:val="single" w:sz="4" w:space="0" w:color="auto"/>
            </w:tcBorders>
            <w:shd w:val="clear" w:color="auto" w:fill="auto"/>
            <w:noWrap/>
            <w:vAlign w:val="center"/>
            <w:hideMark/>
          </w:tcPr>
          <w:p w14:paraId="414BCC2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13E3B2E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2852.0</w:t>
            </w:r>
          </w:p>
        </w:tc>
        <w:tc>
          <w:tcPr>
            <w:tcW w:w="868" w:type="dxa"/>
            <w:gridSpan w:val="3"/>
            <w:tcBorders>
              <w:top w:val="nil"/>
              <w:left w:val="nil"/>
              <w:bottom w:val="nil"/>
              <w:right w:val="nil"/>
            </w:tcBorders>
            <w:shd w:val="clear" w:color="auto" w:fill="auto"/>
            <w:vAlign w:val="center"/>
            <w:hideMark/>
          </w:tcPr>
          <w:p w14:paraId="21526337"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43CEFF32"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6C4E683C"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Hospital Inpatient Cost</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1701C0C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8.9</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394C88C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95.7</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4828EE6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654E954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1232.0</w:t>
            </w:r>
          </w:p>
        </w:tc>
        <w:tc>
          <w:tcPr>
            <w:tcW w:w="818" w:type="dxa"/>
            <w:tcBorders>
              <w:top w:val="nil"/>
              <w:left w:val="nil"/>
              <w:bottom w:val="single" w:sz="4" w:space="0" w:color="auto"/>
              <w:right w:val="single" w:sz="4" w:space="0" w:color="auto"/>
            </w:tcBorders>
            <w:shd w:val="clear" w:color="auto" w:fill="auto"/>
            <w:noWrap/>
            <w:vAlign w:val="center"/>
            <w:hideMark/>
          </w:tcPr>
          <w:p w14:paraId="12C26113"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9.3</w:t>
            </w:r>
          </w:p>
        </w:tc>
        <w:tc>
          <w:tcPr>
            <w:tcW w:w="891" w:type="dxa"/>
            <w:tcBorders>
              <w:top w:val="nil"/>
              <w:left w:val="nil"/>
              <w:bottom w:val="single" w:sz="4" w:space="0" w:color="auto"/>
              <w:right w:val="single" w:sz="4" w:space="0" w:color="auto"/>
            </w:tcBorders>
            <w:shd w:val="clear" w:color="auto" w:fill="auto"/>
            <w:noWrap/>
            <w:vAlign w:val="center"/>
            <w:hideMark/>
          </w:tcPr>
          <w:p w14:paraId="4612CEEC"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34.8</w:t>
            </w:r>
          </w:p>
        </w:tc>
        <w:tc>
          <w:tcPr>
            <w:tcW w:w="571" w:type="dxa"/>
            <w:tcBorders>
              <w:top w:val="nil"/>
              <w:left w:val="nil"/>
              <w:bottom w:val="single" w:sz="4" w:space="0" w:color="auto"/>
              <w:right w:val="single" w:sz="4" w:space="0" w:color="auto"/>
            </w:tcBorders>
            <w:shd w:val="clear" w:color="auto" w:fill="auto"/>
            <w:noWrap/>
            <w:vAlign w:val="center"/>
            <w:hideMark/>
          </w:tcPr>
          <w:p w14:paraId="5A99165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3DFAE2F2"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5800.0</w:t>
            </w:r>
          </w:p>
        </w:tc>
        <w:tc>
          <w:tcPr>
            <w:tcW w:w="868" w:type="dxa"/>
            <w:gridSpan w:val="3"/>
            <w:tcBorders>
              <w:top w:val="nil"/>
              <w:left w:val="nil"/>
              <w:bottom w:val="nil"/>
              <w:right w:val="nil"/>
            </w:tcBorders>
            <w:shd w:val="clear" w:color="auto" w:fill="auto"/>
            <w:vAlign w:val="center"/>
            <w:hideMark/>
          </w:tcPr>
          <w:p w14:paraId="5CE1217F"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7358F7B4" w14:textId="77777777" w:rsidTr="00A32149">
        <w:trPr>
          <w:gridAfter w:val="2"/>
          <w:wAfter w:w="319" w:type="dxa"/>
          <w:trHeight w:val="300"/>
        </w:trPr>
        <w:tc>
          <w:tcPr>
            <w:tcW w:w="3742" w:type="dxa"/>
            <w:tcBorders>
              <w:top w:val="nil"/>
              <w:left w:val="single" w:sz="4" w:space="0" w:color="auto"/>
              <w:bottom w:val="single" w:sz="4" w:space="0" w:color="auto"/>
              <w:right w:val="single" w:sz="4" w:space="0" w:color="auto"/>
            </w:tcBorders>
            <w:shd w:val="clear" w:color="auto" w:fill="auto"/>
            <w:noWrap/>
            <w:vAlign w:val="center"/>
            <w:hideMark/>
          </w:tcPr>
          <w:p w14:paraId="7720F6E1" w14:textId="77777777" w:rsidR="00A32149" w:rsidRPr="00C30AEB" w:rsidRDefault="00A32149" w:rsidP="00A32149">
            <w:pPr>
              <w:spacing w:after="0" w:line="240" w:lineRule="auto"/>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Ambulance use</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46AC0E26"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818" w:type="dxa"/>
            <w:gridSpan w:val="2"/>
            <w:tcBorders>
              <w:top w:val="nil"/>
              <w:left w:val="nil"/>
              <w:bottom w:val="single" w:sz="4" w:space="0" w:color="auto"/>
              <w:right w:val="single" w:sz="4" w:space="0" w:color="auto"/>
            </w:tcBorders>
            <w:shd w:val="clear" w:color="auto" w:fill="auto"/>
            <w:noWrap/>
            <w:vAlign w:val="center"/>
            <w:hideMark/>
          </w:tcPr>
          <w:p w14:paraId="51A79DBF"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00</w:t>
            </w:r>
          </w:p>
        </w:tc>
        <w:tc>
          <w:tcPr>
            <w:tcW w:w="672" w:type="dxa"/>
            <w:gridSpan w:val="2"/>
            <w:tcBorders>
              <w:top w:val="nil"/>
              <w:left w:val="nil"/>
              <w:bottom w:val="single" w:sz="4" w:space="0" w:color="auto"/>
              <w:right w:val="single" w:sz="4" w:space="0" w:color="auto"/>
            </w:tcBorders>
            <w:shd w:val="clear" w:color="auto" w:fill="auto"/>
            <w:noWrap/>
            <w:vAlign w:val="center"/>
            <w:hideMark/>
          </w:tcPr>
          <w:p w14:paraId="265B8F5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972" w:type="dxa"/>
            <w:gridSpan w:val="3"/>
            <w:tcBorders>
              <w:top w:val="nil"/>
              <w:left w:val="nil"/>
              <w:bottom w:val="single" w:sz="4" w:space="0" w:color="auto"/>
              <w:right w:val="single" w:sz="4" w:space="0" w:color="auto"/>
            </w:tcBorders>
            <w:shd w:val="clear" w:color="auto" w:fill="auto"/>
            <w:noWrap/>
            <w:vAlign w:val="center"/>
            <w:hideMark/>
          </w:tcPr>
          <w:p w14:paraId="2196C61D"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18" w:type="dxa"/>
            <w:tcBorders>
              <w:top w:val="nil"/>
              <w:left w:val="nil"/>
              <w:bottom w:val="single" w:sz="4" w:space="0" w:color="auto"/>
              <w:right w:val="single" w:sz="4" w:space="0" w:color="auto"/>
            </w:tcBorders>
            <w:shd w:val="clear" w:color="auto" w:fill="auto"/>
            <w:noWrap/>
            <w:vAlign w:val="center"/>
            <w:hideMark/>
          </w:tcPr>
          <w:p w14:paraId="303B0148"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7</w:t>
            </w:r>
          </w:p>
        </w:tc>
        <w:tc>
          <w:tcPr>
            <w:tcW w:w="891" w:type="dxa"/>
            <w:tcBorders>
              <w:top w:val="nil"/>
              <w:left w:val="nil"/>
              <w:bottom w:val="single" w:sz="4" w:space="0" w:color="auto"/>
              <w:right w:val="single" w:sz="4" w:space="0" w:color="auto"/>
            </w:tcBorders>
            <w:shd w:val="clear" w:color="auto" w:fill="auto"/>
            <w:noWrap/>
            <w:vAlign w:val="center"/>
            <w:hideMark/>
          </w:tcPr>
          <w:p w14:paraId="62ACEA37"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8.5</w:t>
            </w:r>
          </w:p>
        </w:tc>
        <w:tc>
          <w:tcPr>
            <w:tcW w:w="571" w:type="dxa"/>
            <w:tcBorders>
              <w:top w:val="nil"/>
              <w:left w:val="nil"/>
              <w:bottom w:val="single" w:sz="4" w:space="0" w:color="auto"/>
              <w:right w:val="single" w:sz="4" w:space="0" w:color="auto"/>
            </w:tcBorders>
            <w:shd w:val="clear" w:color="auto" w:fill="auto"/>
            <w:noWrap/>
            <w:vAlign w:val="center"/>
            <w:hideMark/>
          </w:tcPr>
          <w:p w14:paraId="1EA22FA0"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0</w:t>
            </w:r>
          </w:p>
        </w:tc>
        <w:tc>
          <w:tcPr>
            <w:tcW w:w="875" w:type="dxa"/>
            <w:tcBorders>
              <w:top w:val="nil"/>
              <w:left w:val="nil"/>
              <w:bottom w:val="single" w:sz="4" w:space="0" w:color="auto"/>
              <w:right w:val="single" w:sz="4" w:space="0" w:color="auto"/>
            </w:tcBorders>
            <w:shd w:val="clear" w:color="auto" w:fill="auto"/>
            <w:noWrap/>
            <w:vAlign w:val="center"/>
            <w:hideMark/>
          </w:tcPr>
          <w:p w14:paraId="4F09D954" w14:textId="77777777" w:rsidR="00A32149" w:rsidRPr="00C30AEB" w:rsidRDefault="00A32149" w:rsidP="00A32149">
            <w:pPr>
              <w:spacing w:after="0" w:line="240" w:lineRule="auto"/>
              <w:jc w:val="center"/>
              <w:rPr>
                <w:rFonts w:ascii="Calibri" w:eastAsia="Times New Roman" w:hAnsi="Calibri" w:cs="Times New Roman"/>
                <w:color w:val="000000"/>
                <w:sz w:val="20"/>
                <w:szCs w:val="20"/>
                <w:lang w:eastAsia="en-GB"/>
              </w:rPr>
            </w:pPr>
            <w:r w:rsidRPr="00C30AEB">
              <w:rPr>
                <w:rFonts w:ascii="Calibri" w:eastAsia="Times New Roman" w:hAnsi="Calibri" w:cs="Times New Roman"/>
                <w:color w:val="000000"/>
                <w:sz w:val="20"/>
                <w:szCs w:val="20"/>
                <w:lang w:eastAsia="en-GB"/>
              </w:rPr>
              <w:t>98.0</w:t>
            </w:r>
          </w:p>
        </w:tc>
        <w:tc>
          <w:tcPr>
            <w:tcW w:w="868" w:type="dxa"/>
            <w:gridSpan w:val="3"/>
            <w:tcBorders>
              <w:top w:val="nil"/>
              <w:left w:val="nil"/>
              <w:bottom w:val="nil"/>
              <w:right w:val="nil"/>
            </w:tcBorders>
            <w:shd w:val="clear" w:color="auto" w:fill="auto"/>
            <w:vAlign w:val="center"/>
            <w:hideMark/>
          </w:tcPr>
          <w:p w14:paraId="47E33AF1"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r w:rsidR="00A32149" w:rsidRPr="00C30AEB" w14:paraId="79BB7AEC" w14:textId="77777777" w:rsidTr="00A32149">
        <w:trPr>
          <w:trHeight w:val="300"/>
        </w:trPr>
        <w:tc>
          <w:tcPr>
            <w:tcW w:w="3742" w:type="dxa"/>
            <w:tcBorders>
              <w:top w:val="nil"/>
              <w:left w:val="nil"/>
              <w:bottom w:val="nil"/>
              <w:right w:val="nil"/>
            </w:tcBorders>
            <w:shd w:val="clear" w:color="auto" w:fill="auto"/>
            <w:noWrap/>
            <w:vAlign w:val="bottom"/>
          </w:tcPr>
          <w:p w14:paraId="3723B186"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c>
          <w:tcPr>
            <w:tcW w:w="398" w:type="dxa"/>
            <w:tcBorders>
              <w:top w:val="nil"/>
              <w:left w:val="nil"/>
              <w:bottom w:val="nil"/>
              <w:right w:val="nil"/>
            </w:tcBorders>
            <w:shd w:val="clear" w:color="auto" w:fill="auto"/>
            <w:noWrap/>
            <w:vAlign w:val="bottom"/>
          </w:tcPr>
          <w:p w14:paraId="6F5E2231"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c>
          <w:tcPr>
            <w:tcW w:w="769" w:type="dxa"/>
            <w:gridSpan w:val="2"/>
            <w:tcBorders>
              <w:top w:val="nil"/>
              <w:left w:val="nil"/>
              <w:bottom w:val="nil"/>
              <w:right w:val="nil"/>
            </w:tcBorders>
            <w:shd w:val="clear" w:color="auto" w:fill="auto"/>
            <w:noWrap/>
            <w:vAlign w:val="bottom"/>
          </w:tcPr>
          <w:p w14:paraId="09529AB4"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c>
          <w:tcPr>
            <w:tcW w:w="639" w:type="dxa"/>
            <w:gridSpan w:val="2"/>
            <w:tcBorders>
              <w:top w:val="nil"/>
              <w:left w:val="nil"/>
              <w:bottom w:val="nil"/>
              <w:right w:val="nil"/>
            </w:tcBorders>
            <w:shd w:val="clear" w:color="auto" w:fill="auto"/>
            <w:noWrap/>
            <w:vAlign w:val="bottom"/>
          </w:tcPr>
          <w:p w14:paraId="4105AA41"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c>
          <w:tcPr>
            <w:tcW w:w="922" w:type="dxa"/>
            <w:gridSpan w:val="2"/>
            <w:tcBorders>
              <w:top w:val="nil"/>
              <w:left w:val="nil"/>
              <w:bottom w:val="nil"/>
              <w:right w:val="nil"/>
            </w:tcBorders>
            <w:shd w:val="clear" w:color="auto" w:fill="auto"/>
            <w:noWrap/>
            <w:vAlign w:val="bottom"/>
          </w:tcPr>
          <w:p w14:paraId="116168AA"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c>
          <w:tcPr>
            <w:tcW w:w="515" w:type="dxa"/>
            <w:tcBorders>
              <w:top w:val="nil"/>
              <w:left w:val="nil"/>
              <w:bottom w:val="nil"/>
              <w:right w:val="nil"/>
            </w:tcBorders>
            <w:shd w:val="clear" w:color="auto" w:fill="auto"/>
            <w:noWrap/>
            <w:vAlign w:val="bottom"/>
          </w:tcPr>
          <w:p w14:paraId="60F90E8F"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c>
          <w:tcPr>
            <w:tcW w:w="3440" w:type="dxa"/>
            <w:gridSpan w:val="6"/>
            <w:tcBorders>
              <w:top w:val="nil"/>
              <w:left w:val="nil"/>
              <w:bottom w:val="nil"/>
              <w:right w:val="nil"/>
            </w:tcBorders>
            <w:shd w:val="clear" w:color="auto" w:fill="auto"/>
            <w:noWrap/>
            <w:vAlign w:val="bottom"/>
          </w:tcPr>
          <w:p w14:paraId="4DB064C2"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c>
          <w:tcPr>
            <w:tcW w:w="613" w:type="dxa"/>
            <w:tcBorders>
              <w:top w:val="nil"/>
              <w:left w:val="nil"/>
              <w:bottom w:val="nil"/>
              <w:right w:val="nil"/>
            </w:tcBorders>
            <w:shd w:val="clear" w:color="auto" w:fill="auto"/>
            <w:noWrap/>
            <w:vAlign w:val="bottom"/>
          </w:tcPr>
          <w:p w14:paraId="03163408"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c>
          <w:tcPr>
            <w:tcW w:w="236" w:type="dxa"/>
            <w:gridSpan w:val="2"/>
            <w:tcBorders>
              <w:top w:val="nil"/>
              <w:left w:val="nil"/>
              <w:bottom w:val="nil"/>
              <w:right w:val="nil"/>
            </w:tcBorders>
            <w:shd w:val="clear" w:color="auto" w:fill="auto"/>
            <w:noWrap/>
            <w:vAlign w:val="bottom"/>
          </w:tcPr>
          <w:p w14:paraId="05D6CA50"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c>
          <w:tcPr>
            <w:tcW w:w="222" w:type="dxa"/>
            <w:tcBorders>
              <w:top w:val="nil"/>
              <w:left w:val="nil"/>
              <w:bottom w:val="nil"/>
              <w:right w:val="nil"/>
            </w:tcBorders>
            <w:shd w:val="clear" w:color="auto" w:fill="auto"/>
            <w:vAlign w:val="center"/>
          </w:tcPr>
          <w:p w14:paraId="1C1C0368" w14:textId="77777777" w:rsidR="00A32149" w:rsidRPr="00C30AEB" w:rsidRDefault="00A32149" w:rsidP="00A32149">
            <w:pPr>
              <w:spacing w:after="0" w:line="240" w:lineRule="auto"/>
              <w:jc w:val="center"/>
              <w:rPr>
                <w:rFonts w:ascii="Calibri" w:eastAsia="Times New Roman" w:hAnsi="Calibri" w:cs="Times New Roman"/>
                <w:color w:val="000000"/>
                <w:lang w:eastAsia="en-GB"/>
              </w:rPr>
            </w:pPr>
          </w:p>
        </w:tc>
      </w:tr>
    </w:tbl>
    <w:p w14:paraId="02B0147B" w14:textId="37AF1921" w:rsidR="00206AAD" w:rsidRPr="007D7091" w:rsidRDefault="00206AAD" w:rsidP="00B85F6D">
      <w:pPr>
        <w:spacing w:line="480" w:lineRule="auto"/>
      </w:pPr>
    </w:p>
    <w:sectPr w:rsidR="00206AAD" w:rsidRPr="007D7091" w:rsidSect="006118B7">
      <w:footerReference w:type="default" r:id="rId15"/>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2BECD0" w16cid:durableId="1EF473FC"/>
  <w16cid:commentId w16cid:paraId="4A8370BC" w16cid:durableId="1EF47A9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DFB7A2" w14:textId="77777777" w:rsidR="004C18A4" w:rsidRDefault="004C18A4" w:rsidP="00F86AF8">
      <w:pPr>
        <w:spacing w:after="0" w:line="240" w:lineRule="auto"/>
      </w:pPr>
      <w:r>
        <w:separator/>
      </w:r>
    </w:p>
  </w:endnote>
  <w:endnote w:type="continuationSeparator" w:id="0">
    <w:p w14:paraId="5A4035F7" w14:textId="77777777" w:rsidR="004C18A4" w:rsidRDefault="004C18A4" w:rsidP="00F86A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1540665"/>
      <w:docPartObj>
        <w:docPartGallery w:val="Page Numbers (Bottom of Page)"/>
        <w:docPartUnique/>
      </w:docPartObj>
    </w:sdtPr>
    <w:sdtEndPr>
      <w:rPr>
        <w:noProof/>
      </w:rPr>
    </w:sdtEndPr>
    <w:sdtContent>
      <w:p w14:paraId="10C0F340" w14:textId="183B29B4" w:rsidR="004C18A4" w:rsidRDefault="004C18A4">
        <w:pPr>
          <w:pStyle w:val="Footer"/>
          <w:jc w:val="center"/>
        </w:pPr>
        <w:r>
          <w:fldChar w:fldCharType="begin"/>
        </w:r>
        <w:r>
          <w:instrText xml:space="preserve"> PAGE   \* MERGEFORMAT </w:instrText>
        </w:r>
        <w:r>
          <w:fldChar w:fldCharType="separate"/>
        </w:r>
        <w:r w:rsidR="006118B7">
          <w:rPr>
            <w:noProof/>
          </w:rPr>
          <w:t>1</w:t>
        </w:r>
        <w:r>
          <w:rPr>
            <w:noProof/>
          </w:rPr>
          <w:fldChar w:fldCharType="end"/>
        </w:r>
      </w:p>
    </w:sdtContent>
  </w:sdt>
  <w:p w14:paraId="70A120BC" w14:textId="77777777" w:rsidR="004C18A4" w:rsidRDefault="004C18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7A6061" w14:textId="77777777" w:rsidR="004C18A4" w:rsidRDefault="004C18A4" w:rsidP="00F86AF8">
      <w:pPr>
        <w:spacing w:after="0" w:line="240" w:lineRule="auto"/>
      </w:pPr>
      <w:r>
        <w:separator/>
      </w:r>
    </w:p>
  </w:footnote>
  <w:footnote w:type="continuationSeparator" w:id="0">
    <w:p w14:paraId="7652D6B6" w14:textId="77777777" w:rsidR="004C18A4" w:rsidRDefault="004C18A4" w:rsidP="00F86A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B22DC"/>
    <w:multiLevelType w:val="hybridMultilevel"/>
    <w:tmpl w:val="2294D0A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C7371F"/>
    <w:multiLevelType w:val="hybridMultilevel"/>
    <w:tmpl w:val="01A458E4"/>
    <w:lvl w:ilvl="0" w:tplc="B1E088B4">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9B73BD6"/>
    <w:multiLevelType w:val="hybridMultilevel"/>
    <w:tmpl w:val="15908B86"/>
    <w:lvl w:ilvl="0" w:tplc="0809000F">
      <w:start w:val="2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5C7669"/>
    <w:multiLevelType w:val="hybridMultilevel"/>
    <w:tmpl w:val="CBBC991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9B6C3D"/>
    <w:multiLevelType w:val="hybridMultilevel"/>
    <w:tmpl w:val="4A16A6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2F6B90"/>
    <w:multiLevelType w:val="hybridMultilevel"/>
    <w:tmpl w:val="8204348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962029"/>
    <w:multiLevelType w:val="hybridMultilevel"/>
    <w:tmpl w:val="1DDA94A6"/>
    <w:lvl w:ilvl="0" w:tplc="08090003">
      <w:start w:val="1"/>
      <w:numFmt w:val="bullet"/>
      <w:lvlText w:val="o"/>
      <w:lvlJc w:val="left"/>
      <w:pPr>
        <w:ind w:left="720" w:hanging="360"/>
      </w:pPr>
      <w:rPr>
        <w:rFonts w:ascii="Courier New" w:hAnsi="Courier New" w:cs="Courier New"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88071EE"/>
    <w:multiLevelType w:val="hybridMultilevel"/>
    <w:tmpl w:val="237C9A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6"/>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20886"/>
    <w:rsid w:val="000052CA"/>
    <w:rsid w:val="00005747"/>
    <w:rsid w:val="000073D0"/>
    <w:rsid w:val="00010C80"/>
    <w:rsid w:val="0001380C"/>
    <w:rsid w:val="000178E0"/>
    <w:rsid w:val="00017B43"/>
    <w:rsid w:val="00024E9D"/>
    <w:rsid w:val="00024FCD"/>
    <w:rsid w:val="000261CA"/>
    <w:rsid w:val="00031A76"/>
    <w:rsid w:val="00032A46"/>
    <w:rsid w:val="00034613"/>
    <w:rsid w:val="00036A4E"/>
    <w:rsid w:val="00041517"/>
    <w:rsid w:val="00045301"/>
    <w:rsid w:val="00046480"/>
    <w:rsid w:val="000502E5"/>
    <w:rsid w:val="000557D9"/>
    <w:rsid w:val="00056FA3"/>
    <w:rsid w:val="00060069"/>
    <w:rsid w:val="00060EB8"/>
    <w:rsid w:val="0006228D"/>
    <w:rsid w:val="00062E7A"/>
    <w:rsid w:val="0006307B"/>
    <w:rsid w:val="0006350A"/>
    <w:rsid w:val="00065D84"/>
    <w:rsid w:val="00071A9A"/>
    <w:rsid w:val="00073C76"/>
    <w:rsid w:val="000922EB"/>
    <w:rsid w:val="00093D2F"/>
    <w:rsid w:val="000948BC"/>
    <w:rsid w:val="00095935"/>
    <w:rsid w:val="000A3280"/>
    <w:rsid w:val="000A7FBF"/>
    <w:rsid w:val="000B5EB7"/>
    <w:rsid w:val="000C17AC"/>
    <w:rsid w:val="000C42F7"/>
    <w:rsid w:val="000C4551"/>
    <w:rsid w:val="000C4FB4"/>
    <w:rsid w:val="000D133F"/>
    <w:rsid w:val="000E13CE"/>
    <w:rsid w:val="000E1422"/>
    <w:rsid w:val="000E1773"/>
    <w:rsid w:val="000F4098"/>
    <w:rsid w:val="0010197A"/>
    <w:rsid w:val="00110783"/>
    <w:rsid w:val="00111B02"/>
    <w:rsid w:val="0011487F"/>
    <w:rsid w:val="001151C0"/>
    <w:rsid w:val="00116420"/>
    <w:rsid w:val="0012077E"/>
    <w:rsid w:val="00121060"/>
    <w:rsid w:val="00122034"/>
    <w:rsid w:val="0012385C"/>
    <w:rsid w:val="001364D9"/>
    <w:rsid w:val="00136C17"/>
    <w:rsid w:val="001418CC"/>
    <w:rsid w:val="001428C0"/>
    <w:rsid w:val="0014360F"/>
    <w:rsid w:val="001466BA"/>
    <w:rsid w:val="00146795"/>
    <w:rsid w:val="001518C5"/>
    <w:rsid w:val="0015355D"/>
    <w:rsid w:val="00154454"/>
    <w:rsid w:val="001559D2"/>
    <w:rsid w:val="00162B0F"/>
    <w:rsid w:val="00163AF7"/>
    <w:rsid w:val="00173E6C"/>
    <w:rsid w:val="001743CC"/>
    <w:rsid w:val="00176848"/>
    <w:rsid w:val="00176AAA"/>
    <w:rsid w:val="001777BB"/>
    <w:rsid w:val="0018688C"/>
    <w:rsid w:val="00190B90"/>
    <w:rsid w:val="00191999"/>
    <w:rsid w:val="00192808"/>
    <w:rsid w:val="00192A47"/>
    <w:rsid w:val="00195B72"/>
    <w:rsid w:val="001A3069"/>
    <w:rsid w:val="001A3BC1"/>
    <w:rsid w:val="001A4C54"/>
    <w:rsid w:val="001A50E9"/>
    <w:rsid w:val="001A50EA"/>
    <w:rsid w:val="001B2F56"/>
    <w:rsid w:val="001B3933"/>
    <w:rsid w:val="001B40B1"/>
    <w:rsid w:val="001B5AA9"/>
    <w:rsid w:val="001B7432"/>
    <w:rsid w:val="001C3015"/>
    <w:rsid w:val="001C5D65"/>
    <w:rsid w:val="001C7FED"/>
    <w:rsid w:val="001D249B"/>
    <w:rsid w:val="001D5F2E"/>
    <w:rsid w:val="001E0B4D"/>
    <w:rsid w:val="001E1CC7"/>
    <w:rsid w:val="001E3B39"/>
    <w:rsid w:val="001E4204"/>
    <w:rsid w:val="001E706C"/>
    <w:rsid w:val="001E7086"/>
    <w:rsid w:val="001F139D"/>
    <w:rsid w:val="001F390C"/>
    <w:rsid w:val="001F4598"/>
    <w:rsid w:val="001F581A"/>
    <w:rsid w:val="001F5CA0"/>
    <w:rsid w:val="001F6C0E"/>
    <w:rsid w:val="00204FF6"/>
    <w:rsid w:val="00206AAD"/>
    <w:rsid w:val="00206E8D"/>
    <w:rsid w:val="00211F11"/>
    <w:rsid w:val="00213048"/>
    <w:rsid w:val="00213A61"/>
    <w:rsid w:val="00214C50"/>
    <w:rsid w:val="00216DC9"/>
    <w:rsid w:val="00220983"/>
    <w:rsid w:val="00224249"/>
    <w:rsid w:val="00226D15"/>
    <w:rsid w:val="00235C84"/>
    <w:rsid w:val="00236057"/>
    <w:rsid w:val="002369B7"/>
    <w:rsid w:val="00242CE1"/>
    <w:rsid w:val="00244FFB"/>
    <w:rsid w:val="002507AC"/>
    <w:rsid w:val="00250D82"/>
    <w:rsid w:val="0025182C"/>
    <w:rsid w:val="0025639A"/>
    <w:rsid w:val="0026260A"/>
    <w:rsid w:val="0027188B"/>
    <w:rsid w:val="00271F99"/>
    <w:rsid w:val="0027348B"/>
    <w:rsid w:val="002743F0"/>
    <w:rsid w:val="0027782B"/>
    <w:rsid w:val="00280657"/>
    <w:rsid w:val="00287501"/>
    <w:rsid w:val="0028760A"/>
    <w:rsid w:val="002926BC"/>
    <w:rsid w:val="002A3DCC"/>
    <w:rsid w:val="002A3F93"/>
    <w:rsid w:val="002B2F2F"/>
    <w:rsid w:val="002C01CD"/>
    <w:rsid w:val="002C14F7"/>
    <w:rsid w:val="002C38CA"/>
    <w:rsid w:val="002C4FF7"/>
    <w:rsid w:val="002D69B8"/>
    <w:rsid w:val="002F0B13"/>
    <w:rsid w:val="002F48D4"/>
    <w:rsid w:val="002F63CC"/>
    <w:rsid w:val="003042C4"/>
    <w:rsid w:val="0030550A"/>
    <w:rsid w:val="0030675D"/>
    <w:rsid w:val="00307635"/>
    <w:rsid w:val="00315094"/>
    <w:rsid w:val="003164FF"/>
    <w:rsid w:val="003167FA"/>
    <w:rsid w:val="00322B6D"/>
    <w:rsid w:val="00323152"/>
    <w:rsid w:val="003234D0"/>
    <w:rsid w:val="00325BD3"/>
    <w:rsid w:val="00326BFD"/>
    <w:rsid w:val="00331677"/>
    <w:rsid w:val="003326E3"/>
    <w:rsid w:val="0033363C"/>
    <w:rsid w:val="00333B52"/>
    <w:rsid w:val="003345A8"/>
    <w:rsid w:val="00336ECC"/>
    <w:rsid w:val="00341AA2"/>
    <w:rsid w:val="0034609D"/>
    <w:rsid w:val="0034675E"/>
    <w:rsid w:val="00347CCD"/>
    <w:rsid w:val="00350663"/>
    <w:rsid w:val="00352D5F"/>
    <w:rsid w:val="00354E09"/>
    <w:rsid w:val="00355587"/>
    <w:rsid w:val="00356919"/>
    <w:rsid w:val="00356F66"/>
    <w:rsid w:val="00364B11"/>
    <w:rsid w:val="00364F10"/>
    <w:rsid w:val="00365784"/>
    <w:rsid w:val="00367111"/>
    <w:rsid w:val="00367CFF"/>
    <w:rsid w:val="0037012A"/>
    <w:rsid w:val="00373D3A"/>
    <w:rsid w:val="0037492A"/>
    <w:rsid w:val="003800D7"/>
    <w:rsid w:val="00381893"/>
    <w:rsid w:val="00382EAE"/>
    <w:rsid w:val="00383063"/>
    <w:rsid w:val="00386FD9"/>
    <w:rsid w:val="003877BD"/>
    <w:rsid w:val="003974DB"/>
    <w:rsid w:val="003A0479"/>
    <w:rsid w:val="003A0847"/>
    <w:rsid w:val="003A5B78"/>
    <w:rsid w:val="003A7081"/>
    <w:rsid w:val="003B5D86"/>
    <w:rsid w:val="003B6EB9"/>
    <w:rsid w:val="003B7EA3"/>
    <w:rsid w:val="003C4326"/>
    <w:rsid w:val="003D0EA1"/>
    <w:rsid w:val="003D265F"/>
    <w:rsid w:val="003D73BD"/>
    <w:rsid w:val="003E1420"/>
    <w:rsid w:val="003E5F65"/>
    <w:rsid w:val="003E7960"/>
    <w:rsid w:val="003F10C6"/>
    <w:rsid w:val="003F3500"/>
    <w:rsid w:val="003F5D8D"/>
    <w:rsid w:val="003F5E47"/>
    <w:rsid w:val="00410BBB"/>
    <w:rsid w:val="00412A65"/>
    <w:rsid w:val="00415D45"/>
    <w:rsid w:val="0042547A"/>
    <w:rsid w:val="004263D5"/>
    <w:rsid w:val="00427166"/>
    <w:rsid w:val="004273AA"/>
    <w:rsid w:val="00433AE6"/>
    <w:rsid w:val="00434223"/>
    <w:rsid w:val="00445324"/>
    <w:rsid w:val="00445DBC"/>
    <w:rsid w:val="00446EF0"/>
    <w:rsid w:val="00456207"/>
    <w:rsid w:val="00457875"/>
    <w:rsid w:val="0046561A"/>
    <w:rsid w:val="004678D4"/>
    <w:rsid w:val="0047751D"/>
    <w:rsid w:val="00480611"/>
    <w:rsid w:val="00494406"/>
    <w:rsid w:val="004965E5"/>
    <w:rsid w:val="004A1C09"/>
    <w:rsid w:val="004A2176"/>
    <w:rsid w:val="004A2912"/>
    <w:rsid w:val="004A4857"/>
    <w:rsid w:val="004B1B4B"/>
    <w:rsid w:val="004B4FA9"/>
    <w:rsid w:val="004B5228"/>
    <w:rsid w:val="004C18A4"/>
    <w:rsid w:val="004C444D"/>
    <w:rsid w:val="004C5094"/>
    <w:rsid w:val="004C56B8"/>
    <w:rsid w:val="004D10FD"/>
    <w:rsid w:val="004D4F94"/>
    <w:rsid w:val="004D5C38"/>
    <w:rsid w:val="004E0140"/>
    <w:rsid w:val="004E1DF2"/>
    <w:rsid w:val="004E4F63"/>
    <w:rsid w:val="004F140B"/>
    <w:rsid w:val="004F1B96"/>
    <w:rsid w:val="004F687B"/>
    <w:rsid w:val="004F699B"/>
    <w:rsid w:val="004F745E"/>
    <w:rsid w:val="00500758"/>
    <w:rsid w:val="005054B1"/>
    <w:rsid w:val="005104A6"/>
    <w:rsid w:val="005110F4"/>
    <w:rsid w:val="00514F3C"/>
    <w:rsid w:val="00517CFC"/>
    <w:rsid w:val="0052009F"/>
    <w:rsid w:val="005207DD"/>
    <w:rsid w:val="00520C43"/>
    <w:rsid w:val="005220E6"/>
    <w:rsid w:val="00533869"/>
    <w:rsid w:val="00536EB9"/>
    <w:rsid w:val="00537E6A"/>
    <w:rsid w:val="00552346"/>
    <w:rsid w:val="005542FA"/>
    <w:rsid w:val="005563A7"/>
    <w:rsid w:val="005577A4"/>
    <w:rsid w:val="00571101"/>
    <w:rsid w:val="005715BC"/>
    <w:rsid w:val="005717B9"/>
    <w:rsid w:val="00574CC6"/>
    <w:rsid w:val="0057653F"/>
    <w:rsid w:val="00577D9C"/>
    <w:rsid w:val="005A1FCF"/>
    <w:rsid w:val="005A2525"/>
    <w:rsid w:val="005A465D"/>
    <w:rsid w:val="005B1B25"/>
    <w:rsid w:val="005C0659"/>
    <w:rsid w:val="005C423A"/>
    <w:rsid w:val="005C5C6D"/>
    <w:rsid w:val="005C65AF"/>
    <w:rsid w:val="005D4BDF"/>
    <w:rsid w:val="005E0A80"/>
    <w:rsid w:val="005E1624"/>
    <w:rsid w:val="005F108B"/>
    <w:rsid w:val="005F526D"/>
    <w:rsid w:val="005F56C2"/>
    <w:rsid w:val="005F5E7B"/>
    <w:rsid w:val="00600D0D"/>
    <w:rsid w:val="00603DC0"/>
    <w:rsid w:val="00604E60"/>
    <w:rsid w:val="0060649C"/>
    <w:rsid w:val="00610266"/>
    <w:rsid w:val="006118B7"/>
    <w:rsid w:val="006178E2"/>
    <w:rsid w:val="00624996"/>
    <w:rsid w:val="006253A3"/>
    <w:rsid w:val="00632550"/>
    <w:rsid w:val="00634B35"/>
    <w:rsid w:val="00637714"/>
    <w:rsid w:val="00640704"/>
    <w:rsid w:val="00644347"/>
    <w:rsid w:val="00645DC0"/>
    <w:rsid w:val="0065201A"/>
    <w:rsid w:val="00655921"/>
    <w:rsid w:val="006572E7"/>
    <w:rsid w:val="006701AA"/>
    <w:rsid w:val="00671F18"/>
    <w:rsid w:val="00676815"/>
    <w:rsid w:val="00680566"/>
    <w:rsid w:val="00683B5E"/>
    <w:rsid w:val="00684224"/>
    <w:rsid w:val="00690715"/>
    <w:rsid w:val="006909E0"/>
    <w:rsid w:val="006920D7"/>
    <w:rsid w:val="0069431D"/>
    <w:rsid w:val="006A0407"/>
    <w:rsid w:val="006A15E2"/>
    <w:rsid w:val="006A23D4"/>
    <w:rsid w:val="006A2DF4"/>
    <w:rsid w:val="006A320C"/>
    <w:rsid w:val="006A6E06"/>
    <w:rsid w:val="006B48E8"/>
    <w:rsid w:val="006B664C"/>
    <w:rsid w:val="006B69F9"/>
    <w:rsid w:val="006C6083"/>
    <w:rsid w:val="006C7F95"/>
    <w:rsid w:val="006E1D94"/>
    <w:rsid w:val="006E55EC"/>
    <w:rsid w:val="006E6354"/>
    <w:rsid w:val="006E7E60"/>
    <w:rsid w:val="006F26B2"/>
    <w:rsid w:val="006F3403"/>
    <w:rsid w:val="006F343E"/>
    <w:rsid w:val="006F382C"/>
    <w:rsid w:val="00702058"/>
    <w:rsid w:val="00703343"/>
    <w:rsid w:val="00703D18"/>
    <w:rsid w:val="007210D0"/>
    <w:rsid w:val="00722A5E"/>
    <w:rsid w:val="0072606C"/>
    <w:rsid w:val="00727D5B"/>
    <w:rsid w:val="00730CC0"/>
    <w:rsid w:val="00731047"/>
    <w:rsid w:val="00735845"/>
    <w:rsid w:val="00740324"/>
    <w:rsid w:val="007445E8"/>
    <w:rsid w:val="007450A0"/>
    <w:rsid w:val="007513A6"/>
    <w:rsid w:val="00755834"/>
    <w:rsid w:val="00760C62"/>
    <w:rsid w:val="0076255A"/>
    <w:rsid w:val="00762CA3"/>
    <w:rsid w:val="00771092"/>
    <w:rsid w:val="00772EBE"/>
    <w:rsid w:val="00774E1C"/>
    <w:rsid w:val="00776739"/>
    <w:rsid w:val="007871C1"/>
    <w:rsid w:val="007903D2"/>
    <w:rsid w:val="007A0374"/>
    <w:rsid w:val="007A0D3F"/>
    <w:rsid w:val="007A1E86"/>
    <w:rsid w:val="007A3928"/>
    <w:rsid w:val="007A44C6"/>
    <w:rsid w:val="007B14C3"/>
    <w:rsid w:val="007B1AFA"/>
    <w:rsid w:val="007B30EB"/>
    <w:rsid w:val="007C1DA8"/>
    <w:rsid w:val="007C2B53"/>
    <w:rsid w:val="007D24C2"/>
    <w:rsid w:val="007D3272"/>
    <w:rsid w:val="007D7091"/>
    <w:rsid w:val="007E0471"/>
    <w:rsid w:val="007E5A8C"/>
    <w:rsid w:val="007E6AB4"/>
    <w:rsid w:val="007E6D5C"/>
    <w:rsid w:val="007E7DA9"/>
    <w:rsid w:val="007F21E3"/>
    <w:rsid w:val="007F29DE"/>
    <w:rsid w:val="007F3057"/>
    <w:rsid w:val="007F3FB0"/>
    <w:rsid w:val="007F4DDC"/>
    <w:rsid w:val="00803B87"/>
    <w:rsid w:val="00804287"/>
    <w:rsid w:val="00811341"/>
    <w:rsid w:val="00811AE0"/>
    <w:rsid w:val="00814A3D"/>
    <w:rsid w:val="00821AB8"/>
    <w:rsid w:val="00824052"/>
    <w:rsid w:val="00825E6D"/>
    <w:rsid w:val="00827C8E"/>
    <w:rsid w:val="00830676"/>
    <w:rsid w:val="0083201E"/>
    <w:rsid w:val="00832208"/>
    <w:rsid w:val="008325F1"/>
    <w:rsid w:val="0083606D"/>
    <w:rsid w:val="00837712"/>
    <w:rsid w:val="00841A2A"/>
    <w:rsid w:val="008429D1"/>
    <w:rsid w:val="00846B16"/>
    <w:rsid w:val="008527EB"/>
    <w:rsid w:val="00853414"/>
    <w:rsid w:val="008535D2"/>
    <w:rsid w:val="008546EF"/>
    <w:rsid w:val="00855449"/>
    <w:rsid w:val="00856F54"/>
    <w:rsid w:val="0085747E"/>
    <w:rsid w:val="00860742"/>
    <w:rsid w:val="00866047"/>
    <w:rsid w:val="00876AF1"/>
    <w:rsid w:val="00876F5C"/>
    <w:rsid w:val="00882F50"/>
    <w:rsid w:val="0088472A"/>
    <w:rsid w:val="00886137"/>
    <w:rsid w:val="008864BC"/>
    <w:rsid w:val="0089227E"/>
    <w:rsid w:val="00897235"/>
    <w:rsid w:val="008A081F"/>
    <w:rsid w:val="008A0A87"/>
    <w:rsid w:val="008A126C"/>
    <w:rsid w:val="008A27E1"/>
    <w:rsid w:val="008A29B0"/>
    <w:rsid w:val="008A34BC"/>
    <w:rsid w:val="008A53B0"/>
    <w:rsid w:val="008A6B95"/>
    <w:rsid w:val="008B3661"/>
    <w:rsid w:val="008B3A8E"/>
    <w:rsid w:val="008C4198"/>
    <w:rsid w:val="008C4E9F"/>
    <w:rsid w:val="008C5F36"/>
    <w:rsid w:val="008C623B"/>
    <w:rsid w:val="008C630E"/>
    <w:rsid w:val="008D1D19"/>
    <w:rsid w:val="008D3AD3"/>
    <w:rsid w:val="008D6B04"/>
    <w:rsid w:val="008D6BEB"/>
    <w:rsid w:val="008E3D73"/>
    <w:rsid w:val="008E67D1"/>
    <w:rsid w:val="008F1F46"/>
    <w:rsid w:val="008F2BFB"/>
    <w:rsid w:val="008F3924"/>
    <w:rsid w:val="008F5177"/>
    <w:rsid w:val="008F73C0"/>
    <w:rsid w:val="00903962"/>
    <w:rsid w:val="009043EB"/>
    <w:rsid w:val="009057AB"/>
    <w:rsid w:val="0091022A"/>
    <w:rsid w:val="009116E9"/>
    <w:rsid w:val="009125D9"/>
    <w:rsid w:val="009136D2"/>
    <w:rsid w:val="009145AF"/>
    <w:rsid w:val="00916B33"/>
    <w:rsid w:val="00921AE7"/>
    <w:rsid w:val="00923855"/>
    <w:rsid w:val="00927083"/>
    <w:rsid w:val="00930C95"/>
    <w:rsid w:val="00942498"/>
    <w:rsid w:val="00943247"/>
    <w:rsid w:val="00945902"/>
    <w:rsid w:val="00946D0D"/>
    <w:rsid w:val="00946DA8"/>
    <w:rsid w:val="00950FF7"/>
    <w:rsid w:val="00961A31"/>
    <w:rsid w:val="00965836"/>
    <w:rsid w:val="00973CCC"/>
    <w:rsid w:val="009817B3"/>
    <w:rsid w:val="00981B05"/>
    <w:rsid w:val="00985781"/>
    <w:rsid w:val="00985E60"/>
    <w:rsid w:val="00987763"/>
    <w:rsid w:val="00987C59"/>
    <w:rsid w:val="00991368"/>
    <w:rsid w:val="009936EF"/>
    <w:rsid w:val="00993BC9"/>
    <w:rsid w:val="00997136"/>
    <w:rsid w:val="009A0747"/>
    <w:rsid w:val="009A1FCB"/>
    <w:rsid w:val="009A41ED"/>
    <w:rsid w:val="009A5D6D"/>
    <w:rsid w:val="009B096B"/>
    <w:rsid w:val="009C55F9"/>
    <w:rsid w:val="009D0245"/>
    <w:rsid w:val="009D1D43"/>
    <w:rsid w:val="009D56DD"/>
    <w:rsid w:val="009E3E70"/>
    <w:rsid w:val="009E53E7"/>
    <w:rsid w:val="009E6EFB"/>
    <w:rsid w:val="009F0F18"/>
    <w:rsid w:val="009F45FB"/>
    <w:rsid w:val="00A01700"/>
    <w:rsid w:val="00A03A28"/>
    <w:rsid w:val="00A14E4C"/>
    <w:rsid w:val="00A20667"/>
    <w:rsid w:val="00A23BEE"/>
    <w:rsid w:val="00A254F2"/>
    <w:rsid w:val="00A32149"/>
    <w:rsid w:val="00A339FC"/>
    <w:rsid w:val="00A34AAA"/>
    <w:rsid w:val="00A3520E"/>
    <w:rsid w:val="00A35B87"/>
    <w:rsid w:val="00A41541"/>
    <w:rsid w:val="00A421D8"/>
    <w:rsid w:val="00A44695"/>
    <w:rsid w:val="00A44E50"/>
    <w:rsid w:val="00A535E0"/>
    <w:rsid w:val="00A6074A"/>
    <w:rsid w:val="00A66889"/>
    <w:rsid w:val="00A76E50"/>
    <w:rsid w:val="00A82C55"/>
    <w:rsid w:val="00A85B2B"/>
    <w:rsid w:val="00A87E6E"/>
    <w:rsid w:val="00A91D80"/>
    <w:rsid w:val="00A954BC"/>
    <w:rsid w:val="00AA2617"/>
    <w:rsid w:val="00AA4BD2"/>
    <w:rsid w:val="00AB5570"/>
    <w:rsid w:val="00AC056D"/>
    <w:rsid w:val="00AC134F"/>
    <w:rsid w:val="00AC203B"/>
    <w:rsid w:val="00AC249B"/>
    <w:rsid w:val="00AC30A0"/>
    <w:rsid w:val="00AC33EF"/>
    <w:rsid w:val="00AC56DB"/>
    <w:rsid w:val="00AD218A"/>
    <w:rsid w:val="00AD2284"/>
    <w:rsid w:val="00AD5DA7"/>
    <w:rsid w:val="00AE10F3"/>
    <w:rsid w:val="00AE2FC7"/>
    <w:rsid w:val="00AE5C2E"/>
    <w:rsid w:val="00AE7009"/>
    <w:rsid w:val="00AE766E"/>
    <w:rsid w:val="00AE7D9C"/>
    <w:rsid w:val="00AF2F62"/>
    <w:rsid w:val="00AF3FDB"/>
    <w:rsid w:val="00B01ACF"/>
    <w:rsid w:val="00B01B7C"/>
    <w:rsid w:val="00B01BA6"/>
    <w:rsid w:val="00B06DA4"/>
    <w:rsid w:val="00B1049C"/>
    <w:rsid w:val="00B17529"/>
    <w:rsid w:val="00B2176C"/>
    <w:rsid w:val="00B22657"/>
    <w:rsid w:val="00B26688"/>
    <w:rsid w:val="00B26F5D"/>
    <w:rsid w:val="00B349E2"/>
    <w:rsid w:val="00B36983"/>
    <w:rsid w:val="00B417C0"/>
    <w:rsid w:val="00B45082"/>
    <w:rsid w:val="00B45180"/>
    <w:rsid w:val="00B45799"/>
    <w:rsid w:val="00B51571"/>
    <w:rsid w:val="00B55898"/>
    <w:rsid w:val="00B61D80"/>
    <w:rsid w:val="00B640C4"/>
    <w:rsid w:val="00B665D9"/>
    <w:rsid w:val="00B70A2E"/>
    <w:rsid w:val="00B74122"/>
    <w:rsid w:val="00B74F93"/>
    <w:rsid w:val="00B769E5"/>
    <w:rsid w:val="00B776CD"/>
    <w:rsid w:val="00B80B5D"/>
    <w:rsid w:val="00B82A76"/>
    <w:rsid w:val="00B82ECE"/>
    <w:rsid w:val="00B83750"/>
    <w:rsid w:val="00B858E7"/>
    <w:rsid w:val="00B85B3E"/>
    <w:rsid w:val="00B85F6D"/>
    <w:rsid w:val="00B920F2"/>
    <w:rsid w:val="00B92A95"/>
    <w:rsid w:val="00B94419"/>
    <w:rsid w:val="00B97DE9"/>
    <w:rsid w:val="00BA0664"/>
    <w:rsid w:val="00BA241A"/>
    <w:rsid w:val="00BA295F"/>
    <w:rsid w:val="00BA32CE"/>
    <w:rsid w:val="00BA366F"/>
    <w:rsid w:val="00BA5C7A"/>
    <w:rsid w:val="00BB3147"/>
    <w:rsid w:val="00BB3F19"/>
    <w:rsid w:val="00BB5780"/>
    <w:rsid w:val="00BC086D"/>
    <w:rsid w:val="00BC650E"/>
    <w:rsid w:val="00BC706F"/>
    <w:rsid w:val="00BD0A09"/>
    <w:rsid w:val="00BD12B5"/>
    <w:rsid w:val="00BD24A9"/>
    <w:rsid w:val="00BE1B77"/>
    <w:rsid w:val="00BE3257"/>
    <w:rsid w:val="00BF0EA4"/>
    <w:rsid w:val="00BF298F"/>
    <w:rsid w:val="00BF4F51"/>
    <w:rsid w:val="00C05A05"/>
    <w:rsid w:val="00C103BC"/>
    <w:rsid w:val="00C10459"/>
    <w:rsid w:val="00C116D6"/>
    <w:rsid w:val="00C17E23"/>
    <w:rsid w:val="00C205B4"/>
    <w:rsid w:val="00C227D1"/>
    <w:rsid w:val="00C24168"/>
    <w:rsid w:val="00C247CC"/>
    <w:rsid w:val="00C32AE0"/>
    <w:rsid w:val="00C358B8"/>
    <w:rsid w:val="00C374FD"/>
    <w:rsid w:val="00C37D61"/>
    <w:rsid w:val="00C41243"/>
    <w:rsid w:val="00C44113"/>
    <w:rsid w:val="00C456BD"/>
    <w:rsid w:val="00C54C1D"/>
    <w:rsid w:val="00C55D26"/>
    <w:rsid w:val="00C65351"/>
    <w:rsid w:val="00C659AC"/>
    <w:rsid w:val="00C70133"/>
    <w:rsid w:val="00C701BF"/>
    <w:rsid w:val="00C70537"/>
    <w:rsid w:val="00C722B4"/>
    <w:rsid w:val="00C728AE"/>
    <w:rsid w:val="00C75CC9"/>
    <w:rsid w:val="00C768F1"/>
    <w:rsid w:val="00C84DC0"/>
    <w:rsid w:val="00C862CD"/>
    <w:rsid w:val="00C91B37"/>
    <w:rsid w:val="00C93301"/>
    <w:rsid w:val="00C93BB9"/>
    <w:rsid w:val="00C93D87"/>
    <w:rsid w:val="00C93ED6"/>
    <w:rsid w:val="00C9599A"/>
    <w:rsid w:val="00C9721C"/>
    <w:rsid w:val="00CA0ECE"/>
    <w:rsid w:val="00CA242A"/>
    <w:rsid w:val="00CA464C"/>
    <w:rsid w:val="00CA5ECE"/>
    <w:rsid w:val="00CB1FA7"/>
    <w:rsid w:val="00CB25E6"/>
    <w:rsid w:val="00CC0CB8"/>
    <w:rsid w:val="00CC0E31"/>
    <w:rsid w:val="00CC51E4"/>
    <w:rsid w:val="00CC5ABB"/>
    <w:rsid w:val="00CC6CAA"/>
    <w:rsid w:val="00CC6DA7"/>
    <w:rsid w:val="00CD02EA"/>
    <w:rsid w:val="00CD1E06"/>
    <w:rsid w:val="00CD2BA4"/>
    <w:rsid w:val="00CD448F"/>
    <w:rsid w:val="00CD7C98"/>
    <w:rsid w:val="00CE194D"/>
    <w:rsid w:val="00CE5A42"/>
    <w:rsid w:val="00CE7BF7"/>
    <w:rsid w:val="00CF32F3"/>
    <w:rsid w:val="00D02849"/>
    <w:rsid w:val="00D03C8A"/>
    <w:rsid w:val="00D03DB8"/>
    <w:rsid w:val="00D11141"/>
    <w:rsid w:val="00D11DEE"/>
    <w:rsid w:val="00D12E83"/>
    <w:rsid w:val="00D16D70"/>
    <w:rsid w:val="00D222B4"/>
    <w:rsid w:val="00D237BD"/>
    <w:rsid w:val="00D244AE"/>
    <w:rsid w:val="00D3189F"/>
    <w:rsid w:val="00D32E76"/>
    <w:rsid w:val="00D37EAB"/>
    <w:rsid w:val="00D42A10"/>
    <w:rsid w:val="00D45D25"/>
    <w:rsid w:val="00D4742F"/>
    <w:rsid w:val="00D50837"/>
    <w:rsid w:val="00D50EA2"/>
    <w:rsid w:val="00D5297A"/>
    <w:rsid w:val="00D52A6B"/>
    <w:rsid w:val="00D53F7E"/>
    <w:rsid w:val="00D551AB"/>
    <w:rsid w:val="00D579ED"/>
    <w:rsid w:val="00D63135"/>
    <w:rsid w:val="00D64349"/>
    <w:rsid w:val="00D667C8"/>
    <w:rsid w:val="00D70EA2"/>
    <w:rsid w:val="00D7238B"/>
    <w:rsid w:val="00D7253D"/>
    <w:rsid w:val="00D75736"/>
    <w:rsid w:val="00D76DC4"/>
    <w:rsid w:val="00D81A6A"/>
    <w:rsid w:val="00D82D26"/>
    <w:rsid w:val="00D8338E"/>
    <w:rsid w:val="00D834B8"/>
    <w:rsid w:val="00D83B7B"/>
    <w:rsid w:val="00D84ED7"/>
    <w:rsid w:val="00D906EB"/>
    <w:rsid w:val="00D9598D"/>
    <w:rsid w:val="00DA2654"/>
    <w:rsid w:val="00DA2E2B"/>
    <w:rsid w:val="00DA5DDE"/>
    <w:rsid w:val="00DB1D7D"/>
    <w:rsid w:val="00DB31FA"/>
    <w:rsid w:val="00DB71B0"/>
    <w:rsid w:val="00DC2B8B"/>
    <w:rsid w:val="00DC440B"/>
    <w:rsid w:val="00DC52BA"/>
    <w:rsid w:val="00DC535E"/>
    <w:rsid w:val="00DD2D14"/>
    <w:rsid w:val="00DD46B6"/>
    <w:rsid w:val="00DD4ADA"/>
    <w:rsid w:val="00DD5A04"/>
    <w:rsid w:val="00DD7DC3"/>
    <w:rsid w:val="00DE1A0D"/>
    <w:rsid w:val="00DE2569"/>
    <w:rsid w:val="00DE38D7"/>
    <w:rsid w:val="00DE6965"/>
    <w:rsid w:val="00DE69B4"/>
    <w:rsid w:val="00DF038D"/>
    <w:rsid w:val="00DF31C4"/>
    <w:rsid w:val="00DF4813"/>
    <w:rsid w:val="00DF5F51"/>
    <w:rsid w:val="00DF5FE5"/>
    <w:rsid w:val="00DF7B92"/>
    <w:rsid w:val="00E0594C"/>
    <w:rsid w:val="00E10F31"/>
    <w:rsid w:val="00E1438C"/>
    <w:rsid w:val="00E167D8"/>
    <w:rsid w:val="00E16FD0"/>
    <w:rsid w:val="00E21B12"/>
    <w:rsid w:val="00E26006"/>
    <w:rsid w:val="00E26572"/>
    <w:rsid w:val="00E276C5"/>
    <w:rsid w:val="00E32DCA"/>
    <w:rsid w:val="00E3386F"/>
    <w:rsid w:val="00E37403"/>
    <w:rsid w:val="00E37EA4"/>
    <w:rsid w:val="00E42119"/>
    <w:rsid w:val="00E42E94"/>
    <w:rsid w:val="00E4691D"/>
    <w:rsid w:val="00E5112F"/>
    <w:rsid w:val="00E6341C"/>
    <w:rsid w:val="00E65CA3"/>
    <w:rsid w:val="00E67386"/>
    <w:rsid w:val="00E72BB7"/>
    <w:rsid w:val="00E75CCC"/>
    <w:rsid w:val="00E760C6"/>
    <w:rsid w:val="00E8420E"/>
    <w:rsid w:val="00E8663D"/>
    <w:rsid w:val="00E9043A"/>
    <w:rsid w:val="00E93A41"/>
    <w:rsid w:val="00E94522"/>
    <w:rsid w:val="00E94AF4"/>
    <w:rsid w:val="00E95A3F"/>
    <w:rsid w:val="00E97010"/>
    <w:rsid w:val="00EB11B9"/>
    <w:rsid w:val="00EC2E4D"/>
    <w:rsid w:val="00EC3E37"/>
    <w:rsid w:val="00ED29F0"/>
    <w:rsid w:val="00ED3769"/>
    <w:rsid w:val="00EE0424"/>
    <w:rsid w:val="00EE2CC1"/>
    <w:rsid w:val="00EF4690"/>
    <w:rsid w:val="00EF5AA0"/>
    <w:rsid w:val="00EF7E87"/>
    <w:rsid w:val="00F0000B"/>
    <w:rsid w:val="00F019ED"/>
    <w:rsid w:val="00F039F0"/>
    <w:rsid w:val="00F03BFD"/>
    <w:rsid w:val="00F05674"/>
    <w:rsid w:val="00F11C29"/>
    <w:rsid w:val="00F1232D"/>
    <w:rsid w:val="00F15321"/>
    <w:rsid w:val="00F1750A"/>
    <w:rsid w:val="00F20886"/>
    <w:rsid w:val="00F212FE"/>
    <w:rsid w:val="00F30084"/>
    <w:rsid w:val="00F32146"/>
    <w:rsid w:val="00F33C0C"/>
    <w:rsid w:val="00F34BC1"/>
    <w:rsid w:val="00F355C7"/>
    <w:rsid w:val="00F40289"/>
    <w:rsid w:val="00F412AA"/>
    <w:rsid w:val="00F41841"/>
    <w:rsid w:val="00F4209E"/>
    <w:rsid w:val="00F4244D"/>
    <w:rsid w:val="00F45049"/>
    <w:rsid w:val="00F464FC"/>
    <w:rsid w:val="00F50329"/>
    <w:rsid w:val="00F50FED"/>
    <w:rsid w:val="00F65D80"/>
    <w:rsid w:val="00F7025F"/>
    <w:rsid w:val="00F7313A"/>
    <w:rsid w:val="00F8331C"/>
    <w:rsid w:val="00F83626"/>
    <w:rsid w:val="00F84DF6"/>
    <w:rsid w:val="00F86AF8"/>
    <w:rsid w:val="00F95075"/>
    <w:rsid w:val="00F974D7"/>
    <w:rsid w:val="00FA4025"/>
    <w:rsid w:val="00FA580A"/>
    <w:rsid w:val="00FA69E4"/>
    <w:rsid w:val="00FA74B8"/>
    <w:rsid w:val="00FB29D7"/>
    <w:rsid w:val="00FC1351"/>
    <w:rsid w:val="00FC22CA"/>
    <w:rsid w:val="00FC2317"/>
    <w:rsid w:val="00FC4E21"/>
    <w:rsid w:val="00FC51CE"/>
    <w:rsid w:val="00FD0DB4"/>
    <w:rsid w:val="00FD7542"/>
    <w:rsid w:val="00FD79CB"/>
    <w:rsid w:val="00FE3E45"/>
    <w:rsid w:val="00FE6B60"/>
    <w:rsid w:val="00FF38C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F8D65D"/>
  <w15:docId w15:val="{0E019915-D27D-497C-955E-8D0910ED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71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52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20E"/>
    <w:rPr>
      <w:rFonts w:ascii="Segoe UI" w:hAnsi="Segoe UI" w:cs="Segoe UI"/>
      <w:sz w:val="18"/>
      <w:szCs w:val="18"/>
    </w:rPr>
  </w:style>
  <w:style w:type="paragraph" w:styleId="ListParagraph">
    <w:name w:val="List Paragraph"/>
    <w:basedOn w:val="Normal"/>
    <w:link w:val="ListParagraphChar"/>
    <w:uiPriority w:val="34"/>
    <w:qFormat/>
    <w:rsid w:val="008325F1"/>
    <w:pPr>
      <w:ind w:left="720"/>
      <w:contextualSpacing/>
    </w:pPr>
  </w:style>
  <w:style w:type="paragraph" w:customStyle="1" w:styleId="EndNoteBibliographyTitle">
    <w:name w:val="EndNote Bibliography Title"/>
    <w:basedOn w:val="Normal"/>
    <w:link w:val="EndNoteBibliographyTitleChar"/>
    <w:rsid w:val="00B26F5D"/>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B26F5D"/>
  </w:style>
  <w:style w:type="character" w:customStyle="1" w:styleId="EndNoteBibliographyTitleChar">
    <w:name w:val="EndNote Bibliography Title Char"/>
    <w:basedOn w:val="ListParagraphChar"/>
    <w:link w:val="EndNoteBibliographyTitle"/>
    <w:rsid w:val="00B26F5D"/>
    <w:rPr>
      <w:rFonts w:ascii="Calibri" w:hAnsi="Calibri" w:cs="Calibri"/>
      <w:noProof/>
      <w:lang w:val="en-US"/>
    </w:rPr>
  </w:style>
  <w:style w:type="paragraph" w:customStyle="1" w:styleId="EndNoteBibliography">
    <w:name w:val="EndNote Bibliography"/>
    <w:basedOn w:val="Normal"/>
    <w:link w:val="EndNoteBibliographyChar"/>
    <w:rsid w:val="00B26F5D"/>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B26F5D"/>
    <w:rPr>
      <w:rFonts w:ascii="Calibri" w:hAnsi="Calibri" w:cs="Calibri"/>
      <w:noProof/>
      <w:lang w:val="en-US"/>
    </w:rPr>
  </w:style>
  <w:style w:type="paragraph" w:styleId="NoSpacing">
    <w:name w:val="No Spacing"/>
    <w:uiPriority w:val="1"/>
    <w:qFormat/>
    <w:rsid w:val="00B06DA4"/>
    <w:pPr>
      <w:spacing w:after="0" w:line="240" w:lineRule="auto"/>
    </w:pPr>
    <w:rPr>
      <w:rFonts w:eastAsiaTheme="minorEastAsia"/>
      <w:lang w:eastAsia="zh-CN"/>
    </w:rPr>
  </w:style>
  <w:style w:type="character" w:styleId="Hyperlink">
    <w:name w:val="Hyperlink"/>
    <w:basedOn w:val="DefaultParagraphFont"/>
    <w:uiPriority w:val="99"/>
    <w:unhideWhenUsed/>
    <w:rsid w:val="00DD4ADA"/>
    <w:rPr>
      <w:color w:val="0563C1" w:themeColor="hyperlink"/>
      <w:u w:val="single"/>
    </w:rPr>
  </w:style>
  <w:style w:type="character" w:styleId="CommentReference">
    <w:name w:val="annotation reference"/>
    <w:basedOn w:val="DefaultParagraphFont"/>
    <w:uiPriority w:val="99"/>
    <w:semiHidden/>
    <w:unhideWhenUsed/>
    <w:rsid w:val="00E97010"/>
    <w:rPr>
      <w:sz w:val="16"/>
      <w:szCs w:val="16"/>
    </w:rPr>
  </w:style>
  <w:style w:type="paragraph" w:styleId="CommentText">
    <w:name w:val="annotation text"/>
    <w:basedOn w:val="Normal"/>
    <w:link w:val="CommentTextChar"/>
    <w:uiPriority w:val="99"/>
    <w:unhideWhenUsed/>
    <w:rsid w:val="00E97010"/>
    <w:pPr>
      <w:spacing w:line="240" w:lineRule="auto"/>
    </w:pPr>
    <w:rPr>
      <w:sz w:val="20"/>
      <w:szCs w:val="20"/>
    </w:rPr>
  </w:style>
  <w:style w:type="character" w:customStyle="1" w:styleId="CommentTextChar">
    <w:name w:val="Comment Text Char"/>
    <w:basedOn w:val="DefaultParagraphFont"/>
    <w:link w:val="CommentText"/>
    <w:uiPriority w:val="99"/>
    <w:rsid w:val="00E97010"/>
    <w:rPr>
      <w:sz w:val="20"/>
      <w:szCs w:val="20"/>
    </w:rPr>
  </w:style>
  <w:style w:type="paragraph" w:styleId="CommentSubject">
    <w:name w:val="annotation subject"/>
    <w:basedOn w:val="CommentText"/>
    <w:next w:val="CommentText"/>
    <w:link w:val="CommentSubjectChar"/>
    <w:uiPriority w:val="99"/>
    <w:semiHidden/>
    <w:unhideWhenUsed/>
    <w:rsid w:val="00E97010"/>
    <w:rPr>
      <w:b/>
      <w:bCs/>
    </w:rPr>
  </w:style>
  <w:style w:type="character" w:customStyle="1" w:styleId="CommentSubjectChar">
    <w:name w:val="Comment Subject Char"/>
    <w:basedOn w:val="CommentTextChar"/>
    <w:link w:val="CommentSubject"/>
    <w:uiPriority w:val="99"/>
    <w:semiHidden/>
    <w:rsid w:val="00E97010"/>
    <w:rPr>
      <w:b/>
      <w:bCs/>
      <w:sz w:val="20"/>
      <w:szCs w:val="20"/>
    </w:rPr>
  </w:style>
  <w:style w:type="character" w:styleId="FollowedHyperlink">
    <w:name w:val="FollowedHyperlink"/>
    <w:basedOn w:val="DefaultParagraphFont"/>
    <w:uiPriority w:val="99"/>
    <w:semiHidden/>
    <w:unhideWhenUsed/>
    <w:rsid w:val="00C728AE"/>
    <w:rPr>
      <w:color w:val="954F72" w:themeColor="followedHyperlink"/>
      <w:u w:val="single"/>
    </w:rPr>
  </w:style>
  <w:style w:type="character" w:customStyle="1" w:styleId="UnresolvedMention1">
    <w:name w:val="Unresolved Mention1"/>
    <w:basedOn w:val="DefaultParagraphFont"/>
    <w:uiPriority w:val="99"/>
    <w:semiHidden/>
    <w:unhideWhenUsed/>
    <w:rsid w:val="00D63135"/>
    <w:rPr>
      <w:color w:val="808080"/>
      <w:shd w:val="clear" w:color="auto" w:fill="E6E6E6"/>
    </w:rPr>
  </w:style>
  <w:style w:type="paragraph" w:styleId="Revision">
    <w:name w:val="Revision"/>
    <w:hidden/>
    <w:uiPriority w:val="99"/>
    <w:semiHidden/>
    <w:rsid w:val="008C623B"/>
    <w:pPr>
      <w:spacing w:after="0" w:line="240" w:lineRule="auto"/>
    </w:pPr>
  </w:style>
  <w:style w:type="character" w:customStyle="1" w:styleId="UnresolvedMention2">
    <w:name w:val="Unresolved Mention2"/>
    <w:basedOn w:val="DefaultParagraphFont"/>
    <w:uiPriority w:val="99"/>
    <w:semiHidden/>
    <w:unhideWhenUsed/>
    <w:rsid w:val="00B45799"/>
    <w:rPr>
      <w:color w:val="808080"/>
      <w:shd w:val="clear" w:color="auto" w:fill="E6E6E6"/>
    </w:rPr>
  </w:style>
  <w:style w:type="character" w:customStyle="1" w:styleId="UnresolvedMention3">
    <w:name w:val="Unresolved Mention3"/>
    <w:basedOn w:val="DefaultParagraphFont"/>
    <w:uiPriority w:val="99"/>
    <w:semiHidden/>
    <w:unhideWhenUsed/>
    <w:rsid w:val="0085747E"/>
    <w:rPr>
      <w:color w:val="808080"/>
      <w:shd w:val="clear" w:color="auto" w:fill="E6E6E6"/>
    </w:rPr>
  </w:style>
  <w:style w:type="character" w:customStyle="1" w:styleId="UnresolvedMention4">
    <w:name w:val="Unresolved Mention4"/>
    <w:basedOn w:val="DefaultParagraphFont"/>
    <w:uiPriority w:val="99"/>
    <w:semiHidden/>
    <w:unhideWhenUsed/>
    <w:rsid w:val="004965E5"/>
    <w:rPr>
      <w:color w:val="808080"/>
      <w:shd w:val="clear" w:color="auto" w:fill="E6E6E6"/>
    </w:rPr>
  </w:style>
  <w:style w:type="paragraph" w:styleId="Header">
    <w:name w:val="header"/>
    <w:basedOn w:val="Normal"/>
    <w:link w:val="HeaderChar"/>
    <w:uiPriority w:val="99"/>
    <w:unhideWhenUsed/>
    <w:rsid w:val="00F86A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6AF8"/>
  </w:style>
  <w:style w:type="paragraph" w:styleId="Footer">
    <w:name w:val="footer"/>
    <w:basedOn w:val="Normal"/>
    <w:link w:val="FooterChar"/>
    <w:uiPriority w:val="99"/>
    <w:unhideWhenUsed/>
    <w:rsid w:val="00F86A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6AF8"/>
  </w:style>
  <w:style w:type="character" w:customStyle="1" w:styleId="UnresolvedMention">
    <w:name w:val="Unresolved Mention"/>
    <w:basedOn w:val="DefaultParagraphFont"/>
    <w:uiPriority w:val="99"/>
    <w:semiHidden/>
    <w:unhideWhenUsed/>
    <w:rsid w:val="00C227D1"/>
    <w:rPr>
      <w:color w:val="808080"/>
      <w:shd w:val="clear" w:color="auto" w:fill="E6E6E6"/>
    </w:rPr>
  </w:style>
  <w:style w:type="character" w:styleId="LineNumber">
    <w:name w:val="line number"/>
    <w:basedOn w:val="DefaultParagraphFont"/>
    <w:uiPriority w:val="99"/>
    <w:semiHidden/>
    <w:unhideWhenUsed/>
    <w:rsid w:val="00B85F6D"/>
  </w:style>
  <w:style w:type="table" w:styleId="TableGrid">
    <w:name w:val="Table Grid"/>
    <w:basedOn w:val="TableNormal"/>
    <w:uiPriority w:val="39"/>
    <w:rsid w:val="003067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244657">
      <w:bodyDiv w:val="1"/>
      <w:marLeft w:val="0"/>
      <w:marRight w:val="0"/>
      <w:marTop w:val="0"/>
      <w:marBottom w:val="0"/>
      <w:divBdr>
        <w:top w:val="none" w:sz="0" w:space="0" w:color="auto"/>
        <w:left w:val="none" w:sz="0" w:space="0" w:color="auto"/>
        <w:bottom w:val="none" w:sz="0" w:space="0" w:color="auto"/>
        <w:right w:val="none" w:sz="0" w:space="0" w:color="auto"/>
      </w:divBdr>
      <w:divsChild>
        <w:div w:id="232356556">
          <w:marLeft w:val="0"/>
          <w:marRight w:val="0"/>
          <w:marTop w:val="0"/>
          <w:marBottom w:val="0"/>
          <w:divBdr>
            <w:top w:val="none" w:sz="0" w:space="0" w:color="auto"/>
            <w:left w:val="none" w:sz="0" w:space="0" w:color="auto"/>
            <w:bottom w:val="none" w:sz="0" w:space="0" w:color="auto"/>
            <w:right w:val="none" w:sz="0" w:space="0" w:color="auto"/>
          </w:divBdr>
          <w:divsChild>
            <w:div w:id="1201089759">
              <w:marLeft w:val="0"/>
              <w:marRight w:val="0"/>
              <w:marTop w:val="0"/>
              <w:marBottom w:val="0"/>
              <w:divBdr>
                <w:top w:val="none" w:sz="0" w:space="0" w:color="auto"/>
                <w:left w:val="none" w:sz="0" w:space="0" w:color="auto"/>
                <w:bottom w:val="none" w:sz="0" w:space="0" w:color="auto"/>
                <w:right w:val="none" w:sz="0" w:space="0" w:color="auto"/>
              </w:divBdr>
              <w:divsChild>
                <w:div w:id="910697960">
                  <w:marLeft w:val="0"/>
                  <w:marRight w:val="0"/>
                  <w:marTop w:val="0"/>
                  <w:marBottom w:val="0"/>
                  <w:divBdr>
                    <w:top w:val="none" w:sz="0" w:space="0" w:color="auto"/>
                    <w:left w:val="none" w:sz="0" w:space="0" w:color="auto"/>
                    <w:bottom w:val="none" w:sz="0" w:space="0" w:color="auto"/>
                    <w:right w:val="none" w:sz="0" w:space="0" w:color="auto"/>
                  </w:divBdr>
                  <w:divsChild>
                    <w:div w:id="180993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950422">
      <w:bodyDiv w:val="1"/>
      <w:marLeft w:val="0"/>
      <w:marRight w:val="0"/>
      <w:marTop w:val="0"/>
      <w:marBottom w:val="0"/>
      <w:divBdr>
        <w:top w:val="none" w:sz="0" w:space="0" w:color="auto"/>
        <w:left w:val="none" w:sz="0" w:space="0" w:color="auto"/>
        <w:bottom w:val="none" w:sz="0" w:space="0" w:color="auto"/>
        <w:right w:val="none" w:sz="0" w:space="0" w:color="auto"/>
      </w:divBdr>
      <w:divsChild>
        <w:div w:id="330522918">
          <w:marLeft w:val="0"/>
          <w:marRight w:val="0"/>
          <w:marTop w:val="0"/>
          <w:marBottom w:val="0"/>
          <w:divBdr>
            <w:top w:val="none" w:sz="0" w:space="0" w:color="auto"/>
            <w:left w:val="none" w:sz="0" w:space="0" w:color="auto"/>
            <w:bottom w:val="none" w:sz="0" w:space="0" w:color="auto"/>
            <w:right w:val="none" w:sz="0" w:space="0" w:color="auto"/>
          </w:divBdr>
          <w:divsChild>
            <w:div w:id="933316977">
              <w:marLeft w:val="-225"/>
              <w:marRight w:val="-225"/>
              <w:marTop w:val="0"/>
              <w:marBottom w:val="0"/>
              <w:divBdr>
                <w:top w:val="none" w:sz="0" w:space="0" w:color="auto"/>
                <w:left w:val="none" w:sz="0" w:space="0" w:color="auto"/>
                <w:bottom w:val="none" w:sz="0" w:space="0" w:color="auto"/>
                <w:right w:val="none" w:sz="0" w:space="0" w:color="auto"/>
              </w:divBdr>
              <w:divsChild>
                <w:div w:id="255673340">
                  <w:marLeft w:val="0"/>
                  <w:marRight w:val="0"/>
                  <w:marTop w:val="0"/>
                  <w:marBottom w:val="0"/>
                  <w:divBdr>
                    <w:top w:val="none" w:sz="0" w:space="0" w:color="auto"/>
                    <w:left w:val="none" w:sz="0" w:space="0" w:color="auto"/>
                    <w:bottom w:val="none" w:sz="0" w:space="0" w:color="auto"/>
                    <w:right w:val="none" w:sz="0" w:space="0" w:color="auto"/>
                  </w:divBdr>
                  <w:divsChild>
                    <w:div w:id="380058865">
                      <w:marLeft w:val="0"/>
                      <w:marRight w:val="0"/>
                      <w:marTop w:val="0"/>
                      <w:marBottom w:val="0"/>
                      <w:divBdr>
                        <w:top w:val="none" w:sz="0" w:space="0" w:color="auto"/>
                        <w:left w:val="none" w:sz="0" w:space="0" w:color="auto"/>
                        <w:bottom w:val="none" w:sz="0" w:space="0" w:color="auto"/>
                        <w:right w:val="none" w:sz="0" w:space="0" w:color="auto"/>
                      </w:divBdr>
                      <w:divsChild>
                        <w:div w:id="1027832768">
                          <w:marLeft w:val="0"/>
                          <w:marRight w:val="0"/>
                          <w:marTop w:val="0"/>
                          <w:marBottom w:val="0"/>
                          <w:divBdr>
                            <w:top w:val="none" w:sz="0" w:space="0" w:color="auto"/>
                            <w:left w:val="none" w:sz="0" w:space="0" w:color="auto"/>
                            <w:bottom w:val="none" w:sz="0" w:space="0" w:color="auto"/>
                            <w:right w:val="none" w:sz="0" w:space="0" w:color="auto"/>
                          </w:divBdr>
                          <w:divsChild>
                            <w:div w:id="2045641286">
                              <w:marLeft w:val="0"/>
                              <w:marRight w:val="0"/>
                              <w:marTop w:val="0"/>
                              <w:marBottom w:val="0"/>
                              <w:divBdr>
                                <w:top w:val="none" w:sz="0" w:space="0" w:color="auto"/>
                                <w:left w:val="none" w:sz="0" w:space="0" w:color="auto"/>
                                <w:bottom w:val="none" w:sz="0" w:space="0" w:color="auto"/>
                                <w:right w:val="none" w:sz="0" w:space="0" w:color="auto"/>
                              </w:divBdr>
                              <w:divsChild>
                                <w:div w:id="2025786168">
                                  <w:marLeft w:val="0"/>
                                  <w:marRight w:val="0"/>
                                  <w:marTop w:val="0"/>
                                  <w:marBottom w:val="0"/>
                                  <w:divBdr>
                                    <w:top w:val="none" w:sz="0" w:space="0" w:color="auto"/>
                                    <w:left w:val="none" w:sz="0" w:space="0" w:color="auto"/>
                                    <w:bottom w:val="none" w:sz="0" w:space="0" w:color="auto"/>
                                    <w:right w:val="none" w:sz="0" w:space="0" w:color="auto"/>
                                  </w:divBdr>
                                  <w:divsChild>
                                    <w:div w:id="2021810546">
                                      <w:marLeft w:val="-225"/>
                                      <w:marRight w:val="-225"/>
                                      <w:marTop w:val="0"/>
                                      <w:marBottom w:val="0"/>
                                      <w:divBdr>
                                        <w:top w:val="none" w:sz="0" w:space="0" w:color="auto"/>
                                        <w:left w:val="none" w:sz="0" w:space="0" w:color="auto"/>
                                        <w:bottom w:val="none" w:sz="0" w:space="0" w:color="auto"/>
                                        <w:right w:val="none" w:sz="0" w:space="0" w:color="auto"/>
                                      </w:divBdr>
                                      <w:divsChild>
                                        <w:div w:id="2772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0053816">
      <w:bodyDiv w:val="1"/>
      <w:marLeft w:val="0"/>
      <w:marRight w:val="0"/>
      <w:marTop w:val="0"/>
      <w:marBottom w:val="0"/>
      <w:divBdr>
        <w:top w:val="none" w:sz="0" w:space="0" w:color="auto"/>
        <w:left w:val="none" w:sz="0" w:space="0" w:color="auto"/>
        <w:bottom w:val="none" w:sz="0" w:space="0" w:color="auto"/>
        <w:right w:val="none" w:sz="0" w:space="0" w:color="auto"/>
      </w:divBdr>
    </w:div>
    <w:div w:id="1506244592">
      <w:bodyDiv w:val="1"/>
      <w:marLeft w:val="0"/>
      <w:marRight w:val="0"/>
      <w:marTop w:val="0"/>
      <w:marBottom w:val="0"/>
      <w:divBdr>
        <w:top w:val="none" w:sz="0" w:space="0" w:color="auto"/>
        <w:left w:val="none" w:sz="0" w:space="0" w:color="auto"/>
        <w:bottom w:val="none" w:sz="0" w:space="0" w:color="auto"/>
        <w:right w:val="none" w:sz="0" w:space="0" w:color="auto"/>
      </w:divBdr>
    </w:div>
    <w:div w:id="1558010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frankland@soton.ac.uk" TargetMode="External"/><Relationship Id="rId13" Type="http://schemas.openxmlformats.org/officeDocument/2006/relationships/hyperlink" Target="https://www.gl-assessment.co.uk/products/general-health-questionnaire-ghq/"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v.uk/government/statistics/english-indices-of-deprivation-2015"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ostatecanceruk.org/for-health-professionals/our-projects/truenth"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uk.movember.com/news/7593/introducing-true-nth" TargetMode="External"/><Relationship Id="rId4" Type="http://schemas.openxmlformats.org/officeDocument/2006/relationships/settings" Target="settings.xml"/><Relationship Id="rId9" Type="http://schemas.openxmlformats.org/officeDocument/2006/relationships/hyperlink" Target="mailto:C.L.Foster@soton.ac.uk" TargetMode="External"/><Relationship Id="rId14" Type="http://schemas.openxmlformats.org/officeDocument/2006/relationships/hyperlink" Target="https://medicine.umich.edu/sites/default/files/content/downloads/norm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A7E039-77FC-47BE-8F1B-CE67551AA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4579</Words>
  <Characters>83102</Characters>
  <Application>Microsoft Office Word</Application>
  <DocSecurity>4</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9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land J.L.</dc:creator>
  <cp:lastModifiedBy>Radzai Z.B.M.</cp:lastModifiedBy>
  <cp:revision>2</cp:revision>
  <cp:lastPrinted>2019-03-13T17:28:00Z</cp:lastPrinted>
  <dcterms:created xsi:type="dcterms:W3CDTF">2019-04-02T10:35:00Z</dcterms:created>
  <dcterms:modified xsi:type="dcterms:W3CDTF">2019-04-02T10:35:00Z</dcterms:modified>
</cp:coreProperties>
</file>